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proofErr w:type="spellStart"/>
            <w:r w:rsidRPr="002B1912">
              <w:t>Pattanasak</w:t>
            </w:r>
            <w:proofErr w:type="spellEnd"/>
            <w:r w:rsidRPr="002B1912">
              <w:t xml:space="preserve"> </w:t>
            </w:r>
            <w:proofErr w:type="spellStart"/>
            <w:r w:rsidRPr="002B1912">
              <w:t>Mongkolwa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Vasaka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proofErr w:type="spellStart"/>
            <w:r w:rsidRPr="006A7D30">
              <w:t>P</w:t>
            </w:r>
            <w:r w:rsidR="00532F60">
              <w:t>attanasak</w:t>
            </w:r>
            <w:proofErr w:type="spellEnd"/>
            <w:r w:rsidR="00532F60">
              <w:t xml:space="preserve"> </w:t>
            </w:r>
            <w:proofErr w:type="spellStart"/>
            <w:r w:rsidR="00532F60">
              <w:t>Mongkolwat</w:t>
            </w:r>
            <w:proofErr w:type="spellEnd"/>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Vasaka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t>But</w:t>
            </w:r>
            <w:r w:rsidR="00EF271F" w:rsidRPr="006A7D30">
              <w:t>,</w:t>
            </w:r>
            <w:proofErr w:type="gramEnd"/>
            <w:r w:rsidR="00EF271F" w:rsidRPr="006A7D30">
              <w:t xml:space="preserve"> there still many challenge inhibit the solution to become reality. </w:t>
            </w:r>
            <w:proofErr w:type="gramStart"/>
            <w:r w:rsidR="00EF271F" w:rsidRPr="006A7D30">
              <w:t>There</w:t>
            </w:r>
            <w:proofErr w:type="gramEnd"/>
            <w:r w:rsidR="00EF271F" w:rsidRPr="006A7D30">
              <w:t xml:space="preserv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w:t>
            </w:r>
            <w:proofErr w:type="spellStart"/>
            <w:r w:rsidR="00EF271F" w:rsidRPr="006A7D30">
              <w:t>XDS.b</w:t>
            </w:r>
            <w:proofErr w:type="spellEnd"/>
            <w:r w:rsidR="00EF271F" w:rsidRPr="006A7D30">
              <w:t>) Profile</w:t>
            </w:r>
            <w:r w:rsidR="00544ECD" w:rsidRPr="006A7D30">
              <w:t xml:space="preserve">. The profile </w:t>
            </w:r>
            <w:proofErr w:type="gramStart"/>
            <w:r w:rsidR="00544ECD" w:rsidRPr="006A7D30">
              <w:t>allow</w:t>
            </w:r>
            <w:proofErr w:type="gramEnd"/>
            <w:r w:rsidR="00544ECD" w:rsidRPr="006A7D30">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w:t>
            </w:r>
            <w:proofErr w:type="gramStart"/>
            <w:r w:rsidR="00DA1058" w:rsidRPr="006A7D30">
              <w:t>aspect</w:t>
            </w:r>
            <w:proofErr w:type="gramEnd"/>
            <w:r w:rsidR="00DA1058" w:rsidRPr="006A7D30">
              <w:t xml:space="preserve">, especially those cyber-attack that targeting integrity and availability of data. </w:t>
            </w:r>
            <w:proofErr w:type="gramStart"/>
            <w:r w:rsidR="00DA1058" w:rsidRPr="006A7D30">
              <w:t>These kind of cyber-attack</w:t>
            </w:r>
            <w:proofErr w:type="gramEnd"/>
            <w:r w:rsidR="00DA1058" w:rsidRPr="006A7D30">
              <w:t xml:space="preserve"> can severe the continuity of medical operation which potentially can result as the cost of patient’s life.</w:t>
            </w:r>
            <w:r w:rsidR="00544ECD" w:rsidRPr="006A7D30">
              <w:t xml:space="preserve"> There are many solutions technology proposed to deal with </w:t>
            </w:r>
            <w:proofErr w:type="gramStart"/>
            <w:r w:rsidR="00544ECD" w:rsidRPr="006A7D30">
              <w:t xml:space="preserve">these </w:t>
            </w:r>
            <w:r w:rsidR="00DA1058" w:rsidRPr="006A7D30">
              <w:t>kind of cyber-attacks</w:t>
            </w:r>
            <w:proofErr w:type="gramEnd"/>
            <w:r w:rsidR="00544ECD" w:rsidRPr="006A7D30">
              <w:t>.</w:t>
            </w:r>
            <w:r w:rsidR="00DA1058" w:rsidRPr="006A7D30">
              <w:t xml:space="preserve"> One of the </w:t>
            </w:r>
            <w:proofErr w:type="gramStart"/>
            <w:r w:rsidR="00DA1058" w:rsidRPr="006A7D30">
              <w:t>technology</w:t>
            </w:r>
            <w:proofErr w:type="gramEnd"/>
            <w:r w:rsidR="00DA1058" w:rsidRPr="006A7D30">
              <w:t xml:space="preserve">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w:t>
            </w:r>
            <w:proofErr w:type="gramStart"/>
            <w:r w:rsidRPr="006A7D30">
              <w:t>researches</w:t>
            </w:r>
            <w:proofErr w:type="gramEnd"/>
            <w:r w:rsidRPr="006A7D30">
              <w:t xml:space="preserve">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t>XDS.b</w:t>
            </w:r>
            <w:proofErr w:type="spellEnd"/>
            <w:r w:rsidR="00C37F29" w:rsidRPr="006A7D30">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6A7D30" w:rsidRDefault="00142251" w:rsidP="00142251">
      <w:pPr>
        <w:spacing w:line="360" w:lineRule="auto"/>
        <w:jc w:val="center"/>
        <w:rPr>
          <w:rFonts w:eastAsiaTheme="minorEastAsia"/>
          <w:b/>
          <w:bCs/>
          <w:sz w:val="28"/>
        </w:rPr>
      </w:pPr>
      <w:r w:rsidRPr="006A7D30">
        <w:rPr>
          <w:rFonts w:eastAsiaTheme="minorEastAsia"/>
          <w:b/>
          <w:bCs/>
          <w:sz w:val="28"/>
        </w:rPr>
        <w:t>CONTENTS</w:t>
      </w:r>
    </w:p>
    <w:p w14:paraId="5379BFD1" w14:textId="77777777" w:rsidR="00142251" w:rsidRPr="006A7D30" w:rsidRDefault="00142251" w:rsidP="00142251">
      <w:pPr>
        <w:spacing w:line="360" w:lineRule="auto"/>
        <w:jc w:val="center"/>
        <w:rPr>
          <w:rFonts w:eastAsiaTheme="minorEastAsia"/>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EC1515" w:rsidRPr="006A7D30" w14:paraId="01AB9507" w14:textId="77777777" w:rsidTr="00A57102">
        <w:tc>
          <w:tcPr>
            <w:tcW w:w="7052" w:type="dxa"/>
          </w:tcPr>
          <w:p w14:paraId="75ACE34E" w14:textId="77777777" w:rsidR="00EC1515" w:rsidRPr="006A7D30" w:rsidRDefault="00EC1515" w:rsidP="00EC1515">
            <w:pPr>
              <w:spacing w:line="360" w:lineRule="auto"/>
              <w:rPr>
                <w:rFonts w:eastAsiaTheme="minorEastAsia"/>
              </w:rPr>
            </w:pPr>
          </w:p>
        </w:tc>
        <w:tc>
          <w:tcPr>
            <w:tcW w:w="1310" w:type="dxa"/>
          </w:tcPr>
          <w:p w14:paraId="0499219F" w14:textId="5F1AEB6F" w:rsidR="00EC1515" w:rsidRPr="006A7D30" w:rsidRDefault="00EC1515" w:rsidP="00EC1515">
            <w:pPr>
              <w:spacing w:line="360" w:lineRule="auto"/>
              <w:jc w:val="right"/>
            </w:pPr>
            <w:r w:rsidRPr="006A7D30">
              <w:t>Page</w:t>
            </w:r>
          </w:p>
        </w:tc>
      </w:tr>
      <w:tr w:rsidR="00190042" w:rsidRPr="00190042" w14:paraId="69A52899" w14:textId="77777777" w:rsidTr="00A57102">
        <w:tc>
          <w:tcPr>
            <w:tcW w:w="7052" w:type="dxa"/>
          </w:tcPr>
          <w:p w14:paraId="7C29558C" w14:textId="7577300D" w:rsidR="006476E6" w:rsidRPr="00190042" w:rsidRDefault="006476E6" w:rsidP="00EC1515">
            <w:pPr>
              <w:spacing w:line="360" w:lineRule="auto"/>
              <w:rPr>
                <w:rFonts w:eastAsiaTheme="minorEastAsia"/>
                <w:b/>
                <w:bCs/>
              </w:rPr>
            </w:pPr>
            <w:r w:rsidRPr="00190042">
              <w:rPr>
                <w:rFonts w:eastAsiaTheme="minorEastAsia"/>
                <w:b/>
                <w:bCs/>
              </w:rPr>
              <w:t>ACKNOWLEDGEMENT</w:t>
            </w:r>
          </w:p>
        </w:tc>
        <w:tc>
          <w:tcPr>
            <w:tcW w:w="1310" w:type="dxa"/>
          </w:tcPr>
          <w:p w14:paraId="58C3C68E" w14:textId="6F1A7E9F" w:rsidR="006476E6" w:rsidRPr="00190042" w:rsidRDefault="006476E6" w:rsidP="00EC1515">
            <w:pPr>
              <w:spacing w:line="360" w:lineRule="auto"/>
              <w:jc w:val="right"/>
            </w:pPr>
            <w:r w:rsidRPr="00190042">
              <w:t>iii</w:t>
            </w:r>
          </w:p>
        </w:tc>
      </w:tr>
      <w:tr w:rsidR="00190042" w:rsidRPr="00190042" w14:paraId="3872A48A" w14:textId="77777777" w:rsidTr="00A57102">
        <w:tc>
          <w:tcPr>
            <w:tcW w:w="7052" w:type="dxa"/>
          </w:tcPr>
          <w:p w14:paraId="6369B5A6" w14:textId="1242B551" w:rsidR="006476E6" w:rsidRPr="00190042" w:rsidRDefault="006476E6" w:rsidP="00EC1515">
            <w:pPr>
              <w:spacing w:line="360" w:lineRule="auto"/>
              <w:rPr>
                <w:rFonts w:eastAsiaTheme="minorEastAsia"/>
                <w:b/>
                <w:bCs/>
              </w:rPr>
            </w:pPr>
            <w:r w:rsidRPr="00190042">
              <w:rPr>
                <w:rFonts w:eastAsiaTheme="minorEastAsia"/>
                <w:b/>
                <w:bCs/>
              </w:rPr>
              <w:t xml:space="preserve">ABSTRACT </w:t>
            </w:r>
          </w:p>
        </w:tc>
        <w:tc>
          <w:tcPr>
            <w:tcW w:w="1310" w:type="dxa"/>
          </w:tcPr>
          <w:p w14:paraId="696A9212" w14:textId="2EE6340E" w:rsidR="006476E6" w:rsidRPr="00190042" w:rsidRDefault="006476E6" w:rsidP="00EC1515">
            <w:pPr>
              <w:spacing w:line="360" w:lineRule="auto"/>
              <w:jc w:val="right"/>
            </w:pPr>
            <w:r w:rsidRPr="00190042">
              <w:t>iv</w:t>
            </w:r>
          </w:p>
        </w:tc>
      </w:tr>
      <w:tr w:rsidR="00190042" w:rsidRPr="00190042" w14:paraId="4E6D4201" w14:textId="77777777" w:rsidTr="00A57102">
        <w:tc>
          <w:tcPr>
            <w:tcW w:w="7052" w:type="dxa"/>
          </w:tcPr>
          <w:p w14:paraId="1E56BBFA" w14:textId="6A786FB9" w:rsidR="004702A9" w:rsidRPr="00190042" w:rsidRDefault="004702A9" w:rsidP="00EC1515">
            <w:pPr>
              <w:spacing w:line="360" w:lineRule="auto"/>
              <w:rPr>
                <w:rFonts w:eastAsiaTheme="minorEastAsia"/>
                <w:b/>
                <w:bCs/>
              </w:rPr>
            </w:pPr>
            <w:r w:rsidRPr="00190042">
              <w:rPr>
                <w:rFonts w:eastAsiaTheme="minorEastAsia"/>
                <w:b/>
                <w:bCs/>
              </w:rPr>
              <w:t>LIST OF TABLES</w:t>
            </w:r>
          </w:p>
        </w:tc>
        <w:tc>
          <w:tcPr>
            <w:tcW w:w="1310" w:type="dxa"/>
          </w:tcPr>
          <w:p w14:paraId="00761E18" w14:textId="3C3A344E" w:rsidR="004702A9" w:rsidRPr="00190042" w:rsidRDefault="004702A9" w:rsidP="00EC1515">
            <w:pPr>
              <w:spacing w:line="360" w:lineRule="auto"/>
              <w:jc w:val="right"/>
            </w:pPr>
            <w:r w:rsidRPr="00190042">
              <w:t>v</w:t>
            </w:r>
          </w:p>
        </w:tc>
      </w:tr>
      <w:tr w:rsidR="00190042" w:rsidRPr="00190042" w14:paraId="1F36824F" w14:textId="77777777" w:rsidTr="00A57102">
        <w:tc>
          <w:tcPr>
            <w:tcW w:w="7052" w:type="dxa"/>
          </w:tcPr>
          <w:p w14:paraId="1AF1F7E8" w14:textId="10100526" w:rsidR="004702A9" w:rsidRPr="00190042" w:rsidRDefault="004702A9" w:rsidP="00EC1515">
            <w:pPr>
              <w:spacing w:line="360" w:lineRule="auto"/>
              <w:rPr>
                <w:rFonts w:eastAsiaTheme="minorEastAsia"/>
                <w:b/>
                <w:bCs/>
              </w:rPr>
            </w:pPr>
            <w:r w:rsidRPr="00190042">
              <w:rPr>
                <w:rFonts w:eastAsiaTheme="minorEastAsia"/>
                <w:b/>
                <w:bCs/>
              </w:rPr>
              <w:t>LIST OF FIGURES</w:t>
            </w:r>
          </w:p>
        </w:tc>
        <w:tc>
          <w:tcPr>
            <w:tcW w:w="1310" w:type="dxa"/>
          </w:tcPr>
          <w:p w14:paraId="4FC04C28" w14:textId="7FE11669" w:rsidR="004702A9" w:rsidRPr="00190042" w:rsidRDefault="004702A9" w:rsidP="00EC1515">
            <w:pPr>
              <w:spacing w:line="360" w:lineRule="auto"/>
              <w:jc w:val="right"/>
            </w:pPr>
            <w:r w:rsidRPr="00190042">
              <w:t>vii</w:t>
            </w:r>
          </w:p>
        </w:tc>
      </w:tr>
      <w:tr w:rsidR="00190042" w:rsidRPr="00190042" w14:paraId="50AC298D" w14:textId="77777777" w:rsidTr="00A57102">
        <w:tc>
          <w:tcPr>
            <w:tcW w:w="7052" w:type="dxa"/>
          </w:tcPr>
          <w:p w14:paraId="5521FD4F" w14:textId="53306B1F" w:rsidR="004702A9" w:rsidRPr="00190042" w:rsidRDefault="004702A9" w:rsidP="00EC1515">
            <w:pPr>
              <w:spacing w:line="360" w:lineRule="auto"/>
              <w:rPr>
                <w:rFonts w:eastAsiaTheme="minorEastAsia"/>
                <w:b/>
                <w:bCs/>
              </w:rPr>
            </w:pPr>
            <w:r w:rsidRPr="00190042">
              <w:rPr>
                <w:rFonts w:eastAsiaTheme="minorEastAsia"/>
                <w:b/>
                <w:bCs/>
              </w:rPr>
              <w:t>LIST OF ABBREVIATION</w:t>
            </w:r>
            <w:r w:rsidR="00912411" w:rsidRPr="00190042">
              <w:rPr>
                <w:rFonts w:eastAsiaTheme="minorEastAsia"/>
                <w:b/>
                <w:bCs/>
              </w:rPr>
              <w:t>S</w:t>
            </w:r>
          </w:p>
        </w:tc>
        <w:tc>
          <w:tcPr>
            <w:tcW w:w="1310" w:type="dxa"/>
          </w:tcPr>
          <w:p w14:paraId="13FFA00F" w14:textId="69210BF7" w:rsidR="004702A9" w:rsidRPr="00190042" w:rsidRDefault="00EF4A12" w:rsidP="00EC1515">
            <w:pPr>
              <w:spacing w:line="360" w:lineRule="auto"/>
              <w:jc w:val="right"/>
            </w:pPr>
            <w:r w:rsidRPr="00190042">
              <w:t>ix</w:t>
            </w:r>
          </w:p>
        </w:tc>
      </w:tr>
      <w:tr w:rsidR="00190042" w:rsidRPr="00190042" w14:paraId="1AE3BD37" w14:textId="77777777" w:rsidTr="00A57102">
        <w:tc>
          <w:tcPr>
            <w:tcW w:w="7052" w:type="dxa"/>
          </w:tcPr>
          <w:p w14:paraId="2E80CCDD" w14:textId="566E2656" w:rsidR="00EC1515" w:rsidRPr="00190042" w:rsidRDefault="00EC1515" w:rsidP="00EC1515">
            <w:pPr>
              <w:spacing w:line="360" w:lineRule="auto"/>
              <w:rPr>
                <w:b/>
                <w:bCs/>
              </w:rPr>
            </w:pPr>
            <w:r w:rsidRPr="00190042">
              <w:rPr>
                <w:b/>
                <w:bCs/>
              </w:rPr>
              <w:t>CHAPTER I INTRODUCTION</w:t>
            </w:r>
          </w:p>
        </w:tc>
        <w:tc>
          <w:tcPr>
            <w:tcW w:w="1310" w:type="dxa"/>
          </w:tcPr>
          <w:p w14:paraId="1E401148" w14:textId="70E1BC86" w:rsidR="00EC1515" w:rsidRPr="00190042" w:rsidRDefault="001F162B" w:rsidP="00EC1515">
            <w:pPr>
              <w:spacing w:line="360" w:lineRule="auto"/>
              <w:jc w:val="right"/>
              <w:rPr>
                <w:rFonts w:eastAsiaTheme="minorEastAsia"/>
                <w:b/>
                <w:bCs/>
              </w:rPr>
            </w:pPr>
            <w:r w:rsidRPr="00190042">
              <w:rPr>
                <w:rFonts w:eastAsiaTheme="minorEastAsia"/>
                <w:b/>
                <w:bCs/>
              </w:rPr>
              <w:fldChar w:fldCharType="begin"/>
            </w:r>
            <w:r w:rsidRPr="00190042">
              <w:rPr>
                <w:rFonts w:eastAsiaTheme="minorEastAsia"/>
                <w:b/>
                <w:bCs/>
              </w:rPr>
              <w:instrText xml:space="preserve"> PAGEREF Chapter1 \h </w:instrText>
            </w:r>
            <w:r w:rsidRPr="00190042">
              <w:rPr>
                <w:rFonts w:eastAsiaTheme="minorEastAsia"/>
                <w:b/>
                <w:bCs/>
              </w:rPr>
            </w:r>
            <w:r w:rsidRPr="00190042">
              <w:rPr>
                <w:rFonts w:eastAsiaTheme="minorEastAsia"/>
                <w:b/>
                <w:bCs/>
              </w:rPr>
              <w:fldChar w:fldCharType="separate"/>
            </w:r>
            <w:r w:rsidR="00A460F4">
              <w:rPr>
                <w:rFonts w:eastAsiaTheme="minorEastAsia"/>
                <w:b/>
                <w:bCs/>
                <w:noProof/>
              </w:rPr>
              <w:t>1</w:t>
            </w:r>
            <w:r w:rsidRPr="00190042">
              <w:rPr>
                <w:rFonts w:eastAsiaTheme="minorEastAsia"/>
                <w:b/>
                <w:bCs/>
              </w:rPr>
              <w:fldChar w:fldCharType="end"/>
            </w:r>
          </w:p>
        </w:tc>
      </w:tr>
      <w:tr w:rsidR="00190042" w:rsidRPr="00190042" w14:paraId="2761D30D" w14:textId="77777777" w:rsidTr="00A57102">
        <w:tc>
          <w:tcPr>
            <w:tcW w:w="7052" w:type="dxa"/>
          </w:tcPr>
          <w:p w14:paraId="2DDEBA74" w14:textId="6763150E" w:rsidR="00EC1515" w:rsidRPr="00190042" w:rsidRDefault="00EC1515" w:rsidP="00EC1515">
            <w:pPr>
              <w:spacing w:line="360" w:lineRule="auto"/>
            </w:pPr>
            <w:r w:rsidRPr="00190042">
              <w:t xml:space="preserve">    1.1 Motivation………………………………………………………………</w:t>
            </w:r>
          </w:p>
        </w:tc>
        <w:tc>
          <w:tcPr>
            <w:tcW w:w="1310" w:type="dxa"/>
          </w:tcPr>
          <w:p w14:paraId="54A3B4F4" w14:textId="391DFB2E"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Motivation \h </w:instrText>
            </w:r>
            <w:r w:rsidRPr="00190042">
              <w:rPr>
                <w:rFonts w:eastAsiaTheme="minorEastAsia"/>
              </w:rPr>
            </w:r>
            <w:r w:rsidRPr="00190042">
              <w:rPr>
                <w:rFonts w:eastAsiaTheme="minorEastAsia"/>
              </w:rPr>
              <w:fldChar w:fldCharType="separate"/>
            </w:r>
            <w:r w:rsidR="00A460F4">
              <w:rPr>
                <w:rFonts w:eastAsiaTheme="minorEastAsia"/>
                <w:b/>
                <w:bCs/>
                <w:noProof/>
              </w:rPr>
              <w:t>Error! Bookmark not defined.</w:t>
            </w:r>
            <w:r w:rsidRPr="00190042">
              <w:rPr>
                <w:rFonts w:eastAsiaTheme="minorEastAsia"/>
              </w:rPr>
              <w:fldChar w:fldCharType="end"/>
            </w:r>
          </w:p>
        </w:tc>
      </w:tr>
      <w:tr w:rsidR="00190042" w:rsidRPr="00190042" w14:paraId="40F67885" w14:textId="77777777" w:rsidTr="00A57102">
        <w:tc>
          <w:tcPr>
            <w:tcW w:w="7052" w:type="dxa"/>
          </w:tcPr>
          <w:p w14:paraId="6EEA6E77" w14:textId="5F2BA66E" w:rsidR="00EC1515" w:rsidRPr="00190042" w:rsidRDefault="00EC1515" w:rsidP="00EC1515">
            <w:pPr>
              <w:spacing w:line="360" w:lineRule="auto"/>
            </w:pPr>
            <w:r w:rsidRPr="00190042">
              <w:t xml:space="preserve">    1.2 Problem Statement………………………………………………….......</w:t>
            </w:r>
          </w:p>
        </w:tc>
        <w:tc>
          <w:tcPr>
            <w:tcW w:w="1310" w:type="dxa"/>
          </w:tcPr>
          <w:p w14:paraId="329CB5C8" w14:textId="1C476F55"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ProblemStatement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20958C16" w14:textId="77777777" w:rsidTr="00A57102">
        <w:tc>
          <w:tcPr>
            <w:tcW w:w="7052" w:type="dxa"/>
          </w:tcPr>
          <w:p w14:paraId="4A7A6F5E" w14:textId="00DB991A" w:rsidR="00EC1515" w:rsidRPr="00190042" w:rsidRDefault="00EC1515" w:rsidP="00EC1515">
            <w:pPr>
              <w:spacing w:line="360" w:lineRule="auto"/>
              <w:rPr>
                <w:rFonts w:eastAsiaTheme="minorEastAsia"/>
              </w:rPr>
            </w:pPr>
            <w:r w:rsidRPr="00190042">
              <w:t xml:space="preserve">    1.3 Objective……………………………………………………………</w:t>
            </w:r>
            <w:proofErr w:type="gramStart"/>
            <w:r w:rsidRPr="00190042">
              <w:t>…</w:t>
            </w:r>
            <w:r w:rsidRPr="00190042">
              <w:rPr>
                <w:rFonts w:eastAsiaTheme="minorEastAsia"/>
              </w:rPr>
              <w:t>..</w:t>
            </w:r>
            <w:proofErr w:type="gramEnd"/>
          </w:p>
        </w:tc>
        <w:tc>
          <w:tcPr>
            <w:tcW w:w="1310" w:type="dxa"/>
          </w:tcPr>
          <w:p w14:paraId="560F35F3" w14:textId="7E6E2FCB"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Objective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1B8B680C" w14:textId="77777777" w:rsidTr="00A57102">
        <w:tc>
          <w:tcPr>
            <w:tcW w:w="7052" w:type="dxa"/>
          </w:tcPr>
          <w:p w14:paraId="242BF58C" w14:textId="038D2EC0" w:rsidR="00EC1515" w:rsidRPr="00190042" w:rsidRDefault="00EC1515" w:rsidP="00EC1515">
            <w:pPr>
              <w:spacing w:line="360" w:lineRule="auto"/>
              <w:rPr>
                <w:rFonts w:eastAsiaTheme="minorEastAsia"/>
              </w:rPr>
            </w:pPr>
            <w:r w:rsidRPr="00190042">
              <w:rPr>
                <w:rFonts w:eastAsiaTheme="minorEastAsia"/>
              </w:rPr>
              <w:t xml:space="preserve">    </w:t>
            </w:r>
            <w:r w:rsidRPr="00190042">
              <w:t>1.4 Scope of Project……………………………………………………...</w:t>
            </w:r>
            <w:r w:rsidRPr="00190042">
              <w:rPr>
                <w:rFonts w:eastAsiaTheme="minorEastAsia"/>
              </w:rPr>
              <w:t>....</w:t>
            </w:r>
          </w:p>
        </w:tc>
        <w:tc>
          <w:tcPr>
            <w:tcW w:w="1310" w:type="dxa"/>
          </w:tcPr>
          <w:p w14:paraId="4577AF43" w14:textId="18D88FFE"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Scope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1DB5368B" w14:textId="77777777" w:rsidTr="00A57102">
        <w:tc>
          <w:tcPr>
            <w:tcW w:w="7052" w:type="dxa"/>
          </w:tcPr>
          <w:p w14:paraId="4E234B82" w14:textId="135E5501" w:rsidR="00EC1515" w:rsidRPr="00190042" w:rsidRDefault="00EC1515" w:rsidP="00EC1515">
            <w:pPr>
              <w:spacing w:line="360" w:lineRule="auto"/>
              <w:rPr>
                <w:b/>
                <w:bCs/>
              </w:rPr>
            </w:pPr>
            <w:r w:rsidRPr="00190042">
              <w:rPr>
                <w:b/>
                <w:bCs/>
              </w:rPr>
              <w:t>CHAPTER II LITERATURES REVIEW</w:t>
            </w:r>
          </w:p>
        </w:tc>
        <w:tc>
          <w:tcPr>
            <w:tcW w:w="1310" w:type="dxa"/>
          </w:tcPr>
          <w:p w14:paraId="3B148814" w14:textId="4481A713" w:rsidR="00EC1515" w:rsidRPr="00190042" w:rsidRDefault="00EC1515" w:rsidP="00EC1515">
            <w:pPr>
              <w:spacing w:line="360" w:lineRule="auto"/>
              <w:jc w:val="right"/>
              <w:rPr>
                <w:rFonts w:eastAsiaTheme="minorEastAsia"/>
                <w:b/>
                <w:bCs/>
              </w:rPr>
            </w:pPr>
          </w:p>
        </w:tc>
      </w:tr>
      <w:tr w:rsidR="00190042" w:rsidRPr="00190042" w14:paraId="21CD6C8A" w14:textId="77777777" w:rsidTr="00A57102">
        <w:tc>
          <w:tcPr>
            <w:tcW w:w="7052" w:type="dxa"/>
          </w:tcPr>
          <w:p w14:paraId="4BFA2CB7" w14:textId="08CEFF11" w:rsidR="00EC1515" w:rsidRPr="00190042" w:rsidRDefault="00EC1515" w:rsidP="00EC1515">
            <w:pPr>
              <w:spacing w:line="360" w:lineRule="auto"/>
            </w:pPr>
            <w:r w:rsidRPr="00190042">
              <w:t xml:space="preserve">    2.1 State of Cyber Security and Cyber Threats in Healthcare Domain….…</w:t>
            </w:r>
          </w:p>
        </w:tc>
        <w:tc>
          <w:tcPr>
            <w:tcW w:w="1310" w:type="dxa"/>
          </w:tcPr>
          <w:p w14:paraId="5792477D" w14:textId="05E1DA55" w:rsidR="00EC1515" w:rsidRPr="00190042" w:rsidRDefault="00EC1515" w:rsidP="00EC1515">
            <w:pPr>
              <w:spacing w:line="360" w:lineRule="auto"/>
              <w:jc w:val="right"/>
              <w:rPr>
                <w:rFonts w:eastAsiaTheme="minorEastAsia"/>
              </w:rPr>
            </w:pPr>
          </w:p>
        </w:tc>
      </w:tr>
      <w:tr w:rsidR="00190042" w:rsidRPr="00190042" w14:paraId="3EE1E362" w14:textId="77777777" w:rsidTr="00A57102">
        <w:tc>
          <w:tcPr>
            <w:tcW w:w="7052" w:type="dxa"/>
          </w:tcPr>
          <w:p w14:paraId="7D89272B" w14:textId="4DF5B080" w:rsidR="00EC1515" w:rsidRPr="00190042" w:rsidRDefault="00EC1515" w:rsidP="00EC1515">
            <w:pPr>
              <w:spacing w:line="360" w:lineRule="auto"/>
            </w:pPr>
            <w:r w:rsidRPr="00190042">
              <w:t xml:space="preserve">    </w:t>
            </w:r>
            <w:r w:rsidR="006F57FF" w:rsidRPr="00190042">
              <w:t xml:space="preserve">2.2 Integrate the Healthcare Enterprise (IHE) </w:t>
            </w:r>
            <w:r w:rsidRPr="00190042">
              <w:t>…………</w:t>
            </w:r>
          </w:p>
        </w:tc>
        <w:tc>
          <w:tcPr>
            <w:tcW w:w="1310" w:type="dxa"/>
          </w:tcPr>
          <w:p w14:paraId="11B098C8" w14:textId="34504132" w:rsidR="00EC1515" w:rsidRPr="00190042" w:rsidRDefault="00EC1515" w:rsidP="00EC1515">
            <w:pPr>
              <w:spacing w:line="360" w:lineRule="auto"/>
              <w:jc w:val="right"/>
              <w:rPr>
                <w:rFonts w:eastAsiaTheme="minorEastAsia"/>
              </w:rPr>
            </w:pPr>
          </w:p>
        </w:tc>
      </w:tr>
      <w:tr w:rsidR="00190042" w:rsidRPr="00190042" w14:paraId="181455A5" w14:textId="77777777" w:rsidTr="00A57102">
        <w:tc>
          <w:tcPr>
            <w:tcW w:w="7052" w:type="dxa"/>
          </w:tcPr>
          <w:p w14:paraId="552F36BC" w14:textId="2E64ED7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3</w:t>
            </w:r>
            <w:r w:rsidRPr="00190042">
              <w:rPr>
                <w:rFonts w:eastAsiaTheme="minorEastAsia"/>
              </w:rPr>
              <w:t xml:space="preserve"> </w:t>
            </w:r>
            <w:r w:rsidR="008D0DEE" w:rsidRPr="00190042">
              <w:rPr>
                <w:rFonts w:eastAsiaTheme="minorEastAsia"/>
              </w:rPr>
              <w:t>Blockchain Technology………………………………………………...</w:t>
            </w:r>
          </w:p>
        </w:tc>
        <w:tc>
          <w:tcPr>
            <w:tcW w:w="1310" w:type="dxa"/>
          </w:tcPr>
          <w:p w14:paraId="0F53ACAE" w14:textId="1ADDC0ED" w:rsidR="00EC1515" w:rsidRPr="00190042" w:rsidRDefault="00EC1515" w:rsidP="00EC1515">
            <w:pPr>
              <w:spacing w:line="360" w:lineRule="auto"/>
              <w:jc w:val="right"/>
              <w:rPr>
                <w:rFonts w:eastAsiaTheme="minorEastAsia"/>
              </w:rPr>
            </w:pPr>
          </w:p>
        </w:tc>
      </w:tr>
      <w:tr w:rsidR="00190042" w:rsidRPr="00190042" w14:paraId="1E7EAB95" w14:textId="77777777" w:rsidTr="00A57102">
        <w:tc>
          <w:tcPr>
            <w:tcW w:w="7052" w:type="dxa"/>
          </w:tcPr>
          <w:p w14:paraId="3E0C4FF6" w14:textId="72E107C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4</w:t>
            </w:r>
            <w:r w:rsidRPr="00190042">
              <w:rPr>
                <w:rFonts w:eastAsiaTheme="minorEastAsia"/>
              </w:rPr>
              <w:t xml:space="preserve"> </w:t>
            </w:r>
            <w:r w:rsidR="008D0DEE" w:rsidRPr="00190042">
              <w:rPr>
                <w:rFonts w:eastAsiaTheme="minorEastAsia"/>
              </w:rPr>
              <w:t>Related Work……………………………</w:t>
            </w:r>
          </w:p>
        </w:tc>
        <w:tc>
          <w:tcPr>
            <w:tcW w:w="1310" w:type="dxa"/>
          </w:tcPr>
          <w:p w14:paraId="796478E4" w14:textId="6799FDB0" w:rsidR="00EC1515" w:rsidRPr="00190042" w:rsidRDefault="00EC1515" w:rsidP="00EC1515">
            <w:pPr>
              <w:spacing w:line="360" w:lineRule="auto"/>
              <w:jc w:val="right"/>
              <w:rPr>
                <w:rFonts w:eastAsiaTheme="minorEastAsia"/>
              </w:rPr>
            </w:pPr>
          </w:p>
        </w:tc>
      </w:tr>
      <w:tr w:rsidR="00190042" w:rsidRPr="00190042" w14:paraId="524B0D51" w14:textId="77777777" w:rsidTr="00A57102">
        <w:tc>
          <w:tcPr>
            <w:tcW w:w="7052" w:type="dxa"/>
          </w:tcPr>
          <w:p w14:paraId="52398041" w14:textId="42CB4FF7" w:rsidR="00EC1515" w:rsidRPr="00190042" w:rsidRDefault="00EC1515" w:rsidP="00EC1515">
            <w:pPr>
              <w:spacing w:line="360" w:lineRule="auto"/>
              <w:rPr>
                <w:b/>
                <w:bCs/>
              </w:rPr>
            </w:pPr>
            <w:r w:rsidRPr="00190042">
              <w:rPr>
                <w:b/>
                <w:bCs/>
              </w:rPr>
              <w:t>CHAPTER III METHOD</w:t>
            </w:r>
          </w:p>
        </w:tc>
        <w:tc>
          <w:tcPr>
            <w:tcW w:w="1310" w:type="dxa"/>
          </w:tcPr>
          <w:p w14:paraId="02FA2ADD" w14:textId="45EE720C" w:rsidR="00EC1515" w:rsidRPr="00190042" w:rsidRDefault="00EC1515" w:rsidP="00EC1515">
            <w:pPr>
              <w:spacing w:line="360" w:lineRule="auto"/>
              <w:jc w:val="right"/>
              <w:rPr>
                <w:rFonts w:eastAsiaTheme="minorEastAsia"/>
                <w:b/>
                <w:bCs/>
              </w:rPr>
            </w:pPr>
          </w:p>
        </w:tc>
      </w:tr>
      <w:tr w:rsidR="00190042" w:rsidRPr="00190042" w14:paraId="023F7570" w14:textId="77777777" w:rsidTr="00A57102">
        <w:tc>
          <w:tcPr>
            <w:tcW w:w="7052" w:type="dxa"/>
          </w:tcPr>
          <w:p w14:paraId="750EA525" w14:textId="0AD45EB1" w:rsidR="00EC1515" w:rsidRPr="00190042" w:rsidRDefault="00EC1515" w:rsidP="00EC1515">
            <w:pPr>
              <w:spacing w:line="360" w:lineRule="auto"/>
            </w:pPr>
            <w:r w:rsidRPr="00190042">
              <w:t xml:space="preserve">    3.1 </w:t>
            </w:r>
            <w:r w:rsidR="005D18C4" w:rsidRPr="00190042">
              <w:t xml:space="preserve">A Use Case Scenario </w:t>
            </w:r>
            <w:r w:rsidR="008B71B8" w:rsidRPr="00190042">
              <w:t>…………………………………….</w:t>
            </w:r>
          </w:p>
        </w:tc>
        <w:tc>
          <w:tcPr>
            <w:tcW w:w="1310" w:type="dxa"/>
          </w:tcPr>
          <w:p w14:paraId="4DE26B69" w14:textId="4B458AE6" w:rsidR="00EC1515" w:rsidRPr="00190042" w:rsidRDefault="00EC1515" w:rsidP="00EC1515">
            <w:pPr>
              <w:spacing w:line="360" w:lineRule="auto"/>
              <w:jc w:val="right"/>
              <w:rPr>
                <w:rFonts w:eastAsiaTheme="minorEastAsia"/>
              </w:rPr>
            </w:pPr>
          </w:p>
        </w:tc>
      </w:tr>
      <w:tr w:rsidR="00190042" w:rsidRPr="00190042" w14:paraId="7C22E02C" w14:textId="77777777" w:rsidTr="00A57102">
        <w:tc>
          <w:tcPr>
            <w:tcW w:w="7052" w:type="dxa"/>
          </w:tcPr>
          <w:p w14:paraId="444D5CBE" w14:textId="71F1C147" w:rsidR="00EC1515" w:rsidRPr="00190042" w:rsidRDefault="00EC1515" w:rsidP="00EC1515">
            <w:pPr>
              <w:spacing w:line="360" w:lineRule="auto"/>
            </w:pPr>
            <w:r w:rsidRPr="00190042">
              <w:t xml:space="preserve">    3.2 </w:t>
            </w:r>
            <w:r w:rsidR="005D18C4" w:rsidRPr="00190042">
              <w:t xml:space="preserve">Network Design </w:t>
            </w:r>
            <w:r w:rsidR="008B71B8" w:rsidRPr="00190042">
              <w:t>…………………………………...</w:t>
            </w:r>
          </w:p>
        </w:tc>
        <w:tc>
          <w:tcPr>
            <w:tcW w:w="1310" w:type="dxa"/>
          </w:tcPr>
          <w:p w14:paraId="66EBB8F1" w14:textId="12330B4F" w:rsidR="00EC1515" w:rsidRPr="00190042" w:rsidRDefault="00EC1515" w:rsidP="00EC1515">
            <w:pPr>
              <w:spacing w:line="360" w:lineRule="auto"/>
              <w:jc w:val="right"/>
              <w:rPr>
                <w:rFonts w:eastAsiaTheme="minorEastAsia"/>
              </w:rPr>
            </w:pPr>
          </w:p>
        </w:tc>
      </w:tr>
      <w:tr w:rsidR="00190042" w:rsidRPr="00190042" w14:paraId="13EE901C" w14:textId="77777777" w:rsidTr="00A57102">
        <w:tc>
          <w:tcPr>
            <w:tcW w:w="7052" w:type="dxa"/>
          </w:tcPr>
          <w:p w14:paraId="771955B6" w14:textId="1756C69B" w:rsidR="00EC1515" w:rsidRPr="00190042" w:rsidRDefault="00EC1515" w:rsidP="00EC1515">
            <w:pPr>
              <w:spacing w:line="360" w:lineRule="auto"/>
            </w:pPr>
            <w:r w:rsidRPr="00190042">
              <w:t xml:space="preserve">    3.3 </w:t>
            </w:r>
            <w:r w:rsidR="005D18C4" w:rsidRPr="00190042">
              <w:t xml:space="preserve">Blockchain Components and Consensus </w:t>
            </w:r>
            <w:r w:rsidR="008B71B8" w:rsidRPr="00190042">
              <w:t>………</w:t>
            </w:r>
            <w:proofErr w:type="gramStart"/>
            <w:r w:rsidR="008B71B8" w:rsidRPr="00190042">
              <w:t>…..</w:t>
            </w:r>
            <w:proofErr w:type="gramEnd"/>
          </w:p>
        </w:tc>
        <w:tc>
          <w:tcPr>
            <w:tcW w:w="1310" w:type="dxa"/>
          </w:tcPr>
          <w:p w14:paraId="21FA21C7" w14:textId="30784D1C" w:rsidR="00EC1515" w:rsidRPr="00190042" w:rsidRDefault="00EC1515" w:rsidP="00EC1515">
            <w:pPr>
              <w:spacing w:line="360" w:lineRule="auto"/>
              <w:jc w:val="right"/>
              <w:rPr>
                <w:rFonts w:eastAsiaTheme="minorEastAsia"/>
              </w:rPr>
            </w:pPr>
          </w:p>
        </w:tc>
      </w:tr>
      <w:tr w:rsidR="005D18C4" w:rsidRPr="00190042" w14:paraId="33F53722" w14:textId="77777777" w:rsidTr="00A57102">
        <w:tc>
          <w:tcPr>
            <w:tcW w:w="7052" w:type="dxa"/>
          </w:tcPr>
          <w:p w14:paraId="45EE7210" w14:textId="37F7EB4E" w:rsidR="005D18C4" w:rsidRPr="00190042" w:rsidRDefault="00994CD9" w:rsidP="00EC1515">
            <w:pPr>
              <w:spacing w:line="360" w:lineRule="auto"/>
            </w:pPr>
            <w:r w:rsidRPr="00190042">
              <w:lastRenderedPageBreak/>
              <w:t xml:space="preserve">    3.4 Establish foundation of trust amongst the network</w:t>
            </w:r>
          </w:p>
        </w:tc>
        <w:tc>
          <w:tcPr>
            <w:tcW w:w="1310" w:type="dxa"/>
          </w:tcPr>
          <w:p w14:paraId="679AAD3F" w14:textId="77777777" w:rsidR="005D18C4" w:rsidRPr="00190042" w:rsidRDefault="005D18C4" w:rsidP="00EC1515">
            <w:pPr>
              <w:spacing w:line="360" w:lineRule="auto"/>
              <w:jc w:val="right"/>
              <w:rPr>
                <w:rFonts w:eastAsiaTheme="minorEastAsia"/>
              </w:rPr>
            </w:pPr>
          </w:p>
        </w:tc>
      </w:tr>
      <w:tr w:rsidR="005D18C4" w:rsidRPr="00190042" w14:paraId="3F6F30D7" w14:textId="77777777" w:rsidTr="00A57102">
        <w:tc>
          <w:tcPr>
            <w:tcW w:w="7052" w:type="dxa"/>
          </w:tcPr>
          <w:p w14:paraId="5E6362BF" w14:textId="32B9EB00" w:rsidR="005D18C4" w:rsidRPr="00190042" w:rsidRDefault="00994CD9" w:rsidP="00EC1515">
            <w:pPr>
              <w:spacing w:line="360" w:lineRule="auto"/>
            </w:pPr>
            <w:r w:rsidRPr="00190042">
              <w:t xml:space="preserve">    3.5 Integrating Blockchain with </w:t>
            </w:r>
            <w:proofErr w:type="spellStart"/>
            <w:r w:rsidRPr="00190042">
              <w:t>XDS.b</w:t>
            </w:r>
            <w:proofErr w:type="spellEnd"/>
          </w:p>
        </w:tc>
        <w:tc>
          <w:tcPr>
            <w:tcW w:w="1310" w:type="dxa"/>
          </w:tcPr>
          <w:p w14:paraId="25D03432" w14:textId="77777777" w:rsidR="005D18C4" w:rsidRPr="00190042" w:rsidRDefault="005D18C4" w:rsidP="00EC1515">
            <w:pPr>
              <w:spacing w:line="360" w:lineRule="auto"/>
              <w:jc w:val="right"/>
              <w:rPr>
                <w:rFonts w:eastAsiaTheme="minorEastAsia"/>
              </w:rPr>
            </w:pPr>
          </w:p>
        </w:tc>
      </w:tr>
      <w:tr w:rsidR="005D18C4" w:rsidRPr="00190042" w14:paraId="2D904CDF" w14:textId="77777777" w:rsidTr="00A57102">
        <w:tc>
          <w:tcPr>
            <w:tcW w:w="7052" w:type="dxa"/>
          </w:tcPr>
          <w:p w14:paraId="0FA28169" w14:textId="26A42C85" w:rsidR="005D18C4" w:rsidRPr="00190042" w:rsidRDefault="00994CD9" w:rsidP="00EC1515">
            <w:pPr>
              <w:spacing w:line="360" w:lineRule="auto"/>
            </w:pPr>
            <w:r w:rsidRPr="00190042">
              <w:t xml:space="preserve">    3.6 XDS Blockchain and Smart-contract Design</w:t>
            </w:r>
          </w:p>
        </w:tc>
        <w:tc>
          <w:tcPr>
            <w:tcW w:w="1310" w:type="dxa"/>
          </w:tcPr>
          <w:p w14:paraId="684B5888" w14:textId="77777777" w:rsidR="005D18C4" w:rsidRPr="00190042" w:rsidRDefault="005D18C4" w:rsidP="00EC1515">
            <w:pPr>
              <w:spacing w:line="360" w:lineRule="auto"/>
              <w:jc w:val="right"/>
              <w:rPr>
                <w:rFonts w:eastAsiaTheme="minorEastAsia"/>
              </w:rPr>
            </w:pPr>
          </w:p>
        </w:tc>
      </w:tr>
      <w:tr w:rsidR="005D18C4" w:rsidRPr="00190042" w14:paraId="7DED0C67" w14:textId="77777777" w:rsidTr="00A57102">
        <w:tc>
          <w:tcPr>
            <w:tcW w:w="7052" w:type="dxa"/>
          </w:tcPr>
          <w:p w14:paraId="7AE7992C" w14:textId="6F65C1CD" w:rsidR="005D18C4" w:rsidRPr="00190042" w:rsidRDefault="00826504" w:rsidP="00EC1515">
            <w:pPr>
              <w:spacing w:line="360" w:lineRule="auto"/>
            </w:pPr>
            <w:r w:rsidRPr="00190042">
              <w:t xml:space="preserve">    3.7 An augmentation to mitigate data-corruption incident</w:t>
            </w:r>
          </w:p>
        </w:tc>
        <w:tc>
          <w:tcPr>
            <w:tcW w:w="1310" w:type="dxa"/>
          </w:tcPr>
          <w:p w14:paraId="21EC3655" w14:textId="77777777" w:rsidR="005D18C4" w:rsidRPr="00190042" w:rsidRDefault="005D18C4" w:rsidP="00EC1515">
            <w:pPr>
              <w:spacing w:line="360" w:lineRule="auto"/>
              <w:jc w:val="right"/>
              <w:rPr>
                <w:rFonts w:eastAsiaTheme="minorEastAsia"/>
              </w:rPr>
            </w:pPr>
          </w:p>
        </w:tc>
      </w:tr>
      <w:tr w:rsidR="00F04DA2" w:rsidRPr="00190042" w14:paraId="472593FE" w14:textId="77777777" w:rsidTr="00A57102">
        <w:tc>
          <w:tcPr>
            <w:tcW w:w="7052" w:type="dxa"/>
          </w:tcPr>
          <w:p w14:paraId="4CBD6A7B" w14:textId="77777777" w:rsidR="00F04DA2" w:rsidRPr="00190042" w:rsidRDefault="00F04DA2" w:rsidP="00EC1515">
            <w:pPr>
              <w:spacing w:line="360" w:lineRule="auto"/>
            </w:pPr>
          </w:p>
        </w:tc>
        <w:tc>
          <w:tcPr>
            <w:tcW w:w="1310" w:type="dxa"/>
          </w:tcPr>
          <w:p w14:paraId="19AAC3C8" w14:textId="77777777" w:rsidR="00F04DA2" w:rsidRPr="00190042" w:rsidRDefault="00F04DA2" w:rsidP="00EC1515">
            <w:pPr>
              <w:spacing w:line="360" w:lineRule="auto"/>
              <w:jc w:val="right"/>
              <w:rPr>
                <w:rFonts w:eastAsiaTheme="minorEastAsia"/>
              </w:rPr>
            </w:pPr>
          </w:p>
        </w:tc>
      </w:tr>
      <w:tr w:rsidR="00190042" w:rsidRPr="00190042" w14:paraId="5BD7C8CA" w14:textId="77777777" w:rsidTr="00A57102">
        <w:tc>
          <w:tcPr>
            <w:tcW w:w="7052" w:type="dxa"/>
          </w:tcPr>
          <w:p w14:paraId="3CDC23A0" w14:textId="37B42783" w:rsidR="00EC1515" w:rsidRPr="00190042" w:rsidRDefault="00EC1515" w:rsidP="00EC1515">
            <w:pPr>
              <w:spacing w:line="360" w:lineRule="auto"/>
              <w:rPr>
                <w:b/>
                <w:bCs/>
              </w:rPr>
            </w:pPr>
            <w:r w:rsidRPr="00190042">
              <w:rPr>
                <w:b/>
                <w:bCs/>
              </w:rPr>
              <w:t>CHAPTER IV IMPLEMENTATION</w:t>
            </w:r>
          </w:p>
        </w:tc>
        <w:tc>
          <w:tcPr>
            <w:tcW w:w="1310" w:type="dxa"/>
          </w:tcPr>
          <w:p w14:paraId="644F936E" w14:textId="739B8633" w:rsidR="00EC1515" w:rsidRPr="00190042" w:rsidRDefault="00EC1515" w:rsidP="00EC1515">
            <w:pPr>
              <w:spacing w:line="360" w:lineRule="auto"/>
              <w:jc w:val="right"/>
              <w:rPr>
                <w:rFonts w:eastAsiaTheme="minorEastAsia"/>
                <w:b/>
                <w:bCs/>
              </w:rPr>
            </w:pPr>
          </w:p>
        </w:tc>
      </w:tr>
      <w:tr w:rsidR="00190042" w:rsidRPr="00190042" w14:paraId="7523901F" w14:textId="77777777" w:rsidTr="00A57102">
        <w:tc>
          <w:tcPr>
            <w:tcW w:w="7052" w:type="dxa"/>
          </w:tcPr>
          <w:p w14:paraId="758D340C" w14:textId="68475C87" w:rsidR="00EC1515" w:rsidRPr="00190042" w:rsidRDefault="00EC1515" w:rsidP="00EC1515">
            <w:pPr>
              <w:spacing w:line="360" w:lineRule="auto"/>
            </w:pPr>
            <w:r w:rsidRPr="00190042">
              <w:t xml:space="preserve">    4.1 </w:t>
            </w:r>
            <w:proofErr w:type="spellStart"/>
            <w:r w:rsidR="00F04DA2" w:rsidRPr="00190042">
              <w:t>XDS.b</w:t>
            </w:r>
            <w:proofErr w:type="spellEnd"/>
            <w:r w:rsidR="00F04DA2" w:rsidRPr="00190042">
              <w:t xml:space="preserve"> Profile review</w:t>
            </w:r>
            <w:r w:rsidR="00276D6C">
              <w:t xml:space="preserve"> and</w:t>
            </w:r>
            <w:r w:rsidR="00F04DA2" w:rsidRPr="00190042">
              <w:t xml:space="preserve"> requirement gathering</w:t>
            </w:r>
          </w:p>
        </w:tc>
        <w:tc>
          <w:tcPr>
            <w:tcW w:w="1310" w:type="dxa"/>
          </w:tcPr>
          <w:p w14:paraId="4512967A" w14:textId="3BA63DBE" w:rsidR="00EC1515" w:rsidRPr="00190042" w:rsidRDefault="00EC1515" w:rsidP="00EC1515">
            <w:pPr>
              <w:spacing w:line="360" w:lineRule="auto"/>
              <w:jc w:val="right"/>
              <w:rPr>
                <w:rFonts w:eastAsiaTheme="minorEastAsia"/>
              </w:rPr>
            </w:pPr>
          </w:p>
        </w:tc>
      </w:tr>
      <w:tr w:rsidR="00190042" w:rsidRPr="00190042" w14:paraId="269DD2E0" w14:textId="77777777" w:rsidTr="00A57102">
        <w:tc>
          <w:tcPr>
            <w:tcW w:w="7052" w:type="dxa"/>
          </w:tcPr>
          <w:p w14:paraId="20FF5916" w14:textId="10963FD2" w:rsidR="00EC1515" w:rsidRPr="00190042" w:rsidRDefault="00EC1515" w:rsidP="00EC1515">
            <w:pPr>
              <w:spacing w:line="360" w:lineRule="auto"/>
            </w:pPr>
            <w:r w:rsidRPr="00190042">
              <w:t xml:space="preserve">    4.2 </w:t>
            </w:r>
            <w:r w:rsidR="00F04DA2" w:rsidRPr="00190042">
              <w:t>Acquiring IHE ITI transaction samples</w:t>
            </w:r>
            <w:r w:rsidR="00276D6C">
              <w:t xml:space="preserve"> </w:t>
            </w:r>
            <w:r w:rsidR="00276D6C" w:rsidRPr="00190042">
              <w:t>and analysis</w:t>
            </w:r>
          </w:p>
        </w:tc>
        <w:tc>
          <w:tcPr>
            <w:tcW w:w="1310" w:type="dxa"/>
          </w:tcPr>
          <w:p w14:paraId="7F096613" w14:textId="3E897DA7" w:rsidR="00EC1515" w:rsidRPr="00190042" w:rsidRDefault="00EC1515" w:rsidP="00EC1515">
            <w:pPr>
              <w:spacing w:line="360" w:lineRule="auto"/>
              <w:jc w:val="right"/>
              <w:rPr>
                <w:rFonts w:eastAsiaTheme="minorEastAsia"/>
              </w:rPr>
            </w:pPr>
          </w:p>
        </w:tc>
      </w:tr>
      <w:tr w:rsidR="00190042" w:rsidRPr="00190042" w14:paraId="2D6303A2" w14:textId="77777777" w:rsidTr="00A57102">
        <w:tc>
          <w:tcPr>
            <w:tcW w:w="7052" w:type="dxa"/>
          </w:tcPr>
          <w:p w14:paraId="26DAAA46" w14:textId="6B3C45E0" w:rsidR="00EC1515" w:rsidRPr="00190042" w:rsidRDefault="00EC1515" w:rsidP="00EC1515">
            <w:pPr>
              <w:spacing w:line="360" w:lineRule="auto"/>
            </w:pPr>
            <w:r w:rsidRPr="00190042">
              <w:t xml:space="preserve">    4.3 </w:t>
            </w:r>
            <w:r w:rsidR="00F04DA2" w:rsidRPr="00190042">
              <w:t xml:space="preserve">XDS Document </w:t>
            </w:r>
            <w:r w:rsidR="00B66AA7">
              <w:t>Metadata</w:t>
            </w:r>
            <w:r w:rsidR="00F04DA2" w:rsidRPr="00190042">
              <w:t xml:space="preserve"> attributes analysis</w:t>
            </w:r>
          </w:p>
        </w:tc>
        <w:tc>
          <w:tcPr>
            <w:tcW w:w="1310" w:type="dxa"/>
          </w:tcPr>
          <w:p w14:paraId="2DC30351" w14:textId="61A62941" w:rsidR="00EC1515" w:rsidRPr="00190042" w:rsidRDefault="00EC1515" w:rsidP="00EC1515">
            <w:pPr>
              <w:spacing w:line="360" w:lineRule="auto"/>
              <w:jc w:val="right"/>
              <w:rPr>
                <w:rFonts w:eastAsiaTheme="minorEastAsia"/>
              </w:rPr>
            </w:pPr>
          </w:p>
        </w:tc>
      </w:tr>
      <w:tr w:rsidR="00190042" w:rsidRPr="00190042" w14:paraId="66876278" w14:textId="77777777" w:rsidTr="00A57102">
        <w:tc>
          <w:tcPr>
            <w:tcW w:w="7052" w:type="dxa"/>
          </w:tcPr>
          <w:p w14:paraId="28D033EA" w14:textId="19BC610F" w:rsidR="00EC1515" w:rsidRPr="00190042" w:rsidRDefault="00EC1515" w:rsidP="00EC1515">
            <w:pPr>
              <w:spacing w:line="360" w:lineRule="auto"/>
            </w:pPr>
            <w:r w:rsidRPr="00190042">
              <w:t xml:space="preserve">    4.4 </w:t>
            </w:r>
            <w:r w:rsidR="00F04DA2" w:rsidRPr="00190042">
              <w:t xml:space="preserve">XDS Document Registry </w:t>
            </w:r>
            <w:proofErr w:type="spellStart"/>
            <w:r w:rsidR="00F04DA2" w:rsidRPr="00190042">
              <w:t>Blockhain</w:t>
            </w:r>
            <w:proofErr w:type="spellEnd"/>
            <w:r w:rsidR="00F04DA2" w:rsidRPr="00190042">
              <w:t xml:space="preserve"> process flow</w:t>
            </w:r>
          </w:p>
        </w:tc>
        <w:tc>
          <w:tcPr>
            <w:tcW w:w="1310" w:type="dxa"/>
          </w:tcPr>
          <w:p w14:paraId="56647272" w14:textId="79984544" w:rsidR="00EC1515" w:rsidRPr="00190042" w:rsidRDefault="00EC1515" w:rsidP="00EC1515">
            <w:pPr>
              <w:spacing w:line="360" w:lineRule="auto"/>
              <w:jc w:val="right"/>
              <w:rPr>
                <w:rFonts w:eastAsiaTheme="minorEastAsia"/>
              </w:rPr>
            </w:pPr>
          </w:p>
        </w:tc>
      </w:tr>
      <w:tr w:rsidR="00F04DA2" w:rsidRPr="00190042" w14:paraId="3F396261" w14:textId="77777777" w:rsidTr="00A57102">
        <w:tc>
          <w:tcPr>
            <w:tcW w:w="7052" w:type="dxa"/>
          </w:tcPr>
          <w:p w14:paraId="04EB190F" w14:textId="04965F9C" w:rsidR="00F04DA2" w:rsidRPr="00190042" w:rsidRDefault="00F04DA2" w:rsidP="00EC1515">
            <w:pPr>
              <w:spacing w:line="360" w:lineRule="auto"/>
            </w:pPr>
            <w:r w:rsidRPr="00190042">
              <w:t xml:space="preserve">    4.5 Define Blockchain environment requirement</w:t>
            </w:r>
          </w:p>
        </w:tc>
        <w:tc>
          <w:tcPr>
            <w:tcW w:w="1310" w:type="dxa"/>
          </w:tcPr>
          <w:p w14:paraId="4A2D1988" w14:textId="77777777" w:rsidR="00F04DA2" w:rsidRPr="00190042" w:rsidRDefault="00F04DA2" w:rsidP="00EC1515">
            <w:pPr>
              <w:spacing w:line="360" w:lineRule="auto"/>
              <w:jc w:val="right"/>
              <w:rPr>
                <w:rFonts w:eastAsiaTheme="minorEastAsia"/>
              </w:rPr>
            </w:pPr>
          </w:p>
        </w:tc>
      </w:tr>
      <w:tr w:rsidR="00F04DA2" w:rsidRPr="00190042" w14:paraId="0A86904E" w14:textId="77777777" w:rsidTr="00A57102">
        <w:tc>
          <w:tcPr>
            <w:tcW w:w="7052" w:type="dxa"/>
          </w:tcPr>
          <w:p w14:paraId="6307D363" w14:textId="30FD910B" w:rsidR="00F04DA2" w:rsidRPr="00190042" w:rsidRDefault="00F04DA2" w:rsidP="00EC1515">
            <w:pPr>
              <w:spacing w:line="360" w:lineRule="auto"/>
            </w:pPr>
            <w:r w:rsidRPr="00190042">
              <w:t xml:space="preserve">    4.6 Blockchain setup</w:t>
            </w:r>
          </w:p>
        </w:tc>
        <w:tc>
          <w:tcPr>
            <w:tcW w:w="1310" w:type="dxa"/>
          </w:tcPr>
          <w:p w14:paraId="3E457AD8" w14:textId="77777777" w:rsidR="00F04DA2" w:rsidRPr="00190042" w:rsidRDefault="00F04DA2" w:rsidP="00EC1515">
            <w:pPr>
              <w:spacing w:line="360" w:lineRule="auto"/>
              <w:jc w:val="right"/>
              <w:rPr>
                <w:rFonts w:eastAsiaTheme="minorEastAsia"/>
              </w:rPr>
            </w:pPr>
          </w:p>
        </w:tc>
      </w:tr>
      <w:tr w:rsidR="00F04DA2" w:rsidRPr="00190042" w14:paraId="33495040" w14:textId="77777777" w:rsidTr="00A57102">
        <w:tc>
          <w:tcPr>
            <w:tcW w:w="7052" w:type="dxa"/>
          </w:tcPr>
          <w:p w14:paraId="478D0847" w14:textId="60A746EE" w:rsidR="00F04DA2" w:rsidRPr="00190042" w:rsidRDefault="00F04DA2" w:rsidP="00EC1515">
            <w:pPr>
              <w:spacing w:line="360" w:lineRule="auto"/>
            </w:pPr>
            <w:r w:rsidRPr="00190042">
              <w:t xml:space="preserve">    4.7 Choosing consensus and Blockchain components</w:t>
            </w:r>
          </w:p>
        </w:tc>
        <w:tc>
          <w:tcPr>
            <w:tcW w:w="1310" w:type="dxa"/>
          </w:tcPr>
          <w:p w14:paraId="088361BD" w14:textId="77777777" w:rsidR="00F04DA2" w:rsidRPr="00190042" w:rsidRDefault="00F04DA2" w:rsidP="00EC1515">
            <w:pPr>
              <w:spacing w:line="360" w:lineRule="auto"/>
              <w:jc w:val="right"/>
              <w:rPr>
                <w:rFonts w:eastAsiaTheme="minorEastAsia"/>
              </w:rPr>
            </w:pPr>
          </w:p>
        </w:tc>
      </w:tr>
      <w:tr w:rsidR="00F04DA2" w:rsidRPr="00190042" w14:paraId="6819E28A" w14:textId="77777777" w:rsidTr="00A57102">
        <w:tc>
          <w:tcPr>
            <w:tcW w:w="7052" w:type="dxa"/>
          </w:tcPr>
          <w:p w14:paraId="6CD69C22" w14:textId="2B006517" w:rsidR="00F04DA2" w:rsidRPr="00190042" w:rsidRDefault="00F04DA2" w:rsidP="00EC1515">
            <w:pPr>
              <w:spacing w:line="360" w:lineRule="auto"/>
            </w:pPr>
            <w:r w:rsidRPr="00190042">
              <w:t xml:space="preserve">    4.8 Utilize Quorum</w:t>
            </w:r>
          </w:p>
        </w:tc>
        <w:tc>
          <w:tcPr>
            <w:tcW w:w="1310" w:type="dxa"/>
          </w:tcPr>
          <w:p w14:paraId="0030B845" w14:textId="77777777" w:rsidR="00F04DA2" w:rsidRPr="00190042" w:rsidRDefault="00F04DA2" w:rsidP="00EC1515">
            <w:pPr>
              <w:spacing w:line="360" w:lineRule="auto"/>
              <w:jc w:val="right"/>
              <w:rPr>
                <w:rFonts w:eastAsiaTheme="minorEastAsia"/>
              </w:rPr>
            </w:pPr>
          </w:p>
        </w:tc>
      </w:tr>
      <w:tr w:rsidR="00F04DA2" w:rsidRPr="00190042" w14:paraId="51EFD403" w14:textId="77777777" w:rsidTr="00A57102">
        <w:tc>
          <w:tcPr>
            <w:tcW w:w="7052" w:type="dxa"/>
          </w:tcPr>
          <w:p w14:paraId="20E98F2E" w14:textId="3CAEB10E" w:rsidR="00F04DA2" w:rsidRPr="00190042" w:rsidRDefault="00F04DA2" w:rsidP="00EC1515">
            <w:pPr>
              <w:spacing w:line="360" w:lineRule="auto"/>
            </w:pPr>
            <w:r w:rsidRPr="00190042">
              <w:t xml:space="preserve">    4.9 Define XDS Document Registry Actor</w:t>
            </w:r>
          </w:p>
        </w:tc>
        <w:tc>
          <w:tcPr>
            <w:tcW w:w="1310" w:type="dxa"/>
          </w:tcPr>
          <w:p w14:paraId="3B26935B" w14:textId="77777777" w:rsidR="00F04DA2" w:rsidRPr="00190042" w:rsidRDefault="00F04DA2" w:rsidP="00EC1515">
            <w:pPr>
              <w:spacing w:line="360" w:lineRule="auto"/>
              <w:jc w:val="right"/>
              <w:rPr>
                <w:rFonts w:eastAsiaTheme="minorEastAsia"/>
              </w:rPr>
            </w:pPr>
          </w:p>
        </w:tc>
      </w:tr>
      <w:tr w:rsidR="00F04DA2" w:rsidRPr="00190042" w14:paraId="7E16FDD6" w14:textId="77777777" w:rsidTr="00A57102">
        <w:tc>
          <w:tcPr>
            <w:tcW w:w="7052" w:type="dxa"/>
          </w:tcPr>
          <w:p w14:paraId="3E11EC8B" w14:textId="038697AE" w:rsidR="00F04DA2" w:rsidRPr="00190042" w:rsidRDefault="00F04DA2" w:rsidP="00EC1515">
            <w:pPr>
              <w:spacing w:line="360" w:lineRule="auto"/>
            </w:pPr>
            <w:r w:rsidRPr="00190042">
              <w:t xml:space="preserve">    4.10 Utilize </w:t>
            </w:r>
            <w:proofErr w:type="spellStart"/>
            <w:r w:rsidRPr="00190042">
              <w:t>Javascript</w:t>
            </w:r>
            <w:proofErr w:type="spellEnd"/>
            <w:r w:rsidRPr="00190042">
              <w:t xml:space="preserve"> with NodeJS</w:t>
            </w:r>
          </w:p>
        </w:tc>
        <w:tc>
          <w:tcPr>
            <w:tcW w:w="1310" w:type="dxa"/>
          </w:tcPr>
          <w:p w14:paraId="50AC53C8" w14:textId="77777777" w:rsidR="00F04DA2" w:rsidRPr="00190042" w:rsidRDefault="00F04DA2" w:rsidP="00EC1515">
            <w:pPr>
              <w:spacing w:line="360" w:lineRule="auto"/>
              <w:jc w:val="right"/>
              <w:rPr>
                <w:rFonts w:eastAsiaTheme="minorEastAsia"/>
              </w:rPr>
            </w:pPr>
          </w:p>
        </w:tc>
      </w:tr>
      <w:tr w:rsidR="00F04DA2" w:rsidRPr="00190042" w14:paraId="525CBA2D" w14:textId="77777777" w:rsidTr="00A57102">
        <w:tc>
          <w:tcPr>
            <w:tcW w:w="7052" w:type="dxa"/>
          </w:tcPr>
          <w:p w14:paraId="6A8D8F74" w14:textId="70FB27DA" w:rsidR="00F04DA2" w:rsidRPr="00190042" w:rsidRDefault="00F04DA2" w:rsidP="00EC1515">
            <w:pPr>
              <w:spacing w:line="360" w:lineRule="auto"/>
            </w:pPr>
            <w:r w:rsidRPr="00190042">
              <w:t xml:space="preserve">    4.11 Utilize Web3JS</w:t>
            </w:r>
          </w:p>
        </w:tc>
        <w:tc>
          <w:tcPr>
            <w:tcW w:w="1310" w:type="dxa"/>
          </w:tcPr>
          <w:p w14:paraId="53C547B5" w14:textId="77777777" w:rsidR="00F04DA2" w:rsidRPr="00190042" w:rsidRDefault="00F04DA2" w:rsidP="00EC1515">
            <w:pPr>
              <w:spacing w:line="360" w:lineRule="auto"/>
              <w:jc w:val="right"/>
              <w:rPr>
                <w:rFonts w:eastAsiaTheme="minorEastAsia"/>
              </w:rPr>
            </w:pPr>
          </w:p>
        </w:tc>
      </w:tr>
      <w:tr w:rsidR="00F04DA2" w:rsidRPr="00190042" w14:paraId="388960E6" w14:textId="77777777" w:rsidTr="00A57102">
        <w:tc>
          <w:tcPr>
            <w:tcW w:w="7052" w:type="dxa"/>
          </w:tcPr>
          <w:p w14:paraId="67B4E266" w14:textId="257BCE20" w:rsidR="00F04DA2" w:rsidRPr="00190042" w:rsidRDefault="00F04DA2" w:rsidP="00EC1515">
            <w:pPr>
              <w:spacing w:line="360" w:lineRule="auto"/>
            </w:pPr>
            <w:r w:rsidRPr="00190042">
              <w:t xml:space="preserve">    4.12 Implementing Document Registry Smart Contract</w:t>
            </w:r>
          </w:p>
        </w:tc>
        <w:tc>
          <w:tcPr>
            <w:tcW w:w="1310" w:type="dxa"/>
          </w:tcPr>
          <w:p w14:paraId="215E44FD" w14:textId="77777777" w:rsidR="00F04DA2" w:rsidRPr="00190042" w:rsidRDefault="00F04DA2" w:rsidP="00EC1515">
            <w:pPr>
              <w:spacing w:line="360" w:lineRule="auto"/>
              <w:jc w:val="right"/>
              <w:rPr>
                <w:rFonts w:eastAsiaTheme="minorEastAsia"/>
              </w:rPr>
            </w:pPr>
          </w:p>
        </w:tc>
      </w:tr>
      <w:tr w:rsidR="00F04DA2" w:rsidRPr="00190042" w14:paraId="477AFF58" w14:textId="77777777" w:rsidTr="00A57102">
        <w:tc>
          <w:tcPr>
            <w:tcW w:w="7052" w:type="dxa"/>
          </w:tcPr>
          <w:p w14:paraId="2D1A5E2A" w14:textId="1C1A94A6" w:rsidR="00F04DA2" w:rsidRPr="00190042" w:rsidRDefault="00F04DA2" w:rsidP="00EC1515">
            <w:pPr>
              <w:spacing w:line="360" w:lineRule="auto"/>
            </w:pPr>
            <w:r w:rsidRPr="00190042">
              <w:t xml:space="preserve">    4.13 Implementing Document Search function over smart-contract</w:t>
            </w:r>
          </w:p>
        </w:tc>
        <w:tc>
          <w:tcPr>
            <w:tcW w:w="1310" w:type="dxa"/>
          </w:tcPr>
          <w:p w14:paraId="679B2F85" w14:textId="77777777" w:rsidR="00F04DA2" w:rsidRPr="00190042" w:rsidRDefault="00F04DA2" w:rsidP="00EC1515">
            <w:pPr>
              <w:spacing w:line="360" w:lineRule="auto"/>
              <w:jc w:val="right"/>
              <w:rPr>
                <w:rFonts w:eastAsiaTheme="minorEastAsia"/>
              </w:rPr>
            </w:pPr>
          </w:p>
        </w:tc>
      </w:tr>
      <w:tr w:rsidR="00F04DA2" w:rsidRPr="00190042" w14:paraId="2A95A294" w14:textId="77777777" w:rsidTr="00A57102">
        <w:tc>
          <w:tcPr>
            <w:tcW w:w="7052" w:type="dxa"/>
          </w:tcPr>
          <w:p w14:paraId="1B633B9E" w14:textId="0356CE42" w:rsidR="00F04DA2" w:rsidRPr="00190042" w:rsidRDefault="00F04DA2" w:rsidP="00EC1515">
            <w:pPr>
              <w:spacing w:line="360" w:lineRule="auto"/>
            </w:pPr>
            <w:r w:rsidRPr="00190042">
              <w:t xml:space="preserve">    4.14 </w:t>
            </w:r>
            <w:proofErr w:type="spellStart"/>
            <w:r w:rsidRPr="00190042">
              <w:t>Interprete</w:t>
            </w:r>
            <w:proofErr w:type="spellEnd"/>
            <w:r w:rsidRPr="00190042">
              <w:t xml:space="preserve"> XML messages with xml2js module</w:t>
            </w:r>
          </w:p>
        </w:tc>
        <w:tc>
          <w:tcPr>
            <w:tcW w:w="1310" w:type="dxa"/>
          </w:tcPr>
          <w:p w14:paraId="48F2EDB2" w14:textId="77777777" w:rsidR="00F04DA2" w:rsidRPr="00190042" w:rsidRDefault="00F04DA2" w:rsidP="00EC1515">
            <w:pPr>
              <w:spacing w:line="360" w:lineRule="auto"/>
              <w:jc w:val="right"/>
              <w:rPr>
                <w:rFonts w:eastAsiaTheme="minorEastAsia"/>
              </w:rPr>
            </w:pPr>
          </w:p>
        </w:tc>
      </w:tr>
      <w:tr w:rsidR="00F04DA2" w:rsidRPr="00190042" w14:paraId="4A8E6F52" w14:textId="77777777" w:rsidTr="00A57102">
        <w:tc>
          <w:tcPr>
            <w:tcW w:w="7052" w:type="dxa"/>
          </w:tcPr>
          <w:p w14:paraId="298535DD" w14:textId="2740D673" w:rsidR="00F04DA2" w:rsidRPr="00190042" w:rsidRDefault="00F04DA2" w:rsidP="00EC1515">
            <w:pPr>
              <w:spacing w:line="360" w:lineRule="auto"/>
            </w:pPr>
            <w:r w:rsidRPr="00190042">
              <w:t xml:space="preserve">    4.15 Implementing IHE ITI-42 transactions interpreter</w:t>
            </w:r>
          </w:p>
        </w:tc>
        <w:tc>
          <w:tcPr>
            <w:tcW w:w="1310" w:type="dxa"/>
          </w:tcPr>
          <w:p w14:paraId="76703AD8" w14:textId="77777777" w:rsidR="00F04DA2" w:rsidRPr="00190042" w:rsidRDefault="00F04DA2" w:rsidP="00EC1515">
            <w:pPr>
              <w:spacing w:line="360" w:lineRule="auto"/>
              <w:jc w:val="right"/>
              <w:rPr>
                <w:rFonts w:eastAsiaTheme="minorEastAsia"/>
              </w:rPr>
            </w:pPr>
          </w:p>
        </w:tc>
      </w:tr>
      <w:tr w:rsidR="00F04DA2" w:rsidRPr="00190042" w14:paraId="3664DC8A" w14:textId="77777777" w:rsidTr="00A57102">
        <w:tc>
          <w:tcPr>
            <w:tcW w:w="7052" w:type="dxa"/>
          </w:tcPr>
          <w:p w14:paraId="45955303" w14:textId="118D06B5" w:rsidR="00F04DA2" w:rsidRPr="00190042" w:rsidRDefault="00F04DA2" w:rsidP="00EC1515">
            <w:pPr>
              <w:spacing w:line="360" w:lineRule="auto"/>
            </w:pPr>
            <w:r w:rsidRPr="00190042">
              <w:t xml:space="preserve">    4.16 XDS Document Registry actor</w:t>
            </w:r>
          </w:p>
        </w:tc>
        <w:tc>
          <w:tcPr>
            <w:tcW w:w="1310" w:type="dxa"/>
          </w:tcPr>
          <w:p w14:paraId="0C9E77C1" w14:textId="77777777" w:rsidR="00F04DA2" w:rsidRPr="00190042" w:rsidRDefault="00F04DA2" w:rsidP="00EC1515">
            <w:pPr>
              <w:spacing w:line="360" w:lineRule="auto"/>
              <w:jc w:val="right"/>
              <w:rPr>
                <w:rFonts w:eastAsiaTheme="minorEastAsia"/>
              </w:rPr>
            </w:pPr>
          </w:p>
        </w:tc>
      </w:tr>
      <w:tr w:rsidR="00F04DA2" w:rsidRPr="00190042" w14:paraId="41ED6B15" w14:textId="77777777" w:rsidTr="00A57102">
        <w:tc>
          <w:tcPr>
            <w:tcW w:w="7052" w:type="dxa"/>
          </w:tcPr>
          <w:p w14:paraId="6897E818" w14:textId="2B9EFCEE" w:rsidR="00F04DA2" w:rsidRPr="00190042" w:rsidRDefault="00F04DA2" w:rsidP="00EC1515">
            <w:pPr>
              <w:spacing w:line="360" w:lineRule="auto"/>
            </w:pPr>
            <w:r w:rsidRPr="00190042">
              <w:t xml:space="preserve">    4.17 Implementing IHE ITI-18 transactions interpreter</w:t>
            </w:r>
          </w:p>
        </w:tc>
        <w:tc>
          <w:tcPr>
            <w:tcW w:w="1310" w:type="dxa"/>
          </w:tcPr>
          <w:p w14:paraId="26AFD0E3" w14:textId="77777777" w:rsidR="00F04DA2" w:rsidRPr="00190042" w:rsidRDefault="00F04DA2" w:rsidP="00EC1515">
            <w:pPr>
              <w:spacing w:line="360" w:lineRule="auto"/>
              <w:jc w:val="right"/>
              <w:rPr>
                <w:rFonts w:eastAsiaTheme="minorEastAsia"/>
              </w:rPr>
            </w:pPr>
          </w:p>
        </w:tc>
      </w:tr>
      <w:tr w:rsidR="00F04DA2" w:rsidRPr="00190042" w14:paraId="0AB33A1A" w14:textId="77777777" w:rsidTr="00A57102">
        <w:tc>
          <w:tcPr>
            <w:tcW w:w="7052" w:type="dxa"/>
          </w:tcPr>
          <w:p w14:paraId="339D4E52" w14:textId="0631194D" w:rsidR="00F04DA2" w:rsidRPr="00190042" w:rsidRDefault="00F04DA2" w:rsidP="00EC1515">
            <w:pPr>
              <w:spacing w:line="360" w:lineRule="auto"/>
            </w:pPr>
            <w:r w:rsidRPr="00190042">
              <w:t xml:space="preserve">    4.18 XDS Document Consumer actor</w:t>
            </w:r>
          </w:p>
        </w:tc>
        <w:tc>
          <w:tcPr>
            <w:tcW w:w="1310" w:type="dxa"/>
          </w:tcPr>
          <w:p w14:paraId="34D28132" w14:textId="77777777" w:rsidR="00F04DA2" w:rsidRPr="00190042" w:rsidRDefault="00F04DA2" w:rsidP="00EC1515">
            <w:pPr>
              <w:spacing w:line="360" w:lineRule="auto"/>
              <w:jc w:val="right"/>
              <w:rPr>
                <w:rFonts w:eastAsiaTheme="minorEastAsia"/>
              </w:rPr>
            </w:pPr>
          </w:p>
        </w:tc>
      </w:tr>
      <w:tr w:rsidR="00F04DA2" w:rsidRPr="00190042" w14:paraId="1FBDBB34" w14:textId="77777777" w:rsidTr="00A57102">
        <w:tc>
          <w:tcPr>
            <w:tcW w:w="7052" w:type="dxa"/>
          </w:tcPr>
          <w:p w14:paraId="401FA92B" w14:textId="5E01BD29" w:rsidR="00F04DA2" w:rsidRPr="00190042" w:rsidRDefault="00F04DA2" w:rsidP="00EC1515">
            <w:pPr>
              <w:spacing w:line="360" w:lineRule="auto"/>
            </w:pPr>
            <w:r w:rsidRPr="00190042">
              <w:t xml:space="preserve">    4.19 Performance Evaluation</w:t>
            </w:r>
          </w:p>
        </w:tc>
        <w:tc>
          <w:tcPr>
            <w:tcW w:w="1310" w:type="dxa"/>
          </w:tcPr>
          <w:p w14:paraId="19A9BCD3" w14:textId="77777777" w:rsidR="00F04DA2" w:rsidRPr="00190042" w:rsidRDefault="00F04DA2" w:rsidP="00EC1515">
            <w:pPr>
              <w:spacing w:line="360" w:lineRule="auto"/>
              <w:jc w:val="right"/>
              <w:rPr>
                <w:rFonts w:eastAsiaTheme="minorEastAsia"/>
              </w:rPr>
            </w:pPr>
          </w:p>
        </w:tc>
      </w:tr>
      <w:tr w:rsidR="00190042" w:rsidRPr="00190042" w14:paraId="57C81CDD" w14:textId="77777777" w:rsidTr="00A57102">
        <w:tc>
          <w:tcPr>
            <w:tcW w:w="7052" w:type="dxa"/>
          </w:tcPr>
          <w:p w14:paraId="58F1783C" w14:textId="35BA7957" w:rsidR="005F7F16" w:rsidRPr="00190042" w:rsidRDefault="005F7F16" w:rsidP="00EC1515">
            <w:pPr>
              <w:spacing w:line="360" w:lineRule="auto"/>
            </w:pPr>
            <w:r w:rsidRPr="00190042">
              <w:rPr>
                <w:b/>
                <w:bCs/>
              </w:rPr>
              <w:t>CHAPTER V RESULT</w:t>
            </w:r>
          </w:p>
        </w:tc>
        <w:tc>
          <w:tcPr>
            <w:tcW w:w="1310" w:type="dxa"/>
          </w:tcPr>
          <w:p w14:paraId="429E8E5B" w14:textId="77777777" w:rsidR="005F7F16" w:rsidRPr="00190042" w:rsidRDefault="005F7F16" w:rsidP="00EC1515">
            <w:pPr>
              <w:spacing w:line="360" w:lineRule="auto"/>
              <w:jc w:val="right"/>
              <w:rPr>
                <w:rFonts w:eastAsiaTheme="minorEastAsia"/>
              </w:rPr>
            </w:pPr>
          </w:p>
        </w:tc>
      </w:tr>
      <w:tr w:rsidR="00CA4D18" w:rsidRPr="00190042" w14:paraId="0C371F23" w14:textId="77777777" w:rsidTr="00A57102">
        <w:tc>
          <w:tcPr>
            <w:tcW w:w="7052" w:type="dxa"/>
          </w:tcPr>
          <w:p w14:paraId="614A6AD5" w14:textId="58685407" w:rsidR="00CA4D18" w:rsidRPr="00190042" w:rsidRDefault="00CA4D18" w:rsidP="00EC1515">
            <w:pPr>
              <w:spacing w:line="360" w:lineRule="auto"/>
            </w:pPr>
            <w:r w:rsidRPr="00190042">
              <w:t xml:space="preserve">    5.1 Implementation </w:t>
            </w:r>
            <w:r w:rsidR="00C0408D">
              <w:t>Summary</w:t>
            </w:r>
          </w:p>
        </w:tc>
        <w:tc>
          <w:tcPr>
            <w:tcW w:w="1310" w:type="dxa"/>
          </w:tcPr>
          <w:p w14:paraId="7EF15AD8" w14:textId="77777777" w:rsidR="00CA4D18" w:rsidRPr="00190042" w:rsidRDefault="00CA4D18" w:rsidP="00EC1515">
            <w:pPr>
              <w:spacing w:line="360" w:lineRule="auto"/>
              <w:jc w:val="right"/>
              <w:rPr>
                <w:rFonts w:eastAsiaTheme="minorEastAsia"/>
              </w:rPr>
            </w:pPr>
          </w:p>
        </w:tc>
      </w:tr>
      <w:tr w:rsidR="00CA4D18" w:rsidRPr="00190042" w14:paraId="4208B99B" w14:textId="77777777" w:rsidTr="00A57102">
        <w:tc>
          <w:tcPr>
            <w:tcW w:w="7052" w:type="dxa"/>
          </w:tcPr>
          <w:p w14:paraId="19F1A9B5" w14:textId="79C93BEC" w:rsidR="00CA4D18" w:rsidRPr="00190042" w:rsidRDefault="00CA4D18" w:rsidP="00EC1515">
            <w:pPr>
              <w:spacing w:line="360" w:lineRule="auto"/>
            </w:pPr>
            <w:r w:rsidRPr="00190042">
              <w:t xml:space="preserve">    5.2 Performance Evaluation Result</w:t>
            </w:r>
          </w:p>
        </w:tc>
        <w:tc>
          <w:tcPr>
            <w:tcW w:w="1310" w:type="dxa"/>
          </w:tcPr>
          <w:p w14:paraId="67083C93" w14:textId="77777777" w:rsidR="00CA4D18" w:rsidRPr="00190042" w:rsidRDefault="00CA4D18" w:rsidP="00EC1515">
            <w:pPr>
              <w:spacing w:line="360" w:lineRule="auto"/>
              <w:jc w:val="right"/>
              <w:rPr>
                <w:rFonts w:eastAsiaTheme="minorEastAsia"/>
              </w:rPr>
            </w:pPr>
          </w:p>
        </w:tc>
      </w:tr>
      <w:tr w:rsidR="00190042" w:rsidRPr="00190042" w14:paraId="58FD9540" w14:textId="77777777" w:rsidTr="00A57102">
        <w:tc>
          <w:tcPr>
            <w:tcW w:w="7052" w:type="dxa"/>
          </w:tcPr>
          <w:p w14:paraId="1B962A8D" w14:textId="7E56A553" w:rsidR="005F7F16" w:rsidRPr="00190042" w:rsidRDefault="005F7F16" w:rsidP="005F7F16">
            <w:pPr>
              <w:spacing w:line="360" w:lineRule="auto"/>
              <w:rPr>
                <w:b/>
                <w:bCs/>
              </w:rPr>
            </w:pPr>
            <w:r w:rsidRPr="00190042">
              <w:rPr>
                <w:b/>
                <w:bCs/>
              </w:rPr>
              <w:t>CHAPTER VI CONCLUSION</w:t>
            </w:r>
          </w:p>
        </w:tc>
        <w:tc>
          <w:tcPr>
            <w:tcW w:w="1310" w:type="dxa"/>
          </w:tcPr>
          <w:p w14:paraId="6AEB1E7D" w14:textId="6289B57D" w:rsidR="005F7F16" w:rsidRPr="00190042" w:rsidRDefault="005F7F16" w:rsidP="005F7F16">
            <w:pPr>
              <w:spacing w:line="360" w:lineRule="auto"/>
              <w:jc w:val="right"/>
              <w:rPr>
                <w:rFonts w:eastAsiaTheme="minorEastAsia"/>
              </w:rPr>
            </w:pPr>
          </w:p>
        </w:tc>
      </w:tr>
      <w:tr w:rsidR="00CA4D18" w:rsidRPr="00190042" w14:paraId="6CFAE27E" w14:textId="77777777" w:rsidTr="00A57102">
        <w:tc>
          <w:tcPr>
            <w:tcW w:w="7052" w:type="dxa"/>
          </w:tcPr>
          <w:p w14:paraId="2F7AFB38" w14:textId="034BF24F" w:rsidR="00CA4D18" w:rsidRPr="00190042" w:rsidRDefault="00CA4D18" w:rsidP="005F7F16">
            <w:pPr>
              <w:spacing w:line="360" w:lineRule="auto"/>
            </w:pPr>
            <w:r w:rsidRPr="00190042">
              <w:t xml:space="preserve">    6.1 Answering Problem Statement</w:t>
            </w:r>
          </w:p>
        </w:tc>
        <w:tc>
          <w:tcPr>
            <w:tcW w:w="1310" w:type="dxa"/>
          </w:tcPr>
          <w:p w14:paraId="1C045343" w14:textId="77777777" w:rsidR="00CA4D18" w:rsidRPr="00190042" w:rsidRDefault="00CA4D18" w:rsidP="005F7F16">
            <w:pPr>
              <w:spacing w:line="360" w:lineRule="auto"/>
              <w:jc w:val="right"/>
              <w:rPr>
                <w:rFonts w:eastAsiaTheme="minorEastAsia"/>
              </w:rPr>
            </w:pPr>
          </w:p>
        </w:tc>
      </w:tr>
      <w:tr w:rsidR="00CA4D18" w:rsidRPr="00190042" w14:paraId="429D42DC" w14:textId="77777777" w:rsidTr="00A57102">
        <w:tc>
          <w:tcPr>
            <w:tcW w:w="7052" w:type="dxa"/>
          </w:tcPr>
          <w:p w14:paraId="5F013849" w14:textId="64F4DDAD" w:rsidR="00CA4D18" w:rsidRPr="00190042" w:rsidRDefault="00CA4D18" w:rsidP="005F7F16">
            <w:pPr>
              <w:spacing w:line="360" w:lineRule="auto"/>
            </w:pPr>
            <w:r w:rsidRPr="00190042">
              <w:t xml:space="preserve">    6.2 Implementation Source Code</w:t>
            </w:r>
          </w:p>
        </w:tc>
        <w:tc>
          <w:tcPr>
            <w:tcW w:w="1310" w:type="dxa"/>
          </w:tcPr>
          <w:p w14:paraId="4CD92CEC" w14:textId="77777777" w:rsidR="00CA4D18" w:rsidRPr="00190042" w:rsidRDefault="00CA4D18" w:rsidP="005F7F16">
            <w:pPr>
              <w:spacing w:line="360" w:lineRule="auto"/>
              <w:jc w:val="right"/>
              <w:rPr>
                <w:rFonts w:eastAsiaTheme="minorEastAsia"/>
              </w:rPr>
            </w:pPr>
          </w:p>
        </w:tc>
      </w:tr>
      <w:tr w:rsidR="005F7F16" w:rsidRPr="00190042" w14:paraId="21173562" w14:textId="77777777" w:rsidTr="00A57102">
        <w:tc>
          <w:tcPr>
            <w:tcW w:w="7052" w:type="dxa"/>
          </w:tcPr>
          <w:p w14:paraId="04D52EEC" w14:textId="5214A010" w:rsidR="005F7F16" w:rsidRPr="00190042" w:rsidRDefault="005F7F16" w:rsidP="005F7F16">
            <w:pPr>
              <w:spacing w:line="360" w:lineRule="auto"/>
              <w:rPr>
                <w:b/>
                <w:bCs/>
              </w:rPr>
            </w:pPr>
            <w:r w:rsidRPr="00190042">
              <w:rPr>
                <w:b/>
                <w:bCs/>
              </w:rPr>
              <w:t>CHAPTER VII DISCUSSION</w:t>
            </w:r>
          </w:p>
        </w:tc>
        <w:tc>
          <w:tcPr>
            <w:tcW w:w="1310" w:type="dxa"/>
          </w:tcPr>
          <w:p w14:paraId="0175D91F" w14:textId="77777777" w:rsidR="005F7F16" w:rsidRPr="00190042" w:rsidRDefault="005F7F16" w:rsidP="005F7F16">
            <w:pPr>
              <w:spacing w:line="360" w:lineRule="auto"/>
              <w:jc w:val="right"/>
              <w:rPr>
                <w:rFonts w:eastAsiaTheme="minorEastAsia"/>
              </w:rPr>
            </w:pPr>
          </w:p>
        </w:tc>
      </w:tr>
      <w:tr w:rsidR="00566A2A" w:rsidRPr="00190042" w14:paraId="054E263B" w14:textId="77777777" w:rsidTr="00A57102">
        <w:tc>
          <w:tcPr>
            <w:tcW w:w="7052" w:type="dxa"/>
          </w:tcPr>
          <w:p w14:paraId="55EE4488" w14:textId="0C64312C" w:rsidR="00566A2A" w:rsidRPr="00190042" w:rsidRDefault="00566A2A" w:rsidP="005F7F16">
            <w:pPr>
              <w:spacing w:line="360" w:lineRule="auto"/>
            </w:pPr>
            <w:r w:rsidRPr="00190042">
              <w:lastRenderedPageBreak/>
              <w:t xml:space="preserve">    7.1 Limit of implementation based on current technology</w:t>
            </w:r>
          </w:p>
        </w:tc>
        <w:tc>
          <w:tcPr>
            <w:tcW w:w="1310" w:type="dxa"/>
          </w:tcPr>
          <w:p w14:paraId="30C80AAC" w14:textId="77777777" w:rsidR="00566A2A" w:rsidRPr="00190042" w:rsidRDefault="00566A2A" w:rsidP="005F7F16">
            <w:pPr>
              <w:spacing w:line="360" w:lineRule="auto"/>
              <w:jc w:val="right"/>
              <w:rPr>
                <w:rFonts w:eastAsiaTheme="minorEastAsia"/>
              </w:rPr>
            </w:pPr>
          </w:p>
        </w:tc>
      </w:tr>
      <w:tr w:rsidR="00566A2A" w:rsidRPr="00190042" w14:paraId="69329CD6" w14:textId="77777777" w:rsidTr="00A57102">
        <w:tc>
          <w:tcPr>
            <w:tcW w:w="7052" w:type="dxa"/>
          </w:tcPr>
          <w:p w14:paraId="6C9859C5" w14:textId="0444D103" w:rsidR="00566A2A" w:rsidRPr="00190042" w:rsidRDefault="00566A2A" w:rsidP="005F7F16">
            <w:pPr>
              <w:spacing w:line="360" w:lineRule="auto"/>
            </w:pPr>
            <w:r w:rsidRPr="00190042">
              <w:t xml:space="preserve">    7.2 Suggestion for concept adoption</w:t>
            </w:r>
          </w:p>
        </w:tc>
        <w:tc>
          <w:tcPr>
            <w:tcW w:w="1310" w:type="dxa"/>
          </w:tcPr>
          <w:p w14:paraId="2BB8BCE0" w14:textId="77777777" w:rsidR="00566A2A" w:rsidRPr="00190042" w:rsidRDefault="00566A2A" w:rsidP="005F7F16">
            <w:pPr>
              <w:spacing w:line="360" w:lineRule="auto"/>
              <w:jc w:val="right"/>
              <w:rPr>
                <w:rFonts w:eastAsiaTheme="minorEastAsia"/>
              </w:rPr>
            </w:pPr>
          </w:p>
        </w:tc>
      </w:tr>
      <w:tr w:rsidR="00566A2A" w:rsidRPr="00190042" w14:paraId="5729AED1" w14:textId="77777777" w:rsidTr="00A57102">
        <w:tc>
          <w:tcPr>
            <w:tcW w:w="7052" w:type="dxa"/>
          </w:tcPr>
          <w:p w14:paraId="48B9A7A6" w14:textId="2DA8D7CD" w:rsidR="00566A2A" w:rsidRPr="00190042" w:rsidRDefault="00566A2A" w:rsidP="005F7F16">
            <w:pPr>
              <w:spacing w:line="360" w:lineRule="auto"/>
            </w:pPr>
            <w:r w:rsidRPr="00190042">
              <w:t xml:space="preserve">    7.3 Suggestion for future work</w:t>
            </w:r>
          </w:p>
        </w:tc>
        <w:tc>
          <w:tcPr>
            <w:tcW w:w="1310" w:type="dxa"/>
          </w:tcPr>
          <w:p w14:paraId="15617747" w14:textId="77777777" w:rsidR="00566A2A" w:rsidRPr="00190042" w:rsidRDefault="00566A2A" w:rsidP="005F7F16">
            <w:pPr>
              <w:spacing w:line="360" w:lineRule="auto"/>
              <w:jc w:val="right"/>
              <w:rPr>
                <w:rFonts w:eastAsiaTheme="minorEastAsia"/>
              </w:rPr>
            </w:pPr>
          </w:p>
        </w:tc>
      </w:tr>
      <w:tr w:rsidR="00190042" w:rsidRPr="00190042" w14:paraId="228577AD" w14:textId="77777777" w:rsidTr="00A57102">
        <w:tc>
          <w:tcPr>
            <w:tcW w:w="7052" w:type="dxa"/>
          </w:tcPr>
          <w:p w14:paraId="46CA4ACF" w14:textId="11B780FC" w:rsidR="00EC1515" w:rsidRPr="00190042" w:rsidRDefault="00EC1515" w:rsidP="00EC1515">
            <w:pPr>
              <w:spacing w:line="360" w:lineRule="auto"/>
              <w:rPr>
                <w:b/>
                <w:bCs/>
              </w:rPr>
            </w:pPr>
            <w:r w:rsidRPr="00190042">
              <w:rPr>
                <w:b/>
                <w:bCs/>
              </w:rPr>
              <w:t>REFERENCE</w:t>
            </w:r>
          </w:p>
        </w:tc>
        <w:tc>
          <w:tcPr>
            <w:tcW w:w="1310" w:type="dxa"/>
          </w:tcPr>
          <w:p w14:paraId="59A4CE26" w14:textId="34CEB8E7" w:rsidR="00EC1515" w:rsidRPr="00190042" w:rsidRDefault="00EC1515" w:rsidP="00EC1515">
            <w:pPr>
              <w:spacing w:line="360" w:lineRule="auto"/>
              <w:jc w:val="right"/>
              <w:rPr>
                <w:rFonts w:eastAsiaTheme="minorEastAsia"/>
                <w:b/>
                <w:bCs/>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270D2C70"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proofErr w:type="spellStart"/>
            <w:r w:rsidR="00A460F4" w:rsidRPr="00D9339E">
              <w:t>SubmissionSet</w:t>
            </w:r>
            <w:proofErr w:type="spellEnd"/>
            <w:r w:rsidR="00A460F4" w:rsidRPr="00D9339E">
              <w:t xml:space="preserve"> Metadata Attributes</w:t>
            </w:r>
            <w:r w:rsidRPr="00CB3327">
              <w:fldChar w:fldCharType="end"/>
            </w:r>
          </w:p>
        </w:tc>
        <w:tc>
          <w:tcPr>
            <w:tcW w:w="745" w:type="dxa"/>
          </w:tcPr>
          <w:p w14:paraId="69A87690" w14:textId="0F351034"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A460F4">
              <w:rPr>
                <w:noProof/>
              </w:rPr>
              <w:t>14</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5EDE5C4F"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A460F4" w:rsidRPr="00F95571">
              <w:t>Folder Metadata Attributes</w:t>
            </w:r>
            <w:r w:rsidRPr="00CB3327">
              <w:fldChar w:fldCharType="end"/>
            </w:r>
          </w:p>
        </w:tc>
        <w:tc>
          <w:tcPr>
            <w:tcW w:w="745" w:type="dxa"/>
          </w:tcPr>
          <w:p w14:paraId="48F360D2" w14:textId="6A1FF042"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A460F4">
              <w:rPr>
                <w:noProof/>
              </w:rPr>
              <w:t>15</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143563D6"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A460F4" w:rsidRPr="003E35EF">
              <w:t>DocumentEntry</w:t>
            </w:r>
            <w:proofErr w:type="spellEnd"/>
            <w:r w:rsidR="00A460F4" w:rsidRPr="003E35EF">
              <w:t xml:space="preserve"> Metadata Attributes</w:t>
            </w:r>
            <w:r w:rsidRPr="00CB3327">
              <w:fldChar w:fldCharType="end"/>
            </w:r>
          </w:p>
        </w:tc>
        <w:tc>
          <w:tcPr>
            <w:tcW w:w="745" w:type="dxa"/>
          </w:tcPr>
          <w:p w14:paraId="1B510881" w14:textId="47F3FB59"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A460F4">
              <w:rPr>
                <w:noProof/>
              </w:rPr>
              <w:t>16</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proofErr w:type="gramStart"/>
            <w:r w:rsidRPr="00FC702B">
              <w:rPr>
                <w:color w:val="FF0000"/>
                <w:spacing w:val="-8"/>
              </w:rPr>
              <w:t>Cytotoxicity  screening</w:t>
            </w:r>
            <w:proofErr w:type="gramEnd"/>
            <w:r w:rsidRPr="00FC702B">
              <w:rPr>
                <w:color w:val="FF0000"/>
                <w:spacing w:val="-8"/>
              </w:rPr>
              <w:t xml:space="preserve">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color w:val="FF0000"/>
          <w:sz w:val="32"/>
          <w:szCs w:val="32"/>
        </w:rPr>
      </w:pPr>
    </w:p>
    <w:p w14:paraId="02D1D64F" w14:textId="77777777" w:rsidR="003B71BE" w:rsidRPr="006A7D30" w:rsidRDefault="003B71BE" w:rsidP="00D118CE">
      <w:pPr>
        <w:tabs>
          <w:tab w:val="left" w:pos="1134"/>
        </w:tabs>
        <w:spacing w:line="360" w:lineRule="auto"/>
        <w:jc w:val="center"/>
        <w:rPr>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1" w:name="Chapter1"/>
      <w:bookmarkEnd w:id="1"/>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3BBF5F2E" w:rsidR="001F0AF0" w:rsidRPr="00EC2EB5" w:rsidRDefault="00E83ED0"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sz w:val="24"/>
          <w:szCs w:val="24"/>
        </w:rPr>
        <w:tab/>
      </w:r>
      <w:bookmarkStart w:id="2" w:name="_Toc349141726"/>
      <w:bookmarkStart w:id="3" w:name="_Toc349142266"/>
      <w:r w:rsidR="0064722B" w:rsidRPr="00EC2EB5">
        <w:rPr>
          <w:rFonts w:ascii="Times New Roman" w:hAnsi="Times New Roman" w:cs="Times New Roman"/>
          <w:color w:val="000000" w:themeColor="text1"/>
          <w:sz w:val="24"/>
          <w:szCs w:val="24"/>
        </w:rPr>
        <w:t>On the increasing demand for better quality of healthcare service, there is the topic that involve healthcare information technology in term of operation efficiency.</w:t>
      </w:r>
      <w:r w:rsidR="00697680" w:rsidRPr="00EC2EB5">
        <w:rPr>
          <w:rFonts w:ascii="Times New Roman" w:hAnsi="Times New Roman" w:cs="Times New Roman"/>
          <w:color w:val="000000" w:themeColor="text1"/>
          <w:sz w:val="24"/>
          <w:szCs w:val="24"/>
        </w:rPr>
        <w:t xml:space="preserve"> Healthcare information sharing and interoperability between healthcare organizations is one of major solution to improve healthcare service quality.</w:t>
      </w:r>
      <w:r w:rsidR="0064722B" w:rsidRPr="00EC2EB5">
        <w:rPr>
          <w:rFonts w:ascii="Times New Roman" w:hAnsi="Times New Roman" w:cs="Times New Roman"/>
          <w:color w:val="000000" w:themeColor="text1"/>
          <w:sz w:val="24"/>
          <w:szCs w:val="24"/>
        </w:rPr>
        <w:t xml:space="preserve"> Patient’s health document data</w:t>
      </w:r>
      <w:r w:rsidR="00697680" w:rsidRPr="00EC2EB5">
        <w:rPr>
          <w:rFonts w:ascii="Times New Roman" w:hAnsi="Times New Roman" w:cs="Times New Roman"/>
          <w:color w:val="000000" w:themeColor="text1"/>
          <w:sz w:val="24"/>
          <w:szCs w:val="24"/>
        </w:rPr>
        <w:t xml:space="preserve"> are</w:t>
      </w:r>
      <w:r w:rsidR="0064722B" w:rsidRPr="00EC2EB5">
        <w:rPr>
          <w:rFonts w:ascii="Times New Roman" w:hAnsi="Times New Roman" w:cs="Times New Roman"/>
          <w:color w:val="000000" w:themeColor="text1"/>
          <w:sz w:val="24"/>
          <w:szCs w:val="24"/>
        </w:rPr>
        <w:t xml:space="preserve"> scattered across different healthcare organizations, </w:t>
      </w:r>
      <w:r w:rsidR="006746DE" w:rsidRPr="00EC2EB5">
        <w:rPr>
          <w:rFonts w:ascii="Times New Roman" w:hAnsi="Times New Roman" w:cs="Times New Roman"/>
          <w:color w:val="000000" w:themeColor="text1"/>
          <w:sz w:val="24"/>
          <w:szCs w:val="24"/>
        </w:rPr>
        <w:t>due to</w:t>
      </w:r>
      <w:r w:rsidR="0064722B" w:rsidRPr="00EC2EB5">
        <w:rPr>
          <w:rFonts w:ascii="Times New Roman" w:hAnsi="Times New Roman" w:cs="Times New Roman"/>
          <w:color w:val="000000" w:themeColor="text1"/>
          <w:sz w:val="24"/>
          <w:szCs w:val="24"/>
        </w:rPr>
        <w:t xml:space="preserve"> </w:t>
      </w:r>
      <w:r w:rsidR="00E844B4" w:rsidRPr="00EC2EB5">
        <w:rPr>
          <w:rFonts w:ascii="Times New Roman" w:hAnsi="Times New Roman" w:cs="Times New Roman"/>
          <w:color w:val="000000" w:themeColor="text1"/>
          <w:sz w:val="24"/>
          <w:szCs w:val="24"/>
        </w:rPr>
        <w:t xml:space="preserve">the </w:t>
      </w:r>
      <w:r w:rsidR="0064722B" w:rsidRPr="00EC2EB5">
        <w:rPr>
          <w:rFonts w:ascii="Times New Roman" w:hAnsi="Times New Roman" w:cs="Times New Roman"/>
          <w:color w:val="000000" w:themeColor="text1"/>
          <w:sz w:val="24"/>
          <w:szCs w:val="24"/>
        </w:rPr>
        <w:t xml:space="preserve">foundation of healthcare informatics are </w:t>
      </w:r>
      <w:r w:rsidR="00861051" w:rsidRPr="00EC2EB5">
        <w:rPr>
          <w:rFonts w:ascii="Times New Roman" w:hAnsi="Times New Roman" w:cs="Times New Roman"/>
          <w:color w:val="000000" w:themeColor="text1"/>
          <w:sz w:val="24"/>
          <w:szCs w:val="24"/>
        </w:rPr>
        <w:t>separately</w:t>
      </w:r>
      <w:r w:rsidR="0064722B" w:rsidRPr="00EC2EB5">
        <w:rPr>
          <w:rFonts w:ascii="Times New Roman" w:hAnsi="Times New Roman" w:cs="Times New Roman"/>
          <w:color w:val="000000" w:themeColor="text1"/>
          <w:sz w:val="24"/>
          <w:szCs w:val="24"/>
        </w:rPr>
        <w:t xml:space="preserve"> developed by different organization</w:t>
      </w:r>
      <w:r w:rsidR="002C3430"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w:t>
      </w:r>
      <w:r w:rsidR="007F53A0" w:rsidRPr="00EC2EB5">
        <w:rPr>
          <w:rFonts w:ascii="Times New Roman" w:hAnsi="Times New Roman" w:cs="Times New Roman"/>
          <w:color w:val="000000" w:themeColor="text1"/>
          <w:sz w:val="24"/>
          <w:szCs w:val="24"/>
        </w:rPr>
        <w:t xml:space="preserve">Each </w:t>
      </w:r>
      <w:r w:rsidR="0064722B" w:rsidRPr="00EC2EB5">
        <w:rPr>
          <w:rFonts w:ascii="Times New Roman" w:hAnsi="Times New Roman" w:cs="Times New Roman"/>
          <w:color w:val="000000" w:themeColor="text1"/>
          <w:sz w:val="24"/>
          <w:szCs w:val="24"/>
        </w:rPr>
        <w:t>healthcare organization</w:t>
      </w:r>
      <w:r w:rsidR="00CB7446"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have their own method to process and handle healthcare information. This </w:t>
      </w:r>
      <w:proofErr w:type="gramStart"/>
      <w:r w:rsidR="0064722B" w:rsidRPr="00EC2EB5">
        <w:rPr>
          <w:rFonts w:ascii="Times New Roman" w:hAnsi="Times New Roman" w:cs="Times New Roman"/>
          <w:color w:val="000000" w:themeColor="text1"/>
          <w:sz w:val="24"/>
          <w:szCs w:val="24"/>
        </w:rPr>
        <w:t>make</w:t>
      </w:r>
      <w:proofErr w:type="gramEnd"/>
      <w:r w:rsidR="0064722B" w:rsidRPr="00EC2EB5">
        <w:rPr>
          <w:rFonts w:ascii="Times New Roman" w:hAnsi="Times New Roman" w:cs="Times New Roman"/>
          <w:color w:val="000000" w:themeColor="text1"/>
          <w:sz w:val="24"/>
          <w:szCs w:val="24"/>
        </w:rPr>
        <w:t xml:space="preserve"> it hard for one healthcare information to interoperate with other.</w:t>
      </w:r>
      <w:r w:rsidR="00E129EA" w:rsidRPr="00EC2EB5">
        <w:rPr>
          <w:rFonts w:ascii="Times New Roman" w:hAnsi="Times New Roman" w:cs="Times New Roman"/>
          <w:color w:val="000000" w:themeColor="text1"/>
          <w:sz w:val="24"/>
          <w:szCs w:val="24"/>
        </w:rPr>
        <w:t xml:space="preserve"> </w:t>
      </w:r>
      <w:r w:rsidR="00801D29" w:rsidRPr="00EC2EB5">
        <w:rPr>
          <w:rFonts w:ascii="Times New Roman" w:hAnsi="Times New Roman" w:cs="Times New Roman"/>
          <w:color w:val="000000" w:themeColor="text1"/>
          <w:sz w:val="24"/>
          <w:szCs w:val="24"/>
        </w:rPr>
        <w:t>To enable</w:t>
      </w:r>
      <w:r w:rsidR="00526ED2" w:rsidRPr="00EC2EB5">
        <w:rPr>
          <w:rFonts w:ascii="Times New Roman" w:hAnsi="Times New Roman" w:cs="Times New Roman"/>
          <w:color w:val="000000" w:themeColor="text1"/>
          <w:sz w:val="24"/>
          <w:szCs w:val="24"/>
        </w:rPr>
        <w:t xml:space="preserve"> health information sharing from just one organization with one another</w:t>
      </w:r>
      <w:r w:rsidR="00801D29" w:rsidRPr="00EC2EB5">
        <w:rPr>
          <w:rFonts w:ascii="Times New Roman" w:hAnsi="Times New Roman" w:cs="Times New Roman"/>
          <w:color w:val="000000" w:themeColor="text1"/>
          <w:sz w:val="24"/>
          <w:szCs w:val="24"/>
        </w:rPr>
        <w:t xml:space="preserve"> can cost much more </w:t>
      </w:r>
      <w:r w:rsidR="00FF17ED" w:rsidRPr="00EC2EB5">
        <w:rPr>
          <w:rFonts w:ascii="Times New Roman" w:hAnsi="Times New Roman" w:cs="Times New Roman"/>
          <w:color w:val="000000" w:themeColor="text1"/>
          <w:sz w:val="24"/>
          <w:szCs w:val="24"/>
        </w:rPr>
        <w:t xml:space="preserve">than </w:t>
      </w:r>
      <w:r w:rsidR="00801D29" w:rsidRPr="00EC2EB5">
        <w:rPr>
          <w:rFonts w:ascii="Times New Roman" w:hAnsi="Times New Roman" w:cs="Times New Roman"/>
          <w:color w:val="000000" w:themeColor="text1"/>
          <w:sz w:val="24"/>
          <w:szCs w:val="24"/>
        </w:rPr>
        <w:t xml:space="preserve">benefit they can gain. </w:t>
      </w:r>
      <w:r w:rsidR="00BB33E1" w:rsidRPr="00EC2EB5">
        <w:rPr>
          <w:rFonts w:ascii="Times New Roman" w:hAnsi="Times New Roman" w:cs="Times New Roman"/>
          <w:color w:val="000000" w:themeColor="text1"/>
          <w:sz w:val="24"/>
          <w:szCs w:val="24"/>
        </w:rPr>
        <w:t xml:space="preserve">This </w:t>
      </w:r>
      <w:r w:rsidR="00790FCD" w:rsidRPr="00EC2EB5">
        <w:rPr>
          <w:rFonts w:ascii="Times New Roman" w:hAnsi="Times New Roman" w:cs="Times New Roman"/>
          <w:color w:val="000000" w:themeColor="text1"/>
          <w:sz w:val="24"/>
          <w:szCs w:val="24"/>
        </w:rPr>
        <w:t xml:space="preserve">even </w:t>
      </w:r>
      <w:r w:rsidR="00BB33E1" w:rsidRPr="00EC2EB5">
        <w:rPr>
          <w:rFonts w:ascii="Times New Roman" w:hAnsi="Times New Roman" w:cs="Times New Roman"/>
          <w:color w:val="000000" w:themeColor="text1"/>
          <w:sz w:val="24"/>
          <w:szCs w:val="24"/>
        </w:rPr>
        <w:t>did not</w:t>
      </w:r>
      <w:r w:rsidR="00EB14F9" w:rsidRPr="00EC2EB5">
        <w:rPr>
          <w:rFonts w:ascii="Times New Roman" w:hAnsi="Times New Roman" w:cs="Times New Roman"/>
          <w:color w:val="000000" w:themeColor="text1"/>
          <w:sz w:val="24"/>
          <w:szCs w:val="24"/>
        </w:rPr>
        <w:t xml:space="preserve"> regard concern about business value. Sharing health information with not fully-trusted party exposing vulnerabilities to business model.</w:t>
      </w:r>
      <w:r w:rsidR="004D5199" w:rsidRPr="00EC2EB5">
        <w:rPr>
          <w:rFonts w:ascii="Times New Roman" w:hAnsi="Times New Roman" w:cs="Times New Roman"/>
          <w:color w:val="000000" w:themeColor="text1"/>
          <w:sz w:val="24"/>
          <w:szCs w:val="24"/>
        </w:rPr>
        <w:t xml:space="preserve"> The risk that </w:t>
      </w:r>
      <w:proofErr w:type="gramStart"/>
      <w:r w:rsidR="004D5199" w:rsidRPr="00EC2EB5">
        <w:rPr>
          <w:rFonts w:ascii="Times New Roman" w:hAnsi="Times New Roman" w:cs="Times New Roman"/>
          <w:color w:val="000000" w:themeColor="text1"/>
          <w:sz w:val="24"/>
          <w:szCs w:val="24"/>
        </w:rPr>
        <w:t>benefit</w:t>
      </w:r>
      <w:proofErr w:type="gramEnd"/>
      <w:r w:rsidR="004D5199" w:rsidRPr="00EC2EB5">
        <w:rPr>
          <w:rFonts w:ascii="Times New Roman" w:hAnsi="Times New Roman" w:cs="Times New Roman"/>
          <w:color w:val="000000" w:themeColor="text1"/>
          <w:sz w:val="24"/>
          <w:szCs w:val="24"/>
        </w:rPr>
        <w:t xml:space="preserve"> the organization gain from sharing their patient information with other may not sustain the risk and cost they need to take.</w:t>
      </w:r>
      <w:r w:rsidR="00EB14F9" w:rsidRPr="00EC2EB5">
        <w:rPr>
          <w:rFonts w:ascii="Times New Roman" w:hAnsi="Times New Roman" w:cs="Times New Roman"/>
          <w:color w:val="000000" w:themeColor="text1"/>
          <w:sz w:val="24"/>
          <w:szCs w:val="24"/>
        </w:rPr>
        <w:t xml:space="preserve"> </w:t>
      </w:r>
      <w:r w:rsidR="005F696D" w:rsidRPr="00EC2EB5">
        <w:rPr>
          <w:rFonts w:ascii="Times New Roman" w:hAnsi="Times New Roman" w:cs="Times New Roman"/>
          <w:color w:val="000000" w:themeColor="text1"/>
          <w:sz w:val="24"/>
          <w:szCs w:val="24"/>
        </w:rPr>
        <w:t xml:space="preserve">This </w:t>
      </w:r>
      <w:proofErr w:type="gramStart"/>
      <w:r w:rsidR="005F696D" w:rsidRPr="00EC2EB5">
        <w:rPr>
          <w:rFonts w:ascii="Times New Roman" w:hAnsi="Times New Roman" w:cs="Times New Roman"/>
          <w:color w:val="000000" w:themeColor="text1"/>
          <w:sz w:val="24"/>
          <w:szCs w:val="24"/>
        </w:rPr>
        <w:t>create</w:t>
      </w:r>
      <w:proofErr w:type="gramEnd"/>
      <w:r w:rsidR="005F696D" w:rsidRPr="00EC2EB5">
        <w:rPr>
          <w:rFonts w:ascii="Times New Roman" w:hAnsi="Times New Roman" w:cs="Times New Roman"/>
          <w:color w:val="000000" w:themeColor="text1"/>
          <w:sz w:val="24"/>
          <w:szCs w:val="24"/>
        </w:rPr>
        <w:t xml:space="preserve"> high friction for one organization to share their information with others. </w:t>
      </w:r>
      <w:r w:rsidR="00E129EA" w:rsidRPr="00EC2EB5">
        <w:rPr>
          <w:rFonts w:ascii="Times New Roman" w:hAnsi="Times New Roman" w:cs="Times New Roman"/>
          <w:color w:val="000000" w:themeColor="text1"/>
          <w:sz w:val="24"/>
          <w:szCs w:val="24"/>
        </w:rPr>
        <w:t xml:space="preserve">It even more difficult for individual patient to integrate their healthcare </w:t>
      </w:r>
      <w:r w:rsidR="00CE2724" w:rsidRPr="00EC2EB5">
        <w:rPr>
          <w:rFonts w:ascii="Times New Roman" w:hAnsi="Times New Roman" w:cs="Times New Roman"/>
          <w:color w:val="000000" w:themeColor="text1"/>
          <w:sz w:val="24"/>
          <w:szCs w:val="24"/>
        </w:rPr>
        <w:t>between different</w:t>
      </w:r>
      <w:r w:rsidR="00E129EA" w:rsidRPr="00EC2EB5">
        <w:rPr>
          <w:rFonts w:ascii="Times New Roman" w:hAnsi="Times New Roman" w:cs="Times New Roman"/>
          <w:color w:val="000000" w:themeColor="text1"/>
          <w:sz w:val="24"/>
          <w:szCs w:val="24"/>
        </w:rPr>
        <w:t xml:space="preserve"> providers.</w:t>
      </w:r>
      <w:r w:rsidR="0064722B" w:rsidRPr="00EC2EB5">
        <w:rPr>
          <w:rFonts w:ascii="Times New Roman" w:hAnsi="Times New Roman" w:cs="Times New Roman"/>
          <w:color w:val="000000" w:themeColor="text1"/>
          <w:sz w:val="24"/>
          <w:szCs w:val="24"/>
        </w:rPr>
        <w:t xml:space="preserve"> It revealed that these interoperation problem cause huge decrease in efficiency on healthcare operation and result as lower quality of healthcare servic</w:t>
      </w:r>
      <w:r w:rsidR="001C3F96" w:rsidRPr="00EC2EB5">
        <w:rPr>
          <w:rFonts w:ascii="Times New Roman" w:hAnsi="Times New Roman" w:cs="Times New Roman"/>
          <w:color w:val="000000" w:themeColor="text1"/>
          <w:sz w:val="24"/>
          <w:szCs w:val="24"/>
        </w:rPr>
        <w:t xml:space="preserve">e </w:t>
      </w:r>
      <w:r w:rsidR="001C3F96"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eviouslyFormattedCitation":"[1–8]"},"properties":{"noteIndex":0},"schema":"https://github.com/citation-style-language/schema/raw/master/csl-citation.json"}</w:instrText>
      </w:r>
      <w:r w:rsidR="001C3F96" w:rsidRPr="00EC2EB5">
        <w:rPr>
          <w:rFonts w:ascii="Times New Roman" w:hAnsi="Times New Roman" w:cs="Times New Roman"/>
          <w:color w:val="000000" w:themeColor="text1"/>
          <w:sz w:val="24"/>
          <w:szCs w:val="24"/>
        </w:rPr>
        <w:fldChar w:fldCharType="separate"/>
      </w:r>
      <w:r w:rsidR="008E6C29" w:rsidRPr="008E6C29">
        <w:rPr>
          <w:rFonts w:ascii="Times New Roman" w:hAnsi="Times New Roman" w:cs="Times New Roman"/>
          <w:noProof/>
          <w:color w:val="000000" w:themeColor="text1"/>
          <w:sz w:val="24"/>
          <w:szCs w:val="24"/>
        </w:rPr>
        <w:t>[1–8]</w:t>
      </w:r>
      <w:r w:rsidR="001C3F96" w:rsidRPr="00EC2EB5">
        <w:rPr>
          <w:rFonts w:ascii="Times New Roman" w:hAnsi="Times New Roman" w:cs="Times New Roman"/>
          <w:color w:val="000000" w:themeColor="text1"/>
          <w:sz w:val="24"/>
          <w:szCs w:val="24"/>
        </w:rPr>
        <w:fldChar w:fldCharType="end"/>
      </w:r>
      <w:r w:rsidR="001C3F96" w:rsidRPr="00EC2EB5">
        <w:rPr>
          <w:rFonts w:ascii="Times New Roman" w:hAnsi="Times New Roman" w:cs="Times New Roman"/>
          <w:color w:val="000000" w:themeColor="text1"/>
          <w:sz w:val="24"/>
          <w:szCs w:val="24"/>
        </w:rPr>
        <w:t>.</w:t>
      </w:r>
      <w:r w:rsidR="0064722B" w:rsidRPr="00EC2EB5">
        <w:rPr>
          <w:rFonts w:ascii="Times New Roman" w:hAnsi="Times New Roman" w:cs="Times New Roman"/>
          <w:color w:val="000000" w:themeColor="text1"/>
          <w:sz w:val="24"/>
          <w:szCs w:val="24"/>
        </w:rPr>
        <w:t xml:space="preserve"> </w:t>
      </w:r>
    </w:p>
    <w:p w14:paraId="306F540E" w14:textId="5EA7B322" w:rsidR="004F76C9" w:rsidRDefault="0064722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7B5752">
        <w:rPr>
          <w:rFonts w:ascii="Times New Roman" w:hAnsi="Times New Roman" w:cs="Times New Roman"/>
          <w:color w:val="000000" w:themeColor="text1"/>
          <w:sz w:val="24"/>
          <w:szCs w:val="24"/>
        </w:rPr>
        <w:t xml:space="preserve">That why there are many </w:t>
      </w:r>
      <w:proofErr w:type="gramStart"/>
      <w:r w:rsidRPr="007B5752">
        <w:rPr>
          <w:rFonts w:ascii="Times New Roman" w:hAnsi="Times New Roman" w:cs="Times New Roman"/>
          <w:color w:val="000000" w:themeColor="text1"/>
          <w:sz w:val="24"/>
          <w:szCs w:val="24"/>
        </w:rPr>
        <w:t>initiative</w:t>
      </w:r>
      <w:proofErr w:type="gramEnd"/>
      <w:r w:rsidRPr="007B5752">
        <w:rPr>
          <w:rFonts w:ascii="Times New Roman" w:hAnsi="Times New Roman" w:cs="Times New Roman"/>
          <w:color w:val="000000" w:themeColor="text1"/>
          <w:sz w:val="24"/>
          <w:szCs w:val="24"/>
        </w:rPr>
        <w:t xml:space="preserve"> that start to standardize healthcare information technology with the goal to allow healthcare organization to be able to interoperate with each other.</w:t>
      </w:r>
      <w:r w:rsidR="00BF40BD" w:rsidRPr="007B5752">
        <w:rPr>
          <w:rFonts w:ascii="Times New Roman" w:hAnsi="Times New Roman" w:cs="Times New Roman"/>
          <w:color w:val="000000" w:themeColor="text1"/>
          <w:sz w:val="24"/>
          <w:szCs w:val="24"/>
        </w:rPr>
        <w:t xml:space="preserve"> Integrating Health</w:t>
      </w:r>
      <w:r w:rsidR="00392500" w:rsidRPr="007B5752">
        <w:rPr>
          <w:rFonts w:ascii="Times New Roman" w:hAnsi="Times New Roman" w:cs="Times New Roman"/>
          <w:color w:val="000000" w:themeColor="text1"/>
          <w:sz w:val="24"/>
          <w:szCs w:val="24"/>
        </w:rPr>
        <w:t>care En</w:t>
      </w:r>
      <w:r w:rsidR="00BF40BD" w:rsidRPr="007B5752">
        <w:rPr>
          <w:rFonts w:ascii="Times New Roman" w:hAnsi="Times New Roman" w:cs="Times New Roman"/>
          <w:color w:val="000000" w:themeColor="text1"/>
          <w:sz w:val="24"/>
          <w:szCs w:val="24"/>
        </w:rPr>
        <w:t xml:space="preserve">terprise (IHE) is one of well-known </w:t>
      </w:r>
      <w:r w:rsidR="00E54EB8" w:rsidRPr="007B5752">
        <w:rPr>
          <w:rFonts w:ascii="Times New Roman" w:hAnsi="Times New Roman" w:cs="Times New Roman"/>
          <w:color w:val="000000" w:themeColor="text1"/>
          <w:sz w:val="24"/>
          <w:szCs w:val="24"/>
        </w:rPr>
        <w:t>initiative</w:t>
      </w:r>
      <w:r w:rsidR="00BF40BD" w:rsidRPr="007B5752">
        <w:rPr>
          <w:rFonts w:ascii="Times New Roman" w:hAnsi="Times New Roman" w:cs="Times New Roman"/>
          <w:color w:val="000000" w:themeColor="text1"/>
          <w:sz w:val="24"/>
          <w:szCs w:val="24"/>
        </w:rPr>
        <w:t xml:space="preserve"> that provide materials for healthcare informatics standardization.</w:t>
      </w:r>
      <w:r w:rsidR="00517D3E" w:rsidRPr="007B5752">
        <w:rPr>
          <w:rFonts w:ascii="Times New Roman" w:hAnsi="Times New Roman" w:cs="Times New Roman"/>
          <w:color w:val="000000" w:themeColor="text1"/>
          <w:sz w:val="24"/>
          <w:szCs w:val="24"/>
        </w:rPr>
        <w:t xml:space="preserve"> IHE provide implementation framework and guideline for developing health informatics system.</w:t>
      </w:r>
      <w:r w:rsidR="00E54EB8" w:rsidRPr="007B5752">
        <w:rPr>
          <w:rFonts w:ascii="Times New Roman" w:hAnsi="Times New Roman" w:cs="Times New Roman"/>
          <w:color w:val="000000" w:themeColor="text1"/>
          <w:sz w:val="24"/>
          <w:szCs w:val="24"/>
        </w:rPr>
        <w:t xml:space="preserve"> For health document sharing between different organizations, they provide Cross-Enterprise Document Sharing (</w:t>
      </w:r>
      <w:proofErr w:type="spellStart"/>
      <w:r w:rsidR="00E54EB8" w:rsidRPr="007B5752">
        <w:rPr>
          <w:rFonts w:ascii="Times New Roman" w:hAnsi="Times New Roman" w:cs="Times New Roman"/>
          <w:color w:val="000000" w:themeColor="text1"/>
          <w:sz w:val="24"/>
          <w:szCs w:val="24"/>
        </w:rPr>
        <w:t>XDS.b</w:t>
      </w:r>
      <w:proofErr w:type="spellEnd"/>
      <w:r w:rsidR="00E54EB8" w:rsidRPr="007B5752">
        <w:rPr>
          <w:rFonts w:ascii="Times New Roman" w:hAnsi="Times New Roman" w:cs="Times New Roman"/>
          <w:color w:val="000000" w:themeColor="text1"/>
          <w:sz w:val="24"/>
          <w:szCs w:val="24"/>
        </w:rPr>
        <w:t xml:space="preserve">) profile. The profile act as guideline for system developer to implement their system to meet the requirement where the system </w:t>
      </w:r>
      <w:r w:rsidR="00E54EB8" w:rsidRPr="007B5752">
        <w:rPr>
          <w:rFonts w:ascii="Times New Roman" w:hAnsi="Times New Roman" w:cs="Times New Roman"/>
          <w:color w:val="000000" w:themeColor="text1"/>
          <w:sz w:val="24"/>
          <w:szCs w:val="24"/>
        </w:rPr>
        <w:lastRenderedPageBreak/>
        <w:t xml:space="preserve">can share health document with other organizations. This profile will be the </w:t>
      </w:r>
      <w:r w:rsidR="007636F5" w:rsidRPr="007B5752">
        <w:rPr>
          <w:rFonts w:ascii="Times New Roman" w:hAnsi="Times New Roman" w:cs="Times New Roman"/>
          <w:color w:val="000000" w:themeColor="text1"/>
          <w:sz w:val="24"/>
          <w:szCs w:val="24"/>
        </w:rPr>
        <w:t>main tool for</w:t>
      </w:r>
      <w:r w:rsidR="00E54EB8" w:rsidRPr="007B5752">
        <w:rPr>
          <w:rFonts w:ascii="Times New Roman" w:hAnsi="Times New Roman" w:cs="Times New Roman"/>
          <w:color w:val="000000" w:themeColor="text1"/>
          <w:sz w:val="24"/>
          <w:szCs w:val="24"/>
        </w:rPr>
        <w:t xml:space="preserve"> this work, to deal with health information sharing problem.</w:t>
      </w:r>
    </w:p>
    <w:p w14:paraId="49A50F78" w14:textId="77777777" w:rsidR="00E426D5" w:rsidRPr="00E426D5" w:rsidRDefault="00E426D5" w:rsidP="00E426D5">
      <w:pPr>
        <w:pStyle w:val="ListParagraph"/>
        <w:spacing w:line="360" w:lineRule="auto"/>
        <w:ind w:left="0"/>
        <w:rPr>
          <w:rFonts w:ascii="Times New Roman" w:hAnsi="Times New Roman" w:cs="Times New Roman"/>
          <w:b/>
          <w:bCs/>
          <w:color w:val="7F7F7F" w:themeColor="text1" w:themeTint="80"/>
          <w:sz w:val="28"/>
        </w:rPr>
      </w:pPr>
      <w:r w:rsidRPr="00E426D5">
        <w:rPr>
          <w:rFonts w:ascii="Times New Roman" w:hAnsi="Times New Roman" w:cs="Times New Roman"/>
          <w:b/>
          <w:bCs/>
          <w:color w:val="7F7F7F" w:themeColor="text1" w:themeTint="80"/>
          <w:sz w:val="28"/>
        </w:rPr>
        <w:t>2.1 State of Information Technology and Cyber Security in Healthcare Domain</w:t>
      </w:r>
      <w:bookmarkStart w:id="4" w:name="Lit2_1"/>
      <w:bookmarkEnd w:id="4"/>
    </w:p>
    <w:p w14:paraId="5C4F5CA9" w14:textId="77777777" w:rsidR="00E426D5" w:rsidRPr="00E426D5" w:rsidRDefault="00E426D5" w:rsidP="00E426D5">
      <w:pPr>
        <w:pStyle w:val="ListParagraph"/>
        <w:spacing w:line="360" w:lineRule="auto"/>
        <w:ind w:left="0"/>
        <w:rPr>
          <w:rFonts w:ascii="Times New Roman" w:hAnsi="Times New Roman" w:cs="Times New Roman"/>
          <w:color w:val="7F7F7F" w:themeColor="text1" w:themeTint="80"/>
          <w:szCs w:val="24"/>
        </w:rPr>
      </w:pPr>
    </w:p>
    <w:p w14:paraId="6BA2B913"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Cs w:val="24"/>
        </w:rPr>
        <w:tab/>
      </w:r>
      <w:r w:rsidRPr="00E426D5">
        <w:rPr>
          <w:rFonts w:ascii="Times New Roman" w:hAnsi="Times New Roman" w:cs="Times New Roman"/>
          <w:b/>
          <w:bCs/>
          <w:color w:val="7F7F7F" w:themeColor="text1" w:themeTint="80"/>
          <w:sz w:val="24"/>
          <w:szCs w:val="24"/>
        </w:rPr>
        <w:t>2.1.1 Digital transformation of healthcare</w:t>
      </w:r>
    </w:p>
    <w:p w14:paraId="5CA30D81" w14:textId="087D6269"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9–14]","plainTextFormattedCitation":"[9–14]","previouslyFormattedCitation":"[9–14]"},"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00AB0B91" w:rsidRPr="00AB0B91">
        <w:rPr>
          <w:rFonts w:ascii="Times New Roman" w:hAnsi="Times New Roman" w:cs="Times New Roman"/>
          <w:noProof/>
          <w:color w:val="7F7F7F" w:themeColor="text1" w:themeTint="80"/>
          <w:sz w:val="24"/>
          <w:szCs w:val="24"/>
        </w:rPr>
        <w:t>[9–14]</w:t>
      </w:r>
      <w:r w:rsidRPr="00E426D5">
        <w:rPr>
          <w:rFonts w:ascii="Times New Roman" w:hAnsi="Times New Roman" w:cs="Times New Roman"/>
          <w:color w:val="7F7F7F" w:themeColor="text1" w:themeTint="80"/>
          <w:sz w:val="24"/>
          <w:szCs w:val="24"/>
        </w:rPr>
        <w:fldChar w:fldCharType="end"/>
      </w:r>
    </w:p>
    <w:p w14:paraId="7649F496"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p>
    <w:p w14:paraId="0E391FD2"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 w:val="24"/>
          <w:szCs w:val="24"/>
        </w:rPr>
        <w:tab/>
        <w:t>2.1.2 Interoperability of healthcare information</w:t>
      </w:r>
    </w:p>
    <w:p w14:paraId="4086828C" w14:textId="0C2B4EF9"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3–5]","plainTextFormattedCitation":"[1,3–5]","previouslyFormattedCitation":"[1,3–5]"},"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Pr="00E426D5">
        <w:rPr>
          <w:rFonts w:ascii="Times New Roman" w:hAnsi="Times New Roman" w:cs="Times New Roman"/>
          <w:noProof/>
          <w:color w:val="7F7F7F" w:themeColor="text1" w:themeTint="80"/>
          <w:sz w:val="24"/>
          <w:szCs w:val="24"/>
        </w:rPr>
        <w:t>[1,3–5]</w:t>
      </w:r>
      <w:r w:rsidRPr="00E426D5">
        <w:rPr>
          <w:rFonts w:ascii="Times New Roman" w:hAnsi="Times New Roman" w:cs="Times New Roman"/>
          <w:color w:val="7F7F7F" w:themeColor="text1" w:themeTint="80"/>
          <w:sz w:val="24"/>
          <w:szCs w:val="24"/>
        </w:rPr>
        <w:fldChar w:fldCharType="end"/>
      </w:r>
    </w:p>
    <w:p w14:paraId="034B04BD"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p>
    <w:p w14:paraId="70016BE6"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 w:val="24"/>
          <w:szCs w:val="24"/>
        </w:rPr>
        <w:tab/>
        <w:t>2.1.3 Assets in healthcare domain and cyber-security risks</w:t>
      </w:r>
    </w:p>
    <w:p w14:paraId="01953AF7" w14:textId="6AE02281" w:rsidR="00E426D5" w:rsidRPr="00E426D5" w:rsidRDefault="00E426D5" w:rsidP="00E426D5">
      <w:pPr>
        <w:pStyle w:val="ListParagraph"/>
        <w:spacing w:line="360" w:lineRule="auto"/>
        <w:ind w:left="0"/>
        <w:jc w:val="thaiDistribute"/>
        <w:rPr>
          <w:rFonts w:ascii="Times New Roman" w:hAnsi="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o define an effective risk mitigation plan, the first step is to identify key assets that require protection against cyber threats. In the healthcare domain, the most critical asset is patients' health. Patients can be permanently or temporarily injured through direct actions such as launching an attack to turn off critical active medical devices or </w:t>
      </w:r>
      <w:r w:rsidRPr="00E426D5">
        <w:rPr>
          <w:rFonts w:ascii="Times New Roman" w:hAnsi="Times New Roman" w:cs="Times New Roman"/>
          <w:color w:val="7F7F7F" w:themeColor="text1" w:themeTint="80"/>
          <w:sz w:val="24"/>
          <w:szCs w:val="24"/>
        </w:rPr>
        <w:lastRenderedPageBreak/>
        <w:t xml:space="preserve">indirect actions aiming at disrupting care such as altering patient health records, compromising medical information systems, or cutting off the power supply in an operating room; can cause harmful consequence toward patients’ health.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00AB0B91" w:rsidRPr="00AB0B91">
        <w:rPr>
          <w:rFonts w:ascii="Times New Roman" w:hAnsi="Times New Roman" w:cs="Times New Roman"/>
          <w:noProof/>
          <w:color w:val="7F7F7F" w:themeColor="text1" w:themeTint="80"/>
          <w:sz w:val="24"/>
          <w:szCs w:val="24"/>
        </w:rPr>
        <w:t>[15]</w:t>
      </w:r>
      <w:r w:rsidRPr="00E426D5">
        <w:rPr>
          <w:rFonts w:ascii="Times New Roman" w:hAnsi="Times New Roman" w:cs="Times New Roman"/>
          <w:color w:val="7F7F7F" w:themeColor="text1" w:themeTint="80"/>
          <w:sz w:val="24"/>
          <w:szCs w:val="24"/>
        </w:rPr>
        <w:fldChar w:fldCharType="end"/>
      </w:r>
    </w:p>
    <w:p w14:paraId="5503C935"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he next important asset in the healthcare domain is patients’ health records. This record mostly contains valuable information personally identifiable information (PII) included social security numbers, healthcare provider information, credit card information, name, address, date of birth, etc. Patients’ health record also contains protected health information (PHI) which potentially included information about patients’ physical or mental health condition, etc. which can be used to identify the patient. This mean, Patients’ health record can potentially be used for a variety of harmful activities included identity theft, insurance fraud opportunities, social engineering, or even terrorism. </w:t>
      </w:r>
    </w:p>
    <w:p w14:paraId="0D4AC7EE"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Availability of healthcare services is also a major asset in the healthcare domain. There are two distinct categories: critical services and administrative services. The critical services ensure continuity of care including active/passive medical devices, medicine delivery systems, and surgery equipment. The disruption of these services may result in a disaster for patients’ health. The administrative services are services that keep the efficiency of healthcare operation included work orders control, medicine management, financial transactions, and medical appointment. It is less critical if the system becomes unavailable for a short duration of downtime.</w:t>
      </w:r>
    </w:p>
    <w:p w14:paraId="08E4B3F4"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In some cases, healthcare facilities can host research labs. Activities of research labs will involve intellectual property assets. For example, experimental procedures for surgery, test and study results, test subject information, or drug formulas. These assets can be valuable amongst competitor parties, which leads to the possibility of the assets becoming cyber-attacks. Researchers’ contribution and money invested in the research can be wasted to nothing in the case of successful cyber-attacks.  At the same time, alteration of these assets can lead to miserable consequences or even harm patients’ health during the research.</w:t>
      </w:r>
    </w:p>
    <w:p w14:paraId="48D85DD9"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he patient places their health and their lives in the hand of the medical staff. They need to know that they can trust their care provider. Failing to secure the service against cyber-attacks could cause a great negative impact on the reputation of the care provider if it is disclosed to the public. Other than that, it can even damage the reputation </w:t>
      </w:r>
      <w:r w:rsidRPr="00E426D5">
        <w:rPr>
          <w:rFonts w:ascii="Times New Roman" w:hAnsi="Times New Roman" w:cs="Times New Roman"/>
          <w:color w:val="7F7F7F" w:themeColor="text1" w:themeTint="80"/>
          <w:sz w:val="24"/>
          <w:szCs w:val="24"/>
        </w:rPr>
        <w:lastRenderedPageBreak/>
        <w:t>and career of medical staff in the case of identity theft where the identity of specific medical staff is used to perform the attack (such as impersonation, credential theft, etc.).</w:t>
      </w:r>
    </w:p>
    <w:p w14:paraId="629001E1" w14:textId="77777777" w:rsidR="00E426D5" w:rsidRPr="007B5752" w:rsidRDefault="00E426D5" w:rsidP="00831310">
      <w:pPr>
        <w:pStyle w:val="ListParagraph"/>
        <w:spacing w:line="360" w:lineRule="auto"/>
        <w:ind w:left="0" w:firstLine="720"/>
        <w:jc w:val="thaiDistribute"/>
        <w:rPr>
          <w:rFonts w:ascii="Times New Roman" w:hAnsi="Times New Roman" w:cs="Times New Roman"/>
          <w:color w:val="000000" w:themeColor="text1"/>
          <w:sz w:val="24"/>
          <w:szCs w:val="24"/>
        </w:rPr>
      </w:pPr>
    </w:p>
    <w:p w14:paraId="73C931F2" w14:textId="02318FBA" w:rsidR="000B342E" w:rsidRPr="006A7D30" w:rsidRDefault="000B342E" w:rsidP="000B342E">
      <w:pPr>
        <w:pStyle w:val="Heading1"/>
        <w:numPr>
          <w:ilvl w:val="1"/>
          <w:numId w:val="2"/>
        </w:numPr>
        <w:spacing w:before="0" w:after="0" w:line="360" w:lineRule="auto"/>
        <w:ind w:left="0" w:firstLine="0"/>
        <w:jc w:val="both"/>
        <w:rPr>
          <w:rFonts w:cs="Times New Roman"/>
          <w:color w:val="000000" w:themeColor="text1"/>
          <w:szCs w:val="36"/>
        </w:rPr>
      </w:pPr>
      <w:r>
        <w:rPr>
          <w:rFonts w:cs="Times New Roman"/>
          <w:color w:val="000000" w:themeColor="text1"/>
          <w:szCs w:val="36"/>
        </w:rPr>
        <w:t>Motivation</w:t>
      </w:r>
    </w:p>
    <w:p w14:paraId="0B2DFCD3" w14:textId="6D681B2E" w:rsidR="00A62710" w:rsidRPr="00EC2EB5" w:rsidRDefault="004F76C9" w:rsidP="00831310">
      <w:pPr>
        <w:pStyle w:val="ListParagraph"/>
        <w:spacing w:line="360" w:lineRule="auto"/>
        <w:ind w:left="0"/>
        <w:jc w:val="thaiDistribute"/>
        <w:rPr>
          <w:rFonts w:ascii="Times New Roman" w:hAnsi="Times New Roman" w:cs="Times New Roman"/>
          <w:color w:val="000000" w:themeColor="text1"/>
          <w:sz w:val="24"/>
          <w:szCs w:val="24"/>
        </w:rPr>
      </w:pPr>
      <w:r w:rsidRPr="006A7D30">
        <w:rPr>
          <w:rFonts w:ascii="Times New Roman" w:hAnsi="Times New Roman" w:cs="Times New Roman"/>
          <w:color w:val="000000" w:themeColor="text1"/>
          <w:szCs w:val="22"/>
        </w:rPr>
        <w:tab/>
      </w:r>
      <w:r w:rsidR="00744205" w:rsidRPr="00EC2EB5">
        <w:rPr>
          <w:rFonts w:ascii="Times New Roman" w:hAnsi="Times New Roman" w:cs="Times New Roman"/>
          <w:color w:val="000000" w:themeColor="text1"/>
          <w:sz w:val="24"/>
          <w:szCs w:val="24"/>
        </w:rPr>
        <w:t xml:space="preserve">In the current age of </w:t>
      </w:r>
      <w:r w:rsidR="006E0AC6" w:rsidRPr="00EC2EB5">
        <w:rPr>
          <w:rFonts w:ascii="Times New Roman" w:hAnsi="Times New Roman" w:cs="Times New Roman"/>
          <w:color w:val="000000" w:themeColor="text1"/>
          <w:sz w:val="24"/>
          <w:szCs w:val="24"/>
        </w:rPr>
        <w:t xml:space="preserve">information </w:t>
      </w:r>
      <w:r w:rsidR="00744205" w:rsidRPr="00EC2EB5">
        <w:rPr>
          <w:rFonts w:ascii="Times New Roman" w:hAnsi="Times New Roman" w:cs="Times New Roman"/>
          <w:color w:val="000000" w:themeColor="text1"/>
          <w:sz w:val="24"/>
          <w:szCs w:val="24"/>
        </w:rPr>
        <w:t xml:space="preserve">digitalization, </w:t>
      </w:r>
      <w:r w:rsidR="002C760E" w:rsidRPr="00EC2EB5">
        <w:rPr>
          <w:rFonts w:ascii="Times New Roman" w:hAnsi="Times New Roman" w:cs="Times New Roman"/>
          <w:color w:val="000000" w:themeColor="text1"/>
          <w:sz w:val="24"/>
          <w:szCs w:val="24"/>
        </w:rPr>
        <w:t>cyber</w:t>
      </w:r>
      <w:r w:rsidR="00744205" w:rsidRPr="00EC2EB5">
        <w:rPr>
          <w:rFonts w:ascii="Times New Roman" w:hAnsi="Times New Roman" w:cs="Times New Roman"/>
          <w:color w:val="000000" w:themeColor="text1"/>
          <w:sz w:val="24"/>
          <w:szCs w:val="24"/>
        </w:rPr>
        <w:t>security</w:t>
      </w:r>
      <w:r w:rsidR="002C760E" w:rsidRPr="00EC2EB5">
        <w:rPr>
          <w:rFonts w:ascii="Times New Roman" w:hAnsi="Times New Roman" w:cs="Times New Roman"/>
          <w:color w:val="000000" w:themeColor="text1"/>
          <w:sz w:val="24"/>
          <w:szCs w:val="24"/>
        </w:rPr>
        <w:t xml:space="preserve"> </w:t>
      </w:r>
      <w:r w:rsidR="00744205" w:rsidRPr="00EC2EB5">
        <w:rPr>
          <w:rFonts w:ascii="Times New Roman" w:hAnsi="Times New Roman" w:cs="Times New Roman"/>
          <w:color w:val="000000" w:themeColor="text1"/>
          <w:sz w:val="24"/>
          <w:szCs w:val="24"/>
        </w:rPr>
        <w:t xml:space="preserve">has become an issue for many organizations and individual. </w:t>
      </w:r>
      <w:r w:rsidR="008B6073" w:rsidRPr="00EC2EB5">
        <w:rPr>
          <w:rFonts w:ascii="Times New Roman" w:hAnsi="Times New Roman" w:cs="Times New Roman"/>
          <w:color w:val="000000" w:themeColor="text1"/>
          <w:sz w:val="24"/>
          <w:szCs w:val="24"/>
        </w:rPr>
        <w:t>Anyone can become a target of cyber-attacks. Amongst many kind</w:t>
      </w:r>
      <w:r w:rsidR="006E0AC6" w:rsidRPr="00EC2EB5">
        <w:rPr>
          <w:rFonts w:ascii="Times New Roman" w:hAnsi="Times New Roman" w:cs="Times New Roman"/>
          <w:color w:val="000000" w:themeColor="text1"/>
          <w:sz w:val="24"/>
          <w:szCs w:val="24"/>
        </w:rPr>
        <w:t xml:space="preserve"> of</w:t>
      </w:r>
      <w:r w:rsidR="008B6073" w:rsidRPr="00EC2EB5">
        <w:rPr>
          <w:rFonts w:ascii="Times New Roman" w:hAnsi="Times New Roman" w:cs="Times New Roman"/>
          <w:color w:val="000000" w:themeColor="text1"/>
          <w:sz w:val="24"/>
          <w:szCs w:val="24"/>
        </w:rPr>
        <w:t xml:space="preserve"> organization, healthcare industry is one of major target that become victim of cyber-attacks each year</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5]</w:t>
      </w:r>
      <w:r w:rsidR="00AB71A8" w:rsidRPr="00EC2EB5">
        <w:rPr>
          <w:rFonts w:ascii="Times New Roman" w:hAnsi="Times New Roman" w:cs="Times New Roman"/>
          <w:color w:val="000000" w:themeColor="text1"/>
          <w:sz w:val="24"/>
          <w:szCs w:val="24"/>
        </w:rPr>
        <w:fldChar w:fldCharType="end"/>
      </w:r>
      <w:r w:rsidR="008B6073" w:rsidRPr="00EC2EB5">
        <w:rPr>
          <w:rFonts w:ascii="Times New Roman" w:hAnsi="Times New Roman" w:cs="Times New Roman"/>
          <w:color w:val="000000" w:themeColor="text1"/>
          <w:sz w:val="24"/>
          <w:szCs w:val="24"/>
        </w:rPr>
        <w:t xml:space="preserve">. </w:t>
      </w:r>
      <w:r w:rsidR="002458CC" w:rsidRPr="00EC2EB5">
        <w:rPr>
          <w:rFonts w:ascii="Times New Roman" w:hAnsi="Times New Roman" w:cs="Times New Roman"/>
          <w:color w:val="000000" w:themeColor="text1"/>
          <w:sz w:val="24"/>
          <w:szCs w:val="24"/>
        </w:rPr>
        <w:t xml:space="preserve">Followed by digitalization of hospital operation and information system, </w:t>
      </w:r>
      <w:r w:rsidR="006016C8" w:rsidRPr="00EC2EB5">
        <w:rPr>
          <w:rFonts w:ascii="Times New Roman" w:hAnsi="Times New Roman" w:cs="Times New Roman"/>
          <w:color w:val="000000" w:themeColor="text1"/>
          <w:sz w:val="24"/>
          <w:szCs w:val="24"/>
        </w:rPr>
        <w:t xml:space="preserve">amount of </w:t>
      </w:r>
      <w:r w:rsidR="00552810" w:rsidRPr="00EC2EB5">
        <w:rPr>
          <w:rFonts w:ascii="Times New Roman" w:hAnsi="Times New Roman" w:cs="Times New Roman"/>
          <w:color w:val="000000" w:themeColor="text1"/>
          <w:sz w:val="24"/>
          <w:szCs w:val="24"/>
        </w:rPr>
        <w:t xml:space="preserve">cyber-attack and variation rise as </w:t>
      </w:r>
      <w:r w:rsidR="00461B38" w:rsidRPr="00EC2EB5">
        <w:rPr>
          <w:rFonts w:ascii="Times New Roman" w:hAnsi="Times New Roman" w:cs="Times New Roman"/>
          <w:color w:val="000000" w:themeColor="text1"/>
          <w:sz w:val="24"/>
          <w:szCs w:val="24"/>
        </w:rPr>
        <w:t xml:space="preserve">the </w:t>
      </w:r>
      <w:r w:rsidR="00552810" w:rsidRPr="00EC2EB5">
        <w:rPr>
          <w:rFonts w:ascii="Times New Roman" w:hAnsi="Times New Roman" w:cs="Times New Roman"/>
          <w:color w:val="000000" w:themeColor="text1"/>
          <w:sz w:val="24"/>
          <w:szCs w:val="24"/>
        </w:rPr>
        <w:t>technology developed. T</w:t>
      </w:r>
      <w:r w:rsidR="00987FBE" w:rsidRPr="00EC2EB5">
        <w:rPr>
          <w:rFonts w:ascii="Times New Roman" w:hAnsi="Times New Roman" w:cs="Times New Roman"/>
          <w:color w:val="000000" w:themeColor="text1"/>
          <w:sz w:val="24"/>
          <w:szCs w:val="24"/>
        </w:rPr>
        <w:t>hese</w:t>
      </w:r>
      <w:r w:rsidR="006E0AC6" w:rsidRPr="00EC2EB5">
        <w:rPr>
          <w:rFonts w:ascii="Times New Roman" w:hAnsi="Times New Roman" w:cs="Times New Roman"/>
          <w:color w:val="000000" w:themeColor="text1"/>
          <w:sz w:val="24"/>
          <w:szCs w:val="24"/>
        </w:rPr>
        <w:t xml:space="preserve"> incidents </w:t>
      </w:r>
      <w:r w:rsidR="00D22E47" w:rsidRPr="00EC2EB5">
        <w:rPr>
          <w:rFonts w:ascii="Times New Roman" w:hAnsi="Times New Roman" w:cs="Times New Roman"/>
          <w:color w:val="000000" w:themeColor="text1"/>
          <w:sz w:val="24"/>
          <w:szCs w:val="24"/>
        </w:rPr>
        <w:t>variant</w:t>
      </w:r>
      <w:r w:rsidR="006E0AC6" w:rsidRPr="00EC2EB5">
        <w:rPr>
          <w:rFonts w:ascii="Times New Roman" w:hAnsi="Times New Roman" w:cs="Times New Roman"/>
          <w:color w:val="000000" w:themeColor="text1"/>
          <w:sz w:val="24"/>
          <w:szCs w:val="24"/>
        </w:rPr>
        <w:t xml:space="preserve"> from </w:t>
      </w:r>
      <w:r w:rsidR="00B44E37" w:rsidRPr="00EC2EB5">
        <w:rPr>
          <w:rFonts w:ascii="Times New Roman" w:hAnsi="Times New Roman" w:cs="Times New Roman"/>
          <w:color w:val="000000" w:themeColor="text1"/>
          <w:sz w:val="24"/>
          <w:szCs w:val="24"/>
        </w:rPr>
        <w:t>breach</w:t>
      </w:r>
      <w:r w:rsidR="004517DB" w:rsidRPr="00EC2EB5">
        <w:rPr>
          <w:rFonts w:ascii="Times New Roman" w:hAnsi="Times New Roman" w:cs="Times New Roman"/>
          <w:color w:val="000000" w:themeColor="text1"/>
          <w:sz w:val="24"/>
          <w:szCs w:val="24"/>
        </w:rPr>
        <w:t>ed</w:t>
      </w:r>
      <w:r w:rsidR="00B44E37" w:rsidRPr="00EC2EB5">
        <w:rPr>
          <w:rFonts w:ascii="Times New Roman" w:hAnsi="Times New Roman" w:cs="Times New Roman"/>
          <w:color w:val="000000" w:themeColor="text1"/>
          <w:sz w:val="24"/>
          <w:szCs w:val="24"/>
        </w:rPr>
        <w:t xml:space="preserve"> in personal </w:t>
      </w:r>
      <w:r w:rsidR="00076A69" w:rsidRPr="00EC2EB5">
        <w:rPr>
          <w:rFonts w:ascii="Times New Roman" w:hAnsi="Times New Roman" w:cs="Times New Roman"/>
          <w:color w:val="000000" w:themeColor="text1"/>
          <w:sz w:val="24"/>
          <w:szCs w:val="24"/>
        </w:rPr>
        <w:t>health information</w:t>
      </w:r>
      <w:r w:rsidR="00B44E37" w:rsidRPr="00EC2EB5">
        <w:rPr>
          <w:rFonts w:ascii="Times New Roman" w:hAnsi="Times New Roman" w:cs="Times New Roman"/>
          <w:color w:val="000000" w:themeColor="text1"/>
          <w:sz w:val="24"/>
          <w:szCs w:val="24"/>
        </w:rPr>
        <w:t xml:space="preserve"> to larger size </w:t>
      </w:r>
      <w:r w:rsidR="00542FCD" w:rsidRPr="00EC2EB5">
        <w:rPr>
          <w:rFonts w:ascii="Times New Roman" w:hAnsi="Times New Roman" w:cs="Times New Roman"/>
          <w:color w:val="000000" w:themeColor="text1"/>
          <w:sz w:val="24"/>
          <w:szCs w:val="24"/>
        </w:rPr>
        <w:t xml:space="preserve">of </w:t>
      </w:r>
      <w:r w:rsidR="00B44E37" w:rsidRPr="00EC2EB5">
        <w:rPr>
          <w:rFonts w:ascii="Times New Roman" w:hAnsi="Times New Roman" w:cs="Times New Roman"/>
          <w:color w:val="000000" w:themeColor="text1"/>
          <w:sz w:val="24"/>
          <w:szCs w:val="24"/>
        </w:rPr>
        <w:t xml:space="preserve">attack </w:t>
      </w:r>
      <w:r w:rsidR="00542FCD" w:rsidRPr="00EC2EB5">
        <w:rPr>
          <w:rFonts w:ascii="Times New Roman" w:hAnsi="Times New Roman" w:cs="Times New Roman"/>
          <w:color w:val="000000" w:themeColor="text1"/>
          <w:sz w:val="24"/>
          <w:szCs w:val="24"/>
        </w:rPr>
        <w:t>which can potentially halt</w:t>
      </w:r>
      <w:r w:rsidR="00B44E37" w:rsidRPr="00EC2EB5">
        <w:rPr>
          <w:rFonts w:ascii="Times New Roman" w:hAnsi="Times New Roman" w:cs="Times New Roman"/>
          <w:color w:val="000000" w:themeColor="text1"/>
          <w:sz w:val="24"/>
          <w:szCs w:val="24"/>
        </w:rPr>
        <w:t xml:space="preserve"> hospital operation for </w:t>
      </w:r>
      <w:proofErr w:type="gramStart"/>
      <w:r w:rsidR="00B44E37" w:rsidRPr="00EC2EB5">
        <w:rPr>
          <w:rFonts w:ascii="Times New Roman" w:hAnsi="Times New Roman" w:cs="Times New Roman"/>
          <w:color w:val="000000" w:themeColor="text1"/>
          <w:sz w:val="24"/>
          <w:szCs w:val="24"/>
        </w:rPr>
        <w:t>a period of time</w:t>
      </w:r>
      <w:proofErr w:type="gramEnd"/>
      <w:r w:rsidR="00B44E37" w:rsidRPr="00EC2EB5">
        <w:rPr>
          <w:rFonts w:ascii="Times New Roman" w:hAnsi="Times New Roman" w:cs="Times New Roman"/>
          <w:color w:val="000000" w:themeColor="text1"/>
          <w:sz w:val="24"/>
          <w:szCs w:val="24"/>
        </w:rPr>
        <w:t xml:space="preserve">. </w:t>
      </w:r>
      <w:r w:rsidR="00FD0AB6" w:rsidRPr="00EC2EB5">
        <w:rPr>
          <w:rFonts w:ascii="Times New Roman" w:hAnsi="Times New Roman" w:cs="Times New Roman"/>
          <w:color w:val="000000" w:themeColor="text1"/>
          <w:sz w:val="24"/>
          <w:szCs w:val="24"/>
        </w:rPr>
        <w:t>Halted in operation</w:t>
      </w:r>
      <w:r w:rsidR="008E2488" w:rsidRPr="00EC2EB5">
        <w:rPr>
          <w:rFonts w:ascii="Times New Roman" w:hAnsi="Times New Roman" w:cs="Times New Roman"/>
          <w:color w:val="000000" w:themeColor="text1"/>
          <w:sz w:val="24"/>
          <w:szCs w:val="24"/>
        </w:rPr>
        <w:t xml:space="preserve"> surely cause damage in various kinds. It may cost hospital for more than million, or even cost individuals’ life </w:t>
      </w:r>
      <w:proofErr w:type="gramStart"/>
      <w:r w:rsidR="008E2488" w:rsidRPr="00EC2EB5">
        <w:rPr>
          <w:rFonts w:ascii="Times New Roman" w:hAnsi="Times New Roman" w:cs="Times New Roman"/>
          <w:color w:val="000000" w:themeColor="text1"/>
          <w:sz w:val="24"/>
          <w:szCs w:val="24"/>
        </w:rPr>
        <w:t>as a result of</w:t>
      </w:r>
      <w:proofErr w:type="gramEnd"/>
      <w:r w:rsidR="00795AB1" w:rsidRPr="00EC2EB5">
        <w:rPr>
          <w:rFonts w:ascii="Times New Roman" w:hAnsi="Times New Roman" w:cs="Times New Roman"/>
          <w:color w:val="000000" w:themeColor="text1"/>
          <w:sz w:val="24"/>
          <w:szCs w:val="24"/>
        </w:rPr>
        <w:t xml:space="preserve"> the</w:t>
      </w:r>
      <w:r w:rsidR="00FD64CB" w:rsidRPr="00EC2EB5">
        <w:rPr>
          <w:rFonts w:ascii="Times New Roman" w:hAnsi="Times New Roman" w:cs="Times New Roman"/>
          <w:color w:val="000000" w:themeColor="text1"/>
          <w:sz w:val="24"/>
          <w:szCs w:val="24"/>
        </w:rPr>
        <w:t xml:space="preserve"> incident</w:t>
      </w:r>
      <w:r w:rsidR="00497222" w:rsidRPr="00EC2EB5">
        <w:rPr>
          <w:rFonts w:ascii="Times New Roman" w:hAnsi="Times New Roman" w:cs="Times New Roman"/>
          <w:color w:val="000000" w:themeColor="text1"/>
          <w:sz w:val="24"/>
          <w:szCs w:val="24"/>
        </w:rPr>
        <w:t xml:space="preserve"> for the worst</w:t>
      </w:r>
      <w:r w:rsidR="008E2488" w:rsidRPr="00EC2EB5">
        <w:rPr>
          <w:rFonts w:ascii="Times New Roman" w:hAnsi="Times New Roman" w:cs="Times New Roman"/>
          <w:color w:val="000000" w:themeColor="text1"/>
          <w:sz w:val="24"/>
          <w:szCs w:val="24"/>
        </w:rPr>
        <w:t xml:space="preserve">. </w:t>
      </w:r>
    </w:p>
    <w:p w14:paraId="7E48F19B" w14:textId="32BD708B" w:rsidR="001F0AF0" w:rsidRPr="00EC2EB5" w:rsidRDefault="00483422"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ab/>
        <w:t xml:space="preserve">There are many kinds of incidents targeting healthcare industry. </w:t>
      </w:r>
      <w:r w:rsidR="004048C7" w:rsidRPr="00EC2EB5">
        <w:rPr>
          <w:rFonts w:ascii="Times New Roman" w:hAnsi="Times New Roman" w:cs="Times New Roman"/>
          <w:color w:val="000000" w:themeColor="text1"/>
          <w:sz w:val="24"/>
          <w:szCs w:val="24"/>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rFonts w:ascii="Times New Roman" w:hAnsi="Times New Roman" w:cs="Times New Roman"/>
          <w:color w:val="000000" w:themeColor="text1"/>
          <w:sz w:val="24"/>
          <w:szCs w:val="24"/>
        </w:rPr>
        <w:t xml:space="preserve"> like i</w:t>
      </w:r>
      <w:r w:rsidR="008E40AD" w:rsidRPr="00EC2EB5">
        <w:rPr>
          <w:rFonts w:ascii="Times New Roman" w:hAnsi="Times New Roman" w:cs="Times New Roman"/>
          <w:color w:val="000000" w:themeColor="text1"/>
          <w:sz w:val="24"/>
          <w:szCs w:val="24"/>
        </w:rPr>
        <w:t xml:space="preserve">dentity theft, blackmailing, or </w:t>
      </w:r>
      <w:r w:rsidR="00D04D24" w:rsidRPr="00EC2EB5">
        <w:rPr>
          <w:rFonts w:ascii="Times New Roman" w:hAnsi="Times New Roman" w:cs="Times New Roman"/>
          <w:color w:val="000000" w:themeColor="text1"/>
          <w:sz w:val="24"/>
          <w:szCs w:val="24"/>
        </w:rPr>
        <w:t>social engineering</w:t>
      </w:r>
      <w:r w:rsidR="00D73B5A" w:rsidRPr="00EC2EB5">
        <w:rPr>
          <w:rFonts w:ascii="Times New Roman" w:hAnsi="Times New Roman" w:cs="Times New Roman"/>
          <w:color w:val="000000" w:themeColor="text1"/>
          <w:sz w:val="24"/>
          <w:szCs w:val="24"/>
        </w:rPr>
        <w:t>,</w:t>
      </w:r>
      <w:r w:rsidR="00803AE2" w:rsidRPr="00EC2EB5">
        <w:rPr>
          <w:rFonts w:ascii="Times New Roman" w:hAnsi="Times New Roman" w:cs="Times New Roman"/>
          <w:color w:val="000000" w:themeColor="text1"/>
          <w:sz w:val="24"/>
          <w:szCs w:val="24"/>
        </w:rPr>
        <w:t xml:space="preserve"> </w:t>
      </w:r>
      <w:r w:rsidR="004A176F" w:rsidRPr="00EC2EB5">
        <w:rPr>
          <w:rFonts w:ascii="Times New Roman" w:hAnsi="Times New Roman" w:cs="Times New Roman"/>
          <w:color w:val="000000" w:themeColor="text1"/>
          <w:sz w:val="24"/>
          <w:szCs w:val="24"/>
        </w:rPr>
        <w:t>due to</w:t>
      </w:r>
      <w:r w:rsidR="00803AE2" w:rsidRPr="00EC2EB5">
        <w:rPr>
          <w:rFonts w:ascii="Times New Roman" w:hAnsi="Times New Roman" w:cs="Times New Roman"/>
          <w:color w:val="000000" w:themeColor="text1"/>
          <w:sz w:val="24"/>
          <w:szCs w:val="24"/>
        </w:rPr>
        <w:t xml:space="preserve"> these data mostly included patients’ personal information and their health condition</w:t>
      </w:r>
      <w:r w:rsidR="004048C7" w:rsidRPr="00EC2EB5">
        <w:rPr>
          <w:rFonts w:ascii="Times New Roman" w:hAnsi="Times New Roman" w:cs="Times New Roman"/>
          <w:color w:val="000000" w:themeColor="text1"/>
          <w:sz w:val="24"/>
          <w:szCs w:val="24"/>
        </w:rPr>
        <w:t>.</w:t>
      </w:r>
      <w:r w:rsidR="0076404D" w:rsidRPr="00EC2EB5">
        <w:rPr>
          <w:rFonts w:ascii="Times New Roman" w:hAnsi="Times New Roman" w:cs="Times New Roman"/>
          <w:color w:val="000000" w:themeColor="text1"/>
          <w:sz w:val="24"/>
          <w:szCs w:val="24"/>
        </w:rPr>
        <w:t xml:space="preserve"> This kind of incident can potentially cost hospital ‘a trust’ from their customer if they showed a poor quality of incident mitigation</w:t>
      </w:r>
      <w:r w:rsidR="00EB690C" w:rsidRPr="00EC2EB5">
        <w:rPr>
          <w:rFonts w:ascii="Times New Roman" w:hAnsi="Times New Roman" w:cs="Times New Roman"/>
          <w:color w:val="000000" w:themeColor="text1"/>
          <w:sz w:val="24"/>
          <w:szCs w:val="24"/>
        </w:rPr>
        <w:t xml:space="preserve">, </w:t>
      </w:r>
      <w:r w:rsidR="004C74F6" w:rsidRPr="00EC2EB5">
        <w:rPr>
          <w:rFonts w:ascii="Times New Roman" w:hAnsi="Times New Roman" w:cs="Times New Roman"/>
          <w:color w:val="000000" w:themeColor="text1"/>
          <w:sz w:val="24"/>
          <w:szCs w:val="24"/>
        </w:rPr>
        <w:t xml:space="preserve">as </w:t>
      </w:r>
      <w:r w:rsidR="0076404D" w:rsidRPr="00EC2EB5">
        <w:rPr>
          <w:rFonts w:ascii="Times New Roman" w:hAnsi="Times New Roman" w:cs="Times New Roman"/>
          <w:color w:val="000000" w:themeColor="text1"/>
          <w:sz w:val="24"/>
          <w:szCs w:val="24"/>
        </w:rPr>
        <w:t xml:space="preserve">individuals’ </w:t>
      </w:r>
      <w:r w:rsidR="004A72DB" w:rsidRPr="00EC2EB5">
        <w:rPr>
          <w:rFonts w:ascii="Times New Roman" w:hAnsi="Times New Roman" w:cs="Times New Roman"/>
          <w:color w:val="000000" w:themeColor="text1"/>
          <w:sz w:val="24"/>
          <w:szCs w:val="24"/>
        </w:rPr>
        <w:t xml:space="preserve">safety and </w:t>
      </w:r>
      <w:r w:rsidR="0076404D" w:rsidRPr="00EC2EB5">
        <w:rPr>
          <w:rFonts w:ascii="Times New Roman" w:hAnsi="Times New Roman" w:cs="Times New Roman"/>
          <w:color w:val="000000" w:themeColor="text1"/>
          <w:sz w:val="24"/>
          <w:szCs w:val="24"/>
        </w:rPr>
        <w:t>privacy are</w:t>
      </w:r>
      <w:r w:rsidR="00BD717E" w:rsidRPr="00EC2EB5">
        <w:rPr>
          <w:rFonts w:ascii="Times New Roman" w:hAnsi="Times New Roman" w:cs="Times New Roman"/>
          <w:color w:val="000000" w:themeColor="text1"/>
          <w:sz w:val="24"/>
          <w:szCs w:val="24"/>
        </w:rPr>
        <w:t xml:space="preserve"> being</w:t>
      </w:r>
      <w:r w:rsidR="0076404D" w:rsidRPr="00EC2EB5">
        <w:rPr>
          <w:rFonts w:ascii="Times New Roman" w:hAnsi="Times New Roman" w:cs="Times New Roman"/>
          <w:color w:val="000000" w:themeColor="text1"/>
          <w:sz w:val="24"/>
          <w:szCs w:val="24"/>
        </w:rPr>
        <w:t xml:space="preserve"> put on the stake.</w:t>
      </w:r>
      <w:r w:rsidR="001B7143" w:rsidRPr="00EC2EB5">
        <w:rPr>
          <w:rFonts w:ascii="Times New Roman" w:hAnsi="Times New Roman" w:cs="Times New Roman"/>
          <w:color w:val="000000" w:themeColor="text1"/>
          <w:sz w:val="24"/>
          <w:szCs w:val="24"/>
        </w:rPr>
        <w:t xml:space="preserve"> </w:t>
      </w:r>
      <w:r w:rsidR="0044738A" w:rsidRPr="00EC2EB5">
        <w:rPr>
          <w:rFonts w:ascii="Times New Roman" w:hAnsi="Times New Roman" w:cs="Times New Roman"/>
          <w:color w:val="000000" w:themeColor="text1"/>
          <w:sz w:val="24"/>
          <w:szCs w:val="24"/>
        </w:rPr>
        <w:t>Also, there are the case that not just gain unauthorized access to patient’s private data but, take over the data or even wipe all important data out of existence.</w:t>
      </w:r>
      <w:r w:rsidR="00803AE2" w:rsidRPr="00EC2EB5">
        <w:rPr>
          <w:rFonts w:ascii="Times New Roman" w:hAnsi="Times New Roman" w:cs="Times New Roman"/>
          <w:color w:val="000000" w:themeColor="text1"/>
          <w:sz w:val="24"/>
          <w:szCs w:val="24"/>
        </w:rPr>
        <w:t xml:space="preserve"> ‘Ransomware’</w:t>
      </w:r>
      <w:r w:rsidR="0044738A" w:rsidRPr="00EC2EB5">
        <w:rPr>
          <w:rFonts w:ascii="Times New Roman" w:hAnsi="Times New Roman" w:cs="Times New Roman"/>
          <w:color w:val="000000" w:themeColor="text1"/>
          <w:sz w:val="24"/>
          <w:szCs w:val="24"/>
        </w:rPr>
        <w:t xml:space="preserve"> and ‘</w:t>
      </w:r>
      <w:proofErr w:type="spellStart"/>
      <w:r w:rsidR="0044738A" w:rsidRPr="00EC2EB5">
        <w:rPr>
          <w:rFonts w:ascii="Times New Roman" w:hAnsi="Times New Roman" w:cs="Times New Roman"/>
          <w:color w:val="000000" w:themeColor="text1"/>
          <w:sz w:val="24"/>
          <w:szCs w:val="24"/>
        </w:rPr>
        <w:t>Wipeware</w:t>
      </w:r>
      <w:proofErr w:type="spellEnd"/>
      <w:r w:rsidR="0044738A" w:rsidRPr="00EC2EB5">
        <w:rPr>
          <w:rFonts w:ascii="Times New Roman" w:hAnsi="Times New Roman" w:cs="Times New Roman"/>
          <w:color w:val="000000" w:themeColor="text1"/>
          <w:sz w:val="24"/>
          <w:szCs w:val="24"/>
        </w:rPr>
        <w:t>’ are the main cause of these threats</w:t>
      </w:r>
      <w:r w:rsidR="00803AE2" w:rsidRPr="00EC2EB5">
        <w:rPr>
          <w:rFonts w:ascii="Times New Roman" w:hAnsi="Times New Roman" w:cs="Times New Roman"/>
          <w:color w:val="000000" w:themeColor="text1"/>
          <w:sz w:val="24"/>
          <w:szCs w:val="24"/>
        </w:rPr>
        <w:t>. Ransomware take over</w:t>
      </w:r>
      <w:r w:rsidR="00412BFB" w:rsidRPr="00EC2EB5">
        <w:rPr>
          <w:rFonts w:ascii="Times New Roman" w:hAnsi="Times New Roman" w:cs="Times New Roman"/>
          <w:color w:val="000000" w:themeColor="text1"/>
          <w:sz w:val="24"/>
          <w:szCs w:val="24"/>
        </w:rPr>
        <w:t xml:space="preserve"> an</w:t>
      </w:r>
      <w:r w:rsidR="00803AE2" w:rsidRPr="00EC2EB5">
        <w:rPr>
          <w:rFonts w:ascii="Times New Roman" w:hAnsi="Times New Roman" w:cs="Times New Roman"/>
          <w:color w:val="000000" w:themeColor="text1"/>
          <w:sz w:val="24"/>
          <w:szCs w:val="24"/>
        </w:rPr>
        <w:t xml:space="preserve"> ownership</w:t>
      </w:r>
      <w:r w:rsidR="00AD5103" w:rsidRPr="00EC2EB5">
        <w:rPr>
          <w:rFonts w:ascii="Times New Roman" w:hAnsi="Times New Roman" w:cs="Times New Roman"/>
          <w:color w:val="000000" w:themeColor="text1"/>
          <w:sz w:val="24"/>
          <w:szCs w:val="24"/>
        </w:rPr>
        <w:t xml:space="preserve"> over data</w:t>
      </w:r>
      <w:r w:rsidR="00412BFB" w:rsidRPr="00EC2EB5">
        <w:rPr>
          <w:rFonts w:ascii="Times New Roman" w:hAnsi="Times New Roman" w:cs="Times New Roman"/>
          <w:color w:val="000000" w:themeColor="text1"/>
          <w:sz w:val="24"/>
          <w:szCs w:val="24"/>
        </w:rPr>
        <w:t xml:space="preserve"> away</w:t>
      </w:r>
      <w:r w:rsidR="00803AE2" w:rsidRPr="00EC2EB5">
        <w:rPr>
          <w:rFonts w:ascii="Times New Roman" w:hAnsi="Times New Roman" w:cs="Times New Roman"/>
          <w:color w:val="000000" w:themeColor="text1"/>
          <w:sz w:val="24"/>
          <w:szCs w:val="24"/>
        </w:rPr>
        <w:t xml:space="preserve"> from hospital system and encrypt all </w:t>
      </w:r>
      <w:r w:rsidR="00AD5103" w:rsidRPr="00EC2EB5">
        <w:rPr>
          <w:rFonts w:ascii="Times New Roman" w:hAnsi="Times New Roman" w:cs="Times New Roman"/>
          <w:color w:val="000000" w:themeColor="text1"/>
          <w:sz w:val="24"/>
          <w:szCs w:val="24"/>
        </w:rPr>
        <w:t xml:space="preserve">the </w:t>
      </w:r>
      <w:r w:rsidR="00803AE2" w:rsidRPr="00EC2EB5">
        <w:rPr>
          <w:rFonts w:ascii="Times New Roman" w:hAnsi="Times New Roman" w:cs="Times New Roman"/>
          <w:color w:val="000000" w:themeColor="text1"/>
          <w:sz w:val="24"/>
          <w:szCs w:val="24"/>
        </w:rPr>
        <w:t xml:space="preserve">data which often take an </w:t>
      </w:r>
      <w:proofErr w:type="gramStart"/>
      <w:r w:rsidR="00803AE2" w:rsidRPr="00EC2EB5">
        <w:rPr>
          <w:rFonts w:ascii="Times New Roman" w:hAnsi="Times New Roman" w:cs="Times New Roman"/>
          <w:color w:val="000000" w:themeColor="text1"/>
          <w:sz w:val="24"/>
          <w:szCs w:val="24"/>
        </w:rPr>
        <w:t>important roles</w:t>
      </w:r>
      <w:proofErr w:type="gramEnd"/>
      <w:r w:rsidR="00803AE2" w:rsidRPr="00EC2EB5">
        <w:rPr>
          <w:rFonts w:ascii="Times New Roman" w:hAnsi="Times New Roman" w:cs="Times New Roman"/>
          <w:color w:val="000000" w:themeColor="text1"/>
          <w:sz w:val="24"/>
          <w:szCs w:val="24"/>
        </w:rPr>
        <w:t xml:space="preserve"> on hospital operation.</w:t>
      </w:r>
      <w:r w:rsidR="008E3A23" w:rsidRPr="00EC2EB5">
        <w:rPr>
          <w:rFonts w:ascii="Times New Roman" w:hAnsi="Times New Roman" w:cs="Times New Roman"/>
          <w:color w:val="000000" w:themeColor="text1"/>
          <w:sz w:val="24"/>
          <w:szCs w:val="24"/>
        </w:rPr>
        <w:t xml:space="preserve"> At the same time, </w:t>
      </w:r>
      <w:proofErr w:type="spellStart"/>
      <w:r w:rsidR="008E3A23" w:rsidRPr="00EC2EB5">
        <w:rPr>
          <w:rFonts w:ascii="Times New Roman" w:hAnsi="Times New Roman" w:cs="Times New Roman"/>
          <w:color w:val="000000" w:themeColor="text1"/>
          <w:sz w:val="24"/>
          <w:szCs w:val="24"/>
        </w:rPr>
        <w:t>Wipeware</w:t>
      </w:r>
      <w:proofErr w:type="spellEnd"/>
      <w:r w:rsidR="008E3A23" w:rsidRPr="00EC2EB5">
        <w:rPr>
          <w:rFonts w:ascii="Times New Roman" w:hAnsi="Times New Roman" w:cs="Times New Roman"/>
          <w:color w:val="000000" w:themeColor="text1"/>
          <w:sz w:val="24"/>
          <w:szCs w:val="24"/>
        </w:rPr>
        <w:t xml:space="preserve"> will delete all the data from the victim machine.</w:t>
      </w:r>
      <w:r w:rsidR="0059139E" w:rsidRPr="00EC2EB5">
        <w:rPr>
          <w:rFonts w:ascii="Times New Roman" w:hAnsi="Times New Roman" w:cs="Times New Roman"/>
          <w:color w:val="000000" w:themeColor="text1"/>
          <w:sz w:val="24"/>
          <w:szCs w:val="24"/>
        </w:rPr>
        <w:t xml:space="preserve"> T</w:t>
      </w:r>
      <w:r w:rsidR="00B167CF" w:rsidRPr="00EC2EB5">
        <w:rPr>
          <w:rFonts w:ascii="Times New Roman" w:hAnsi="Times New Roman" w:cs="Times New Roman"/>
          <w:color w:val="000000" w:themeColor="text1"/>
          <w:sz w:val="24"/>
          <w:szCs w:val="24"/>
        </w:rPr>
        <w:t>his mostly</w:t>
      </w:r>
      <w:r w:rsidR="0059139E" w:rsidRPr="00EC2EB5">
        <w:rPr>
          <w:rFonts w:ascii="Times New Roman" w:hAnsi="Times New Roman" w:cs="Times New Roman"/>
          <w:color w:val="000000" w:themeColor="text1"/>
          <w:sz w:val="24"/>
          <w:szCs w:val="24"/>
        </w:rPr>
        <w:t xml:space="preserve"> cause great disruption on hospital operation as consequence.</w:t>
      </w:r>
      <w:r w:rsidR="00C678FC" w:rsidRPr="00EC2EB5">
        <w:rPr>
          <w:rFonts w:ascii="Times New Roman" w:hAnsi="Times New Roman" w:cs="Times New Roman"/>
          <w:color w:val="000000" w:themeColor="text1"/>
          <w:sz w:val="24"/>
          <w:szCs w:val="24"/>
        </w:rPr>
        <w:t xml:space="preserve"> Incidents that showed up in recent years seem to target </w:t>
      </w:r>
      <w:r w:rsidR="00181DC1" w:rsidRPr="00EC2EB5">
        <w:rPr>
          <w:rFonts w:ascii="Times New Roman" w:hAnsi="Times New Roman" w:cs="Times New Roman"/>
          <w:color w:val="000000" w:themeColor="text1"/>
          <w:sz w:val="24"/>
          <w:szCs w:val="24"/>
        </w:rPr>
        <w:t>healthcare organization</w:t>
      </w:r>
      <w:r w:rsidR="00C678FC" w:rsidRPr="00EC2EB5">
        <w:rPr>
          <w:rFonts w:ascii="Times New Roman" w:hAnsi="Times New Roman" w:cs="Times New Roman"/>
          <w:color w:val="000000" w:themeColor="text1"/>
          <w:sz w:val="24"/>
          <w:szCs w:val="24"/>
        </w:rPr>
        <w:t xml:space="preserve"> more frequently</w:t>
      </w:r>
      <w:r w:rsidR="00181DC1" w:rsidRPr="00EC2EB5">
        <w:rPr>
          <w:rFonts w:ascii="Times New Roman" w:hAnsi="Times New Roman" w:cs="Times New Roman"/>
          <w:color w:val="000000" w:themeColor="text1"/>
          <w:sz w:val="24"/>
          <w:szCs w:val="24"/>
        </w:rPr>
        <w:t>, as the industry still have poor cybersecurity practices</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6]</w:t>
      </w:r>
      <w:r w:rsidR="00AB71A8" w:rsidRPr="00EC2EB5">
        <w:rPr>
          <w:rFonts w:ascii="Times New Roman" w:hAnsi="Times New Roman" w:cs="Times New Roman"/>
          <w:color w:val="000000" w:themeColor="text1"/>
          <w:sz w:val="24"/>
          <w:szCs w:val="24"/>
        </w:rPr>
        <w:fldChar w:fldCharType="end"/>
      </w:r>
      <w:r w:rsidR="001C35FD" w:rsidRPr="00EC2EB5">
        <w:rPr>
          <w:rFonts w:ascii="Times New Roman" w:hAnsi="Times New Roman" w:cs="Times New Roman"/>
          <w:color w:val="000000" w:themeColor="text1"/>
          <w:sz w:val="24"/>
          <w:szCs w:val="24"/>
        </w:rPr>
        <w:t>.</w:t>
      </w:r>
      <w:r w:rsidR="00C678FC" w:rsidRPr="00EC2EB5">
        <w:rPr>
          <w:rFonts w:ascii="Times New Roman" w:hAnsi="Times New Roman" w:cs="Times New Roman"/>
          <w:color w:val="000000" w:themeColor="text1"/>
          <w:sz w:val="24"/>
          <w:szCs w:val="24"/>
        </w:rPr>
        <w:t xml:space="preserve"> Many incident</w:t>
      </w:r>
      <w:r w:rsidR="00B61F73" w:rsidRPr="00EC2EB5">
        <w:rPr>
          <w:rFonts w:ascii="Times New Roman" w:hAnsi="Times New Roman" w:cs="Times New Roman"/>
          <w:color w:val="000000" w:themeColor="text1"/>
          <w:sz w:val="24"/>
          <w:szCs w:val="24"/>
        </w:rPr>
        <w:t xml:space="preserve">s </w:t>
      </w:r>
      <w:r w:rsidR="00B61F73"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6–18]</w:t>
      </w:r>
      <w:r w:rsidR="00B61F73" w:rsidRPr="00EC2EB5">
        <w:rPr>
          <w:rFonts w:ascii="Times New Roman" w:hAnsi="Times New Roman" w:cs="Times New Roman"/>
          <w:color w:val="000000" w:themeColor="text1"/>
          <w:sz w:val="24"/>
          <w:szCs w:val="24"/>
        </w:rPr>
        <w:fldChar w:fldCharType="end"/>
      </w:r>
      <w:r w:rsidR="00B61F73" w:rsidRPr="00EC2EB5">
        <w:rPr>
          <w:rFonts w:ascii="Times New Roman" w:hAnsi="Times New Roman" w:cs="Times New Roman"/>
          <w:color w:val="000000" w:themeColor="text1"/>
          <w:sz w:val="24"/>
          <w:szCs w:val="24"/>
        </w:rPr>
        <w:t xml:space="preserve"> </w:t>
      </w:r>
      <w:r w:rsidR="00C678FC" w:rsidRPr="00EC2EB5">
        <w:rPr>
          <w:rFonts w:ascii="Times New Roman" w:hAnsi="Times New Roman" w:cs="Times New Roman"/>
          <w:color w:val="000000" w:themeColor="text1"/>
          <w:sz w:val="24"/>
          <w:szCs w:val="24"/>
        </w:rPr>
        <w:t xml:space="preserve">showed </w:t>
      </w:r>
      <w:r w:rsidR="00C678FC" w:rsidRPr="00EC2EB5">
        <w:rPr>
          <w:rFonts w:ascii="Times New Roman" w:hAnsi="Times New Roman" w:cs="Times New Roman"/>
          <w:color w:val="000000" w:themeColor="text1"/>
          <w:sz w:val="24"/>
          <w:szCs w:val="24"/>
        </w:rPr>
        <w:lastRenderedPageBreak/>
        <w:t>that social engineering</w:t>
      </w:r>
      <w:r w:rsidR="000D7F02" w:rsidRPr="00EC2EB5">
        <w:rPr>
          <w:rFonts w:ascii="Times New Roman" w:hAnsi="Times New Roman" w:cs="Times New Roman"/>
          <w:color w:val="000000" w:themeColor="text1"/>
          <w:sz w:val="24"/>
          <w:szCs w:val="24"/>
        </w:rPr>
        <w:t xml:space="preserve"> launched</w:t>
      </w:r>
      <w:r w:rsidR="00C678FC" w:rsidRPr="00EC2EB5">
        <w:rPr>
          <w:rFonts w:ascii="Times New Roman" w:hAnsi="Times New Roman" w:cs="Times New Roman"/>
          <w:color w:val="000000" w:themeColor="text1"/>
          <w:sz w:val="24"/>
          <w:szCs w:val="24"/>
        </w:rPr>
        <w:t xml:space="preserve"> on healthcare employees</w:t>
      </w:r>
      <w:r w:rsidR="00F21D22" w:rsidRPr="00EC2EB5">
        <w:rPr>
          <w:rFonts w:ascii="Times New Roman" w:hAnsi="Times New Roman" w:cs="Times New Roman"/>
          <w:color w:val="000000" w:themeColor="text1"/>
          <w:sz w:val="24"/>
          <w:szCs w:val="24"/>
        </w:rPr>
        <w:t xml:space="preserve"> are on risen. The </w:t>
      </w:r>
      <w:r w:rsidR="008E3A23" w:rsidRPr="00EC2EB5">
        <w:rPr>
          <w:rFonts w:ascii="Times New Roman" w:hAnsi="Times New Roman" w:cs="Times New Roman"/>
          <w:color w:val="000000" w:themeColor="text1"/>
          <w:sz w:val="24"/>
          <w:szCs w:val="24"/>
        </w:rPr>
        <w:t>threat</w:t>
      </w:r>
      <w:r w:rsidR="00F21D22" w:rsidRPr="00EC2EB5">
        <w:rPr>
          <w:rFonts w:ascii="Times New Roman" w:hAnsi="Times New Roman" w:cs="Times New Roman"/>
          <w:color w:val="000000" w:themeColor="text1"/>
          <w:sz w:val="24"/>
          <w:szCs w:val="24"/>
        </w:rPr>
        <w:t xml:space="preserve"> </w:t>
      </w:r>
      <w:proofErr w:type="gramStart"/>
      <w:r w:rsidR="00F21D22" w:rsidRPr="00EC2EB5">
        <w:rPr>
          <w:rFonts w:ascii="Times New Roman" w:hAnsi="Times New Roman" w:cs="Times New Roman"/>
          <w:color w:val="000000" w:themeColor="text1"/>
          <w:sz w:val="24"/>
          <w:szCs w:val="24"/>
        </w:rPr>
        <w:t>have</w:t>
      </w:r>
      <w:proofErr w:type="gramEnd"/>
      <w:r w:rsidR="00F21D22" w:rsidRPr="00EC2EB5">
        <w:rPr>
          <w:rFonts w:ascii="Times New Roman" w:hAnsi="Times New Roman" w:cs="Times New Roman"/>
          <w:color w:val="000000" w:themeColor="text1"/>
          <w:sz w:val="24"/>
          <w:szCs w:val="24"/>
        </w:rPr>
        <w:t xml:space="preserve"> potential to</w:t>
      </w:r>
      <w:r w:rsidR="00C678FC" w:rsidRPr="00EC2EB5">
        <w:rPr>
          <w:rFonts w:ascii="Times New Roman" w:hAnsi="Times New Roman" w:cs="Times New Roman"/>
          <w:color w:val="000000" w:themeColor="text1"/>
          <w:sz w:val="24"/>
          <w:szCs w:val="24"/>
        </w:rPr>
        <w:t xml:space="preserve"> seamlessly </w:t>
      </w:r>
      <w:r w:rsidR="00F21D22" w:rsidRPr="00EC2EB5">
        <w:rPr>
          <w:rFonts w:ascii="Times New Roman" w:hAnsi="Times New Roman" w:cs="Times New Roman"/>
          <w:color w:val="000000" w:themeColor="text1"/>
          <w:sz w:val="24"/>
          <w:szCs w:val="24"/>
        </w:rPr>
        <w:t>blend</w:t>
      </w:r>
      <w:r w:rsidR="00C678FC" w:rsidRPr="00EC2EB5">
        <w:rPr>
          <w:rFonts w:ascii="Times New Roman" w:hAnsi="Times New Roman" w:cs="Times New Roman"/>
          <w:color w:val="000000" w:themeColor="text1"/>
          <w:sz w:val="24"/>
          <w:szCs w:val="24"/>
        </w:rPr>
        <w:t xml:space="preserve"> into hospital workflow </w:t>
      </w:r>
      <w:r w:rsidR="00F21D22" w:rsidRPr="00EC2EB5">
        <w:rPr>
          <w:rFonts w:ascii="Times New Roman" w:hAnsi="Times New Roman" w:cs="Times New Roman"/>
          <w:color w:val="000000" w:themeColor="text1"/>
          <w:sz w:val="24"/>
          <w:szCs w:val="24"/>
        </w:rPr>
        <w:t>and made it hard to be noticed</w:t>
      </w:r>
      <w:r w:rsidR="00C678FC" w:rsidRPr="00EC2EB5">
        <w:rPr>
          <w:rFonts w:ascii="Times New Roman" w:hAnsi="Times New Roman" w:cs="Times New Roman"/>
          <w:color w:val="000000" w:themeColor="text1"/>
          <w:sz w:val="24"/>
          <w:szCs w:val="24"/>
        </w:rPr>
        <w:t>.</w:t>
      </w:r>
      <w:r w:rsidR="00C93660" w:rsidRPr="00EC2EB5">
        <w:rPr>
          <w:rFonts w:ascii="Times New Roman" w:hAnsi="Times New Roman" w:cs="Times New Roman"/>
          <w:color w:val="000000" w:themeColor="text1"/>
          <w:sz w:val="24"/>
          <w:szCs w:val="24"/>
        </w:rPr>
        <w:t xml:space="preserve"> However, follow these incidents, many stakeholders in healthcare domain start to implement cyber-security to the</w:t>
      </w:r>
      <w:r w:rsidR="00D93FF2" w:rsidRPr="00EC2EB5">
        <w:rPr>
          <w:rFonts w:ascii="Times New Roman" w:hAnsi="Times New Roman" w:cs="Times New Roman"/>
          <w:color w:val="000000" w:themeColor="text1"/>
          <w:sz w:val="24"/>
          <w:szCs w:val="24"/>
        </w:rPr>
        <w:t xml:space="preserve">ir organization infrastructure. </w:t>
      </w:r>
    </w:p>
    <w:p w14:paraId="4F69C809" w14:textId="77777777" w:rsidR="001F0AF0" w:rsidRPr="00EC2EB5" w:rsidRDefault="00D93FF2"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At the foundation, each organization must start with educating their employees on cyber-security awareness to reduce risk of cyber-incident that may cause by human error or human vulnerabilities. </w:t>
      </w:r>
      <w:r w:rsidR="008965DB" w:rsidRPr="00EC2EB5">
        <w:rPr>
          <w:rFonts w:ascii="Times New Roman" w:hAnsi="Times New Roman" w:cs="Times New Roman"/>
          <w:color w:val="000000" w:themeColor="text1"/>
          <w:sz w:val="24"/>
          <w:szCs w:val="24"/>
        </w:rPr>
        <w:t>Nex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define organization policy and management plan</w:t>
      </w:r>
      <w:r w:rsidRPr="00EC2EB5">
        <w:rPr>
          <w:rFonts w:ascii="Times New Roman" w:hAnsi="Times New Roman" w:cs="Times New Roman"/>
          <w:color w:val="000000" w:themeColor="text1"/>
          <w:sz w:val="24"/>
          <w:szCs w:val="24"/>
        </w:rPr>
        <w:t xml:space="preserve"> that help prepare against cy</w:t>
      </w:r>
      <w:r w:rsidR="008965DB" w:rsidRPr="00EC2EB5">
        <w:rPr>
          <w:rFonts w:ascii="Times New Roman" w:hAnsi="Times New Roman" w:cs="Times New Roman"/>
          <w:color w:val="000000" w:themeColor="text1"/>
          <w:sz w:val="24"/>
          <w:szCs w:val="24"/>
        </w:rPr>
        <w:t>ber-inciden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 xml:space="preserve">When employees and management level of organization </w:t>
      </w:r>
      <w:r w:rsidR="00DD0267" w:rsidRPr="00EC2EB5">
        <w:rPr>
          <w:rFonts w:ascii="Times New Roman" w:hAnsi="Times New Roman" w:cs="Times New Roman"/>
          <w:color w:val="000000" w:themeColor="text1"/>
          <w:sz w:val="24"/>
          <w:szCs w:val="24"/>
        </w:rPr>
        <w:t xml:space="preserve">have prepared </w:t>
      </w:r>
      <w:r w:rsidR="008965DB" w:rsidRPr="00EC2EB5">
        <w:rPr>
          <w:rFonts w:ascii="Times New Roman" w:hAnsi="Times New Roman" w:cs="Times New Roman"/>
          <w:color w:val="000000" w:themeColor="text1"/>
          <w:sz w:val="24"/>
          <w:szCs w:val="24"/>
        </w:rPr>
        <w:t>cyber-secur</w:t>
      </w:r>
      <w:r w:rsidR="00423FB5" w:rsidRPr="00EC2EB5">
        <w:rPr>
          <w:rFonts w:ascii="Times New Roman" w:hAnsi="Times New Roman" w:cs="Times New Roman"/>
          <w:color w:val="000000" w:themeColor="text1"/>
          <w:sz w:val="24"/>
          <w:szCs w:val="24"/>
        </w:rPr>
        <w:t>ity, then, the organization will</w:t>
      </w:r>
      <w:r w:rsidR="008965DB" w:rsidRPr="00EC2EB5">
        <w:rPr>
          <w:rFonts w:ascii="Times New Roman" w:hAnsi="Times New Roman" w:cs="Times New Roman"/>
          <w:color w:val="000000" w:themeColor="text1"/>
          <w:sz w:val="24"/>
          <w:szCs w:val="24"/>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rFonts w:ascii="Times New Roman" w:hAnsi="Times New Roman" w:cs="Times New Roman"/>
          <w:color w:val="000000" w:themeColor="text1"/>
          <w:sz w:val="24"/>
          <w:szCs w:val="24"/>
        </w:rPr>
        <w:t xml:space="preserve"> directly</w:t>
      </w:r>
      <w:r w:rsidR="008965DB" w:rsidRPr="00EC2EB5">
        <w:rPr>
          <w:rFonts w:ascii="Times New Roman" w:hAnsi="Times New Roman" w:cs="Times New Roman"/>
          <w:color w:val="000000" w:themeColor="text1"/>
          <w:sz w:val="24"/>
          <w:szCs w:val="24"/>
        </w:rPr>
        <w:t xml:space="preserve"> deal with known and upcoming threats. </w:t>
      </w:r>
    </w:p>
    <w:p w14:paraId="282BDD82" w14:textId="77777777" w:rsidR="002C760E" w:rsidRPr="00EC2EB5" w:rsidRDefault="008965D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One of many </w:t>
      </w:r>
      <w:proofErr w:type="gramStart"/>
      <w:r w:rsidRPr="00EC2EB5">
        <w:rPr>
          <w:rFonts w:ascii="Times New Roman" w:hAnsi="Times New Roman" w:cs="Times New Roman"/>
          <w:color w:val="000000" w:themeColor="text1"/>
          <w:sz w:val="24"/>
          <w:szCs w:val="24"/>
        </w:rPr>
        <w:t>concept</w:t>
      </w:r>
      <w:proofErr w:type="gramEnd"/>
      <w:r w:rsidRPr="00EC2EB5">
        <w:rPr>
          <w:rFonts w:ascii="Times New Roman" w:hAnsi="Times New Roman" w:cs="Times New Roman"/>
          <w:color w:val="000000" w:themeColor="text1"/>
          <w:sz w:val="24"/>
          <w:szCs w:val="24"/>
        </w:rPr>
        <w:t xml:space="preserve"> invented to mitigate these threats</w:t>
      </w:r>
      <w:r w:rsidR="00A32C05" w:rsidRPr="00EC2EB5">
        <w:rPr>
          <w:rFonts w:ascii="Times New Roman" w:hAnsi="Times New Roman" w:cs="Times New Roman"/>
          <w:color w:val="000000" w:themeColor="text1"/>
          <w:sz w:val="24"/>
          <w:szCs w:val="24"/>
        </w:rPr>
        <w:t xml:space="preserve"> is decentralization of data. </w:t>
      </w:r>
      <w:r w:rsidR="0041367B" w:rsidRPr="00EC2EB5">
        <w:rPr>
          <w:rFonts w:ascii="Times New Roman" w:hAnsi="Times New Roman" w:cs="Times New Roman"/>
          <w:color w:val="000000" w:themeColor="text1"/>
          <w:sz w:val="24"/>
          <w:szCs w:val="24"/>
        </w:rPr>
        <w:t>The concept of decentralization</w:t>
      </w:r>
      <w:r w:rsidR="00A32C05" w:rsidRPr="00EC2EB5">
        <w:rPr>
          <w:rFonts w:ascii="Times New Roman" w:hAnsi="Times New Roman" w:cs="Times New Roman"/>
          <w:color w:val="000000" w:themeColor="text1"/>
          <w:sz w:val="24"/>
          <w:szCs w:val="24"/>
        </w:rPr>
        <w:t xml:space="preserve"> was made to mitigate </w:t>
      </w:r>
      <w:r w:rsidR="00263EBC" w:rsidRPr="00EC2EB5">
        <w:rPr>
          <w:rFonts w:ascii="Times New Roman" w:hAnsi="Times New Roman" w:cs="Times New Roman"/>
          <w:color w:val="000000" w:themeColor="text1"/>
          <w:sz w:val="24"/>
          <w:szCs w:val="24"/>
        </w:rPr>
        <w:t>most incident and threat that involve single-point of failure vulnerability.</w:t>
      </w:r>
      <w:r w:rsidR="003013E7" w:rsidRPr="00EC2EB5">
        <w:rPr>
          <w:rFonts w:ascii="Times New Roman" w:hAnsi="Times New Roman" w:cs="Times New Roman"/>
          <w:color w:val="000000" w:themeColor="text1"/>
          <w:sz w:val="24"/>
          <w:szCs w:val="24"/>
        </w:rPr>
        <w:t xml:space="preserve"> For the case of healthcare industry where </w:t>
      </w:r>
      <w:r w:rsidR="002B7D9B" w:rsidRPr="00EC2EB5">
        <w:rPr>
          <w:rFonts w:ascii="Times New Roman" w:hAnsi="Times New Roman" w:cs="Times New Roman"/>
          <w:color w:val="000000" w:themeColor="text1"/>
          <w:sz w:val="24"/>
          <w:szCs w:val="24"/>
        </w:rPr>
        <w:t>loss</w:t>
      </w:r>
      <w:r w:rsidR="003013E7" w:rsidRPr="00EC2EB5">
        <w:rPr>
          <w:rFonts w:ascii="Times New Roman" w:hAnsi="Times New Roman" w:cs="Times New Roman"/>
          <w:color w:val="000000" w:themeColor="text1"/>
          <w:sz w:val="24"/>
          <w:szCs w:val="24"/>
        </w:rPr>
        <w:t xml:space="preserve"> of patient’s data can cause many major </w:t>
      </w:r>
      <w:proofErr w:type="gramStart"/>
      <w:r w:rsidR="003013E7" w:rsidRPr="00EC2EB5">
        <w:rPr>
          <w:rFonts w:ascii="Times New Roman" w:hAnsi="Times New Roman" w:cs="Times New Roman"/>
          <w:color w:val="000000" w:themeColor="text1"/>
          <w:sz w:val="24"/>
          <w:szCs w:val="24"/>
        </w:rPr>
        <w:t>damage</w:t>
      </w:r>
      <w:proofErr w:type="gramEnd"/>
      <w:r w:rsidR="003013E7" w:rsidRPr="00EC2EB5">
        <w:rPr>
          <w:rFonts w:ascii="Times New Roman" w:hAnsi="Times New Roman" w:cs="Times New Roman"/>
          <w:color w:val="000000" w:themeColor="text1"/>
          <w:sz w:val="24"/>
          <w:szCs w:val="24"/>
        </w:rPr>
        <w:t xml:space="preserve"> to the affected organization and their patient</w:t>
      </w:r>
      <w:r w:rsidR="002B7D9B" w:rsidRPr="00EC2EB5">
        <w:rPr>
          <w:rFonts w:ascii="Times New Roman" w:hAnsi="Times New Roman" w:cs="Times New Roman"/>
          <w:color w:val="000000" w:themeColor="text1"/>
          <w:sz w:val="24"/>
          <w:szCs w:val="24"/>
        </w:rPr>
        <w:t>, decentralization of data can help reduce damage caused by the case.</w:t>
      </w:r>
      <w:r w:rsidR="00533A13" w:rsidRPr="00EC2EB5">
        <w:rPr>
          <w:rFonts w:ascii="Times New Roman" w:hAnsi="Times New Roman" w:cs="Times New Roman"/>
          <w:color w:val="000000" w:themeColor="text1"/>
          <w:sz w:val="24"/>
          <w:szCs w:val="24"/>
        </w:rPr>
        <w:t xml:space="preserve"> </w:t>
      </w:r>
      <w:r w:rsidR="00A02519" w:rsidRPr="00EC2EB5">
        <w:rPr>
          <w:rFonts w:ascii="Times New Roman" w:hAnsi="Times New Roman" w:cs="Times New Roman"/>
          <w:color w:val="000000" w:themeColor="text1"/>
          <w:sz w:val="24"/>
          <w:szCs w:val="24"/>
        </w:rPr>
        <w:t xml:space="preserve">There </w:t>
      </w:r>
      <w:proofErr w:type="gramStart"/>
      <w:r w:rsidR="00A02519" w:rsidRPr="00EC2EB5">
        <w:rPr>
          <w:rFonts w:ascii="Times New Roman" w:hAnsi="Times New Roman" w:cs="Times New Roman"/>
          <w:color w:val="000000" w:themeColor="text1"/>
          <w:sz w:val="24"/>
          <w:szCs w:val="24"/>
        </w:rPr>
        <w:t>are</w:t>
      </w:r>
      <w:proofErr w:type="gramEnd"/>
      <w:r w:rsidR="00A02519" w:rsidRPr="00EC2EB5">
        <w:rPr>
          <w:rFonts w:ascii="Times New Roman" w:hAnsi="Times New Roman" w:cs="Times New Roman"/>
          <w:color w:val="000000" w:themeColor="text1"/>
          <w:sz w:val="24"/>
          <w:szCs w:val="24"/>
        </w:rPr>
        <w:t xml:space="preserve"> more than one benefit that healthcare document data can gain from decentralization. Decentralization </w:t>
      </w:r>
      <w:proofErr w:type="gramStart"/>
      <w:r w:rsidR="00A02519" w:rsidRPr="00EC2EB5">
        <w:rPr>
          <w:rFonts w:ascii="Times New Roman" w:hAnsi="Times New Roman" w:cs="Times New Roman"/>
          <w:color w:val="000000" w:themeColor="text1"/>
          <w:sz w:val="24"/>
          <w:szCs w:val="24"/>
        </w:rPr>
        <w:t>allow</w:t>
      </w:r>
      <w:proofErr w:type="gramEnd"/>
      <w:r w:rsidR="00A02519" w:rsidRPr="00EC2EB5">
        <w:rPr>
          <w:rFonts w:ascii="Times New Roman" w:hAnsi="Times New Roman" w:cs="Times New Roman"/>
          <w:color w:val="000000" w:themeColor="text1"/>
          <w:sz w:val="24"/>
          <w:szCs w:val="24"/>
        </w:rPr>
        <w:t xml:space="preserve"> patient’s data that scattered across healthcare domain in different organization to link to each other.</w:t>
      </w:r>
      <w:r w:rsidR="00EC6B6E" w:rsidRPr="00EC2EB5">
        <w:rPr>
          <w:rFonts w:ascii="Times New Roman" w:hAnsi="Times New Roman" w:cs="Times New Roman"/>
          <w:color w:val="000000" w:themeColor="text1"/>
          <w:sz w:val="24"/>
          <w:szCs w:val="24"/>
        </w:rPr>
        <w:t xml:space="preserve"> As healthcare document data can scattered across different organization within healthcare industry, it also </w:t>
      </w:r>
      <w:proofErr w:type="gramStart"/>
      <w:r w:rsidR="00EC6B6E" w:rsidRPr="00EC2EB5">
        <w:rPr>
          <w:rFonts w:ascii="Times New Roman" w:hAnsi="Times New Roman" w:cs="Times New Roman"/>
          <w:color w:val="000000" w:themeColor="text1"/>
          <w:sz w:val="24"/>
          <w:szCs w:val="24"/>
        </w:rPr>
        <w:t>increase</w:t>
      </w:r>
      <w:proofErr w:type="gramEnd"/>
      <w:r w:rsidR="00EC6B6E" w:rsidRPr="00EC2EB5">
        <w:rPr>
          <w:rFonts w:ascii="Times New Roman" w:hAnsi="Times New Roman" w:cs="Times New Roman"/>
          <w:color w:val="000000" w:themeColor="text1"/>
          <w:sz w:val="24"/>
          <w:szCs w:val="24"/>
        </w:rPr>
        <w:t xml:space="preserve"> a chance that its copies can survive cyber-incidents.</w:t>
      </w:r>
      <w:r w:rsidR="00207406" w:rsidRPr="00EC2EB5">
        <w:rPr>
          <w:rFonts w:ascii="Times New Roman" w:hAnsi="Times New Roman" w:cs="Times New Roman"/>
          <w:color w:val="000000" w:themeColor="text1"/>
          <w:sz w:val="24"/>
          <w:szCs w:val="24"/>
        </w:rPr>
        <w:t xml:space="preserve"> Even in case that document in one organization got compromised, there is a chance that copies of compromised data also exist in other organization.</w:t>
      </w:r>
      <w:r w:rsidR="00270469" w:rsidRPr="00EC2EB5">
        <w:rPr>
          <w:rFonts w:ascii="Times New Roman" w:hAnsi="Times New Roman" w:cs="Times New Roman"/>
          <w:color w:val="000000" w:themeColor="text1"/>
          <w:sz w:val="24"/>
          <w:szCs w:val="24"/>
        </w:rPr>
        <w:t xml:space="preserve"> The survived copies can make substitute for the original</w:t>
      </w:r>
      <w:r w:rsidR="000B1B44" w:rsidRPr="00EC2EB5">
        <w:rPr>
          <w:rFonts w:ascii="Times New Roman" w:hAnsi="Times New Roman" w:cs="Times New Roman"/>
          <w:color w:val="000000" w:themeColor="text1"/>
          <w:sz w:val="24"/>
          <w:szCs w:val="24"/>
        </w:rPr>
        <w:t xml:space="preserve"> that got compromised</w:t>
      </w:r>
      <w:r w:rsidR="00270469" w:rsidRPr="00EC2EB5">
        <w:rPr>
          <w:rFonts w:ascii="Times New Roman" w:hAnsi="Times New Roman" w:cs="Times New Roman"/>
          <w:color w:val="000000" w:themeColor="text1"/>
          <w:sz w:val="24"/>
          <w:szCs w:val="24"/>
        </w:rPr>
        <w:t>.</w:t>
      </w:r>
      <w:r w:rsidR="0004654B" w:rsidRPr="00EC2EB5">
        <w:rPr>
          <w:rFonts w:ascii="Times New Roman" w:hAnsi="Times New Roman" w:cs="Times New Roman"/>
          <w:color w:val="000000" w:themeColor="text1"/>
          <w:sz w:val="24"/>
          <w:szCs w:val="24"/>
        </w:rPr>
        <w:t xml:space="preserve"> However, this only possible if there are the point that let every organization in the network known which document exist in which organization. This is where </w:t>
      </w:r>
      <w:r w:rsidR="000E22E1" w:rsidRPr="00EC2EB5">
        <w:rPr>
          <w:rFonts w:ascii="Times New Roman" w:hAnsi="Times New Roman" w:cs="Times New Roman"/>
          <w:color w:val="000000" w:themeColor="text1"/>
          <w:sz w:val="24"/>
          <w:szCs w:val="24"/>
        </w:rPr>
        <w:t>the concept of IHE Cross-Enterprise Document Sharing</w:t>
      </w:r>
      <w:r w:rsidR="0004654B" w:rsidRPr="00EC2EB5">
        <w:rPr>
          <w:rFonts w:ascii="Times New Roman" w:hAnsi="Times New Roman" w:cs="Times New Roman"/>
          <w:color w:val="000000" w:themeColor="text1"/>
          <w:sz w:val="24"/>
          <w:szCs w:val="24"/>
        </w:rPr>
        <w:t xml:space="preserve"> </w:t>
      </w:r>
      <w:r w:rsidR="00F842DB" w:rsidRPr="00EC2EB5">
        <w:rPr>
          <w:rFonts w:ascii="Times New Roman" w:hAnsi="Times New Roman" w:cs="Times New Roman"/>
          <w:color w:val="000000" w:themeColor="text1"/>
          <w:sz w:val="24"/>
          <w:szCs w:val="24"/>
        </w:rPr>
        <w:t xml:space="preserve">Profile </w:t>
      </w:r>
      <w:r w:rsidR="0004654B" w:rsidRPr="00EC2EB5">
        <w:rPr>
          <w:rFonts w:ascii="Times New Roman" w:hAnsi="Times New Roman" w:cs="Times New Roman"/>
          <w:color w:val="000000" w:themeColor="text1"/>
          <w:sz w:val="24"/>
          <w:szCs w:val="24"/>
        </w:rPr>
        <w:t xml:space="preserve">fit in. Combined with Blockchain technology that make the </w:t>
      </w:r>
      <w:r w:rsidR="0008338D" w:rsidRPr="00EC2EB5">
        <w:rPr>
          <w:rFonts w:ascii="Times New Roman" w:hAnsi="Times New Roman" w:cs="Times New Roman"/>
          <w:color w:val="000000" w:themeColor="text1"/>
          <w:sz w:val="24"/>
          <w:szCs w:val="24"/>
        </w:rPr>
        <w:t>Document Registry entry</w:t>
      </w:r>
      <w:r w:rsidR="0004654B" w:rsidRPr="00EC2EB5">
        <w:rPr>
          <w:rFonts w:ascii="Times New Roman" w:hAnsi="Times New Roman" w:cs="Times New Roman"/>
          <w:color w:val="000000" w:themeColor="text1"/>
          <w:sz w:val="24"/>
          <w:szCs w:val="24"/>
        </w:rPr>
        <w:t xml:space="preserve"> persist and immutable, this ensure that every organization in the network will always know whereabouts of document they need w</w:t>
      </w:r>
      <w:r w:rsidR="006F6133" w:rsidRPr="00EC2EB5">
        <w:rPr>
          <w:rFonts w:ascii="Times New Roman" w:hAnsi="Times New Roman" w:cs="Times New Roman"/>
          <w:color w:val="000000" w:themeColor="text1"/>
          <w:sz w:val="24"/>
          <w:szCs w:val="24"/>
        </w:rPr>
        <w:t>ithin the network while the entry</w:t>
      </w:r>
      <w:r w:rsidR="0004654B" w:rsidRPr="00EC2EB5">
        <w:rPr>
          <w:rFonts w:ascii="Times New Roman" w:hAnsi="Times New Roman" w:cs="Times New Roman"/>
          <w:color w:val="000000" w:themeColor="text1"/>
          <w:sz w:val="24"/>
          <w:szCs w:val="24"/>
        </w:rPr>
        <w:t xml:space="preserve"> itself cannot be tempered or deleted by any actor with ill intention.</w:t>
      </w:r>
      <w:r w:rsidR="00A02519" w:rsidRPr="00EC2EB5">
        <w:rPr>
          <w:rFonts w:ascii="Times New Roman" w:hAnsi="Times New Roman" w:cs="Times New Roman"/>
          <w:color w:val="000000" w:themeColor="text1"/>
          <w:sz w:val="24"/>
          <w:szCs w:val="24"/>
        </w:rPr>
        <w:t xml:space="preserve"> </w:t>
      </w:r>
    </w:p>
    <w:p w14:paraId="52E720F7" w14:textId="3847C275" w:rsidR="00AE0403" w:rsidRPr="005A4B24" w:rsidRDefault="0025271D" w:rsidP="005A4B24">
      <w:pPr>
        <w:pStyle w:val="ListParagraph"/>
        <w:spacing w:line="360" w:lineRule="auto"/>
        <w:ind w:left="0"/>
        <w:jc w:val="thaiDistribute"/>
        <w:rPr>
          <w:rFonts w:ascii="Times New Roman" w:hAnsi="Times New Roman" w:cs="Times New Roman"/>
          <w:color w:val="000000" w:themeColor="text1"/>
          <w:sz w:val="24"/>
          <w:szCs w:val="24"/>
          <w:cs/>
        </w:rPr>
      </w:pPr>
      <w:r w:rsidRPr="00EC2EB5">
        <w:rPr>
          <w:rFonts w:ascii="Times New Roman" w:hAnsi="Times New Roman" w:cs="Times New Roman"/>
          <w:color w:val="000000" w:themeColor="text1"/>
          <w:sz w:val="24"/>
          <w:szCs w:val="24"/>
        </w:rPr>
        <w:lastRenderedPageBreak/>
        <w:tab/>
        <w:t>This work will</w:t>
      </w:r>
      <w:r w:rsidR="00BD2DF0" w:rsidRPr="00EC2EB5">
        <w:rPr>
          <w:rFonts w:ascii="Times New Roman" w:hAnsi="Times New Roman" w:cs="Times New Roman"/>
          <w:color w:val="000000" w:themeColor="text1"/>
          <w:sz w:val="24"/>
          <w:szCs w:val="24"/>
        </w:rPr>
        <w:t xml:space="preserve"> introduce </w:t>
      </w:r>
      <w:r w:rsidR="00C22EF4" w:rsidRPr="00EC2EB5">
        <w:rPr>
          <w:rFonts w:ascii="Times New Roman" w:hAnsi="Times New Roman" w:cs="Times New Roman"/>
          <w:color w:val="000000" w:themeColor="text1"/>
          <w:sz w:val="24"/>
          <w:szCs w:val="24"/>
        </w:rPr>
        <w:t>another</w:t>
      </w:r>
      <w:r w:rsidRPr="00EC2EB5">
        <w:rPr>
          <w:rFonts w:ascii="Times New Roman" w:hAnsi="Times New Roman" w:cs="Times New Roman"/>
          <w:color w:val="000000" w:themeColor="text1"/>
          <w:sz w:val="24"/>
          <w:szCs w:val="24"/>
        </w:rPr>
        <w:t xml:space="preserve"> way to allow health document sharing</w:t>
      </w:r>
      <w:r w:rsidR="00C86E9F" w:rsidRPr="00EC2EB5">
        <w:rPr>
          <w:rFonts w:ascii="Times New Roman" w:hAnsi="Times New Roman" w:cs="Times New Roman"/>
          <w:color w:val="000000" w:themeColor="text1"/>
          <w:sz w:val="24"/>
          <w:szCs w:val="24"/>
        </w:rPr>
        <w:t xml:space="preserve"> between healthcare organizations</w:t>
      </w:r>
      <w:r w:rsidRPr="00EC2EB5">
        <w:rPr>
          <w:rFonts w:ascii="Times New Roman" w:hAnsi="Times New Roman" w:cs="Times New Roman"/>
          <w:color w:val="000000" w:themeColor="text1"/>
          <w:sz w:val="24"/>
          <w:szCs w:val="24"/>
        </w:rPr>
        <w:t xml:space="preserve"> with increased protection against cyber-threats, by using combination of Blockchain and IHE Cross-Enterprise Document Sharing </w:t>
      </w:r>
      <w:r w:rsidR="00540934" w:rsidRPr="00EC2EB5">
        <w:rPr>
          <w:rFonts w:ascii="Times New Roman" w:hAnsi="Times New Roman" w:cs="Times New Roman"/>
          <w:color w:val="000000" w:themeColor="text1"/>
          <w:sz w:val="24"/>
          <w:szCs w:val="24"/>
        </w:rPr>
        <w:t>(</w:t>
      </w:r>
      <w:proofErr w:type="spellStart"/>
      <w:r w:rsidR="00540934" w:rsidRPr="00EC2EB5">
        <w:rPr>
          <w:rFonts w:ascii="Times New Roman" w:hAnsi="Times New Roman" w:cs="Times New Roman"/>
          <w:color w:val="000000" w:themeColor="text1"/>
          <w:sz w:val="24"/>
          <w:szCs w:val="24"/>
        </w:rPr>
        <w:t>XDS.b</w:t>
      </w:r>
      <w:proofErr w:type="spellEnd"/>
      <w:r w:rsidR="00540934" w:rsidRPr="00EC2EB5">
        <w:rPr>
          <w:rFonts w:ascii="Times New Roman" w:hAnsi="Times New Roman" w:cs="Times New Roman"/>
          <w:color w:val="000000" w:themeColor="text1"/>
          <w:sz w:val="24"/>
          <w:szCs w:val="24"/>
        </w:rPr>
        <w:t xml:space="preserve">) </w:t>
      </w:r>
      <w:r w:rsidRPr="00EC2EB5">
        <w:rPr>
          <w:rFonts w:ascii="Times New Roman" w:hAnsi="Times New Roman" w:cs="Times New Roman"/>
          <w:color w:val="000000" w:themeColor="text1"/>
          <w:sz w:val="24"/>
          <w:szCs w:val="24"/>
        </w:rPr>
        <w:t>Profile.</w:t>
      </w:r>
      <w:bookmarkEnd w:id="2"/>
      <w:bookmarkEnd w:id="3"/>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5" w:name="ProblemStatement"/>
      <w:bookmarkEnd w:id="5"/>
    </w:p>
    <w:p w14:paraId="7D952744" w14:textId="794D7B06" w:rsidR="00EE0D83" w:rsidRPr="00EC2EB5" w:rsidRDefault="0070670A" w:rsidP="00EC2EB5">
      <w:pPr>
        <w:spacing w:line="360" w:lineRule="auto"/>
        <w:jc w:val="thaiDistribute"/>
        <w:rPr>
          <w:color w:val="A6A6A6" w:themeColor="background1" w:themeShade="A6"/>
        </w:rPr>
      </w:pPr>
      <w:r w:rsidRPr="00EC2EB5">
        <w:tab/>
      </w:r>
      <w:r w:rsidR="00446531" w:rsidRPr="00EC2EB5">
        <w:t xml:space="preserve">To allow sharing of healthcare document between </w:t>
      </w:r>
      <w:r w:rsidR="00886D8E" w:rsidRPr="00EC2EB5">
        <w:t xml:space="preserve">different healthcare </w:t>
      </w:r>
      <w:r w:rsidR="00446531" w:rsidRPr="00EC2EB5">
        <w:t>organization</w:t>
      </w:r>
      <w:r w:rsidR="00886D8E" w:rsidRPr="00EC2EB5">
        <w:t>s</w:t>
      </w:r>
      <w:r w:rsidR="00E52FC6" w:rsidRPr="00EC2EB5">
        <w:t xml:space="preserve"> which </w:t>
      </w:r>
      <w:r w:rsidR="00094609" w:rsidRPr="00EC2EB5">
        <w:t xml:space="preserve">require </w:t>
      </w:r>
      <w:r w:rsidR="00E52FC6" w:rsidRPr="00EC2EB5">
        <w:t>maintain</w:t>
      </w:r>
      <w:r w:rsidR="00094609" w:rsidRPr="00EC2EB5">
        <w:t xml:space="preserve"> of</w:t>
      </w:r>
      <w:r w:rsidR="00E52FC6" w:rsidRPr="00EC2EB5">
        <w:t xml:space="preserve"> its confidentiality</w:t>
      </w:r>
      <w:r w:rsidR="00446531" w:rsidRPr="00EC2EB5">
        <w:t xml:space="preserve"> while mitigate emerging cyber-threats on healthcare domain</w:t>
      </w:r>
      <w:r w:rsidR="005C4DD6" w:rsidRPr="00EC2EB5">
        <w:t xml:space="preserve"> that tamper with integrity and availability of data</w:t>
      </w:r>
      <w:r w:rsidR="00446531" w:rsidRPr="00EC2EB5">
        <w:t xml:space="preserve">, there need document registry that have </w:t>
      </w:r>
      <w:r w:rsidR="008037B4" w:rsidRPr="00EC2EB5">
        <w:t xml:space="preserve">distributed, </w:t>
      </w:r>
      <w:r w:rsidR="00446531" w:rsidRPr="00EC2EB5">
        <w:t>decentralized, persistent, and immutable characteristics.</w:t>
      </w:r>
    </w:p>
    <w:p w14:paraId="5E105516" w14:textId="77777777" w:rsidR="00BD0FAB" w:rsidRPr="006A7D30" w:rsidRDefault="001920CB" w:rsidP="00831310">
      <w:pPr>
        <w:pStyle w:val="Heading1"/>
        <w:numPr>
          <w:ilvl w:val="1"/>
          <w:numId w:val="2"/>
        </w:numPr>
        <w:spacing w:before="0" w:after="0" w:line="360" w:lineRule="auto"/>
        <w:ind w:left="0" w:firstLine="0"/>
        <w:jc w:val="left"/>
        <w:rPr>
          <w:rFonts w:cs="Times New Roman"/>
          <w:color w:val="000000" w:themeColor="text1"/>
          <w:szCs w:val="36"/>
        </w:rPr>
      </w:pPr>
      <w:r w:rsidRPr="006A7D30">
        <w:rPr>
          <w:rFonts w:cs="Times New Roman"/>
          <w:color w:val="000000" w:themeColor="text1"/>
          <w:szCs w:val="36"/>
        </w:rPr>
        <w:t>Objective</w:t>
      </w:r>
      <w:bookmarkStart w:id="6" w:name="Objective"/>
      <w:bookmarkEnd w:id="6"/>
    </w:p>
    <w:p w14:paraId="339D10B9" w14:textId="6DD93E3D" w:rsidR="00E33C17" w:rsidRPr="00EC2EB5" w:rsidRDefault="00963BD9" w:rsidP="00831310">
      <w:pPr>
        <w:pStyle w:val="Heading1"/>
        <w:spacing w:before="0" w:after="0" w:line="360" w:lineRule="auto"/>
        <w:jc w:val="left"/>
        <w:rPr>
          <w:rFonts w:cs="Times New Roman"/>
          <w:b w:val="0"/>
          <w:bCs w:val="0"/>
          <w:sz w:val="24"/>
          <w:szCs w:val="24"/>
        </w:rPr>
      </w:pPr>
      <w:r w:rsidRPr="00EC2EB5">
        <w:rPr>
          <w:rFonts w:cs="Times New Roman"/>
          <w:b w:val="0"/>
          <w:bCs w:val="0"/>
          <w:sz w:val="24"/>
          <w:szCs w:val="24"/>
        </w:rPr>
        <w:tab/>
      </w:r>
      <w:r w:rsidR="00B757CB" w:rsidRPr="00EC2EB5">
        <w:rPr>
          <w:rFonts w:cs="Times New Roman"/>
          <w:b w:val="0"/>
          <w:bCs w:val="0"/>
          <w:sz w:val="24"/>
          <w:szCs w:val="24"/>
        </w:rPr>
        <w:t>1.3</w:t>
      </w:r>
      <w:r w:rsidR="008B4480" w:rsidRPr="00EC2EB5">
        <w:rPr>
          <w:rFonts w:cs="Times New Roman"/>
          <w:b w:val="0"/>
          <w:bCs w:val="0"/>
          <w:sz w:val="24"/>
          <w:szCs w:val="24"/>
        </w:rPr>
        <w:t xml:space="preserve">.1 </w:t>
      </w:r>
      <w:r w:rsidR="006B6899" w:rsidRPr="00EC2EB5">
        <w:rPr>
          <w:rFonts w:cs="Times New Roman"/>
          <w:b w:val="0"/>
          <w:bCs w:val="0"/>
          <w:sz w:val="24"/>
          <w:szCs w:val="24"/>
        </w:rPr>
        <w:t xml:space="preserve">Design and implement Document Registry Blockchain that follow requirement for document registry defined in </w:t>
      </w:r>
      <w:proofErr w:type="spellStart"/>
      <w:r w:rsidR="006B6899" w:rsidRPr="00EC2EB5">
        <w:rPr>
          <w:rFonts w:cs="Times New Roman"/>
          <w:b w:val="0"/>
          <w:bCs w:val="0"/>
          <w:sz w:val="24"/>
          <w:szCs w:val="24"/>
        </w:rPr>
        <w:t>XDS.b</w:t>
      </w:r>
      <w:proofErr w:type="spellEnd"/>
      <w:r w:rsidR="006B6899" w:rsidRPr="00EC2EB5">
        <w:rPr>
          <w:rFonts w:cs="Times New Roman"/>
          <w:b w:val="0"/>
          <w:bCs w:val="0"/>
          <w:sz w:val="24"/>
          <w:szCs w:val="24"/>
        </w:rPr>
        <w:t xml:space="preserve"> integration profile from IHE.</w:t>
      </w:r>
    </w:p>
    <w:p w14:paraId="567D2086" w14:textId="57EEA56F" w:rsidR="003D701F" w:rsidRPr="00EC2EB5" w:rsidRDefault="00B757CB" w:rsidP="00EC2EB5">
      <w:pPr>
        <w:spacing w:line="360" w:lineRule="auto"/>
      </w:pPr>
      <w:r w:rsidRPr="00EC2EB5">
        <w:tab/>
        <w:t>1.3</w:t>
      </w:r>
      <w:r w:rsidR="00B058C0" w:rsidRPr="00EC2EB5">
        <w:t xml:space="preserve">.2 </w:t>
      </w:r>
      <w:r w:rsidR="006B6899" w:rsidRPr="00EC2EB5">
        <w:t>Design and implement Blockchain smart contract that give main function to Document Registry Blockchain as he</w:t>
      </w:r>
      <w:r w:rsidRPr="00EC2EB5">
        <w:t>althcare document registry.</w:t>
      </w:r>
      <w:r w:rsidRPr="00EC2EB5">
        <w:br/>
      </w:r>
      <w:r w:rsidRPr="00EC2EB5">
        <w:tab/>
        <w:t>1.3</w:t>
      </w:r>
      <w:r w:rsidR="006B6899" w:rsidRPr="00EC2EB5">
        <w:t>.3 Design and implement Blockchain smart contract that give additional function to record healthcare document exchange between participate node.</w:t>
      </w:r>
      <w:r w:rsidRPr="00EC2EB5">
        <w:br/>
      </w:r>
      <w:r w:rsidRPr="00EC2EB5">
        <w:tab/>
        <w:t>1.3</w:t>
      </w:r>
      <w:r w:rsidR="00E209BB" w:rsidRPr="00EC2EB5">
        <w:t>.4 Deploy and evaluate functionality of Document Registry Blockchain.</w:t>
      </w:r>
    </w:p>
    <w:p w14:paraId="1955A24D" w14:textId="2938E4FA" w:rsidR="008053AA" w:rsidRPr="006A7D30" w:rsidRDefault="00B757CB" w:rsidP="00831310">
      <w:pPr>
        <w:pStyle w:val="Heading1"/>
        <w:spacing w:before="0" w:after="0" w:line="360" w:lineRule="auto"/>
        <w:jc w:val="left"/>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7" w:name="Scope"/>
      <w:bookmarkEnd w:id="7"/>
    </w:p>
    <w:p w14:paraId="054033DA" w14:textId="56B2FF0B" w:rsidR="00803392" w:rsidRPr="00EC2EB5" w:rsidRDefault="008053AA" w:rsidP="00831310">
      <w:pPr>
        <w:pStyle w:val="Heading1"/>
        <w:spacing w:before="0" w:after="0" w:line="360" w:lineRule="auto"/>
        <w:jc w:val="left"/>
        <w:rPr>
          <w:rFonts w:cs="Times New Roman"/>
          <w:b w:val="0"/>
          <w:bCs w:val="0"/>
          <w:color w:val="000000" w:themeColor="text1"/>
          <w:sz w:val="24"/>
          <w:szCs w:val="24"/>
        </w:rPr>
      </w:pPr>
      <w:r w:rsidRPr="006A7D30">
        <w:rPr>
          <w:rFonts w:cs="Times New Roman"/>
          <w:b w:val="0"/>
          <w:bCs w:val="0"/>
          <w:color w:val="000000" w:themeColor="text1"/>
          <w:sz w:val="22"/>
          <w:szCs w:val="28"/>
        </w:rPr>
        <w:tab/>
      </w:r>
      <w:r w:rsidR="00B757CB" w:rsidRPr="00EC2EB5">
        <w:rPr>
          <w:rFonts w:cs="Times New Roman"/>
          <w:b w:val="0"/>
          <w:bCs w:val="0"/>
          <w:color w:val="000000" w:themeColor="text1"/>
          <w:sz w:val="24"/>
          <w:szCs w:val="24"/>
        </w:rPr>
        <w:t>1.4</w:t>
      </w:r>
      <w:r w:rsidR="00803392" w:rsidRPr="00EC2EB5">
        <w:rPr>
          <w:rFonts w:cs="Times New Roman"/>
          <w:b w:val="0"/>
          <w:bCs w:val="0"/>
          <w:color w:val="000000" w:themeColor="text1"/>
          <w:sz w:val="24"/>
          <w:szCs w:val="24"/>
        </w:rPr>
        <w:t xml:space="preserve">.1 Design and implementation of Document Registry Blockchain that followed requirement defined in </w:t>
      </w:r>
      <w:proofErr w:type="spellStart"/>
      <w:r w:rsidR="00803392" w:rsidRPr="00EC2EB5">
        <w:rPr>
          <w:rFonts w:cs="Times New Roman"/>
          <w:b w:val="0"/>
          <w:bCs w:val="0"/>
          <w:color w:val="000000" w:themeColor="text1"/>
          <w:sz w:val="24"/>
          <w:szCs w:val="24"/>
        </w:rPr>
        <w:t>XDS.b</w:t>
      </w:r>
      <w:proofErr w:type="spellEnd"/>
      <w:r w:rsidR="00803392" w:rsidRPr="00EC2EB5">
        <w:rPr>
          <w:rFonts w:cs="Times New Roman"/>
          <w:b w:val="0"/>
          <w:bCs w:val="0"/>
          <w:color w:val="000000" w:themeColor="text1"/>
          <w:sz w:val="24"/>
          <w:szCs w:val="24"/>
        </w:rPr>
        <w:t xml:space="preserve"> in</w:t>
      </w:r>
      <w:r w:rsidR="00B757CB" w:rsidRPr="00EC2EB5">
        <w:rPr>
          <w:rFonts w:cs="Times New Roman"/>
          <w:b w:val="0"/>
          <w:bCs w:val="0"/>
          <w:color w:val="000000" w:themeColor="text1"/>
          <w:sz w:val="24"/>
          <w:szCs w:val="24"/>
        </w:rPr>
        <w:t>tegration profile from IHE.</w:t>
      </w:r>
      <w:r w:rsidR="00B757CB" w:rsidRPr="00EC2EB5">
        <w:rPr>
          <w:rFonts w:cs="Times New Roman"/>
          <w:b w:val="0"/>
          <w:bCs w:val="0"/>
          <w:color w:val="000000" w:themeColor="text1"/>
          <w:sz w:val="24"/>
          <w:szCs w:val="24"/>
        </w:rPr>
        <w:br/>
      </w:r>
      <w:r w:rsidR="00B757CB" w:rsidRPr="00EC2EB5">
        <w:rPr>
          <w:rFonts w:cs="Times New Roman"/>
          <w:b w:val="0"/>
          <w:bCs w:val="0"/>
          <w:color w:val="000000" w:themeColor="text1"/>
          <w:sz w:val="24"/>
          <w:szCs w:val="24"/>
        </w:rPr>
        <w:tab/>
        <w:t>1.4</w:t>
      </w:r>
      <w:r w:rsidR="00803392" w:rsidRPr="00EC2EB5">
        <w:rPr>
          <w:rFonts w:cs="Times New Roman"/>
          <w:b w:val="0"/>
          <w:bCs w:val="0"/>
          <w:color w:val="000000" w:themeColor="text1"/>
          <w:sz w:val="24"/>
          <w:szCs w:val="24"/>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1C8345B2"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77777777" w:rsidR="00177817" w:rsidRPr="006A7D30" w:rsidRDefault="00177817" w:rsidP="00735AAE">
      <w:pPr>
        <w:pStyle w:val="Heading1"/>
        <w:spacing w:before="0" w:after="0"/>
      </w:pPr>
      <w:r w:rsidRPr="006A7D30">
        <w:t>CHAPTER II</w:t>
      </w:r>
      <w:bookmarkStart w:id="8" w:name="Chapter2"/>
      <w:bookmarkEnd w:id="8"/>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2DB54AB3" w14:textId="4E7C72A8"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8E6C29" w:rsidRPr="00C059E8">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712AD802"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Pr="00D163C1">
        <w:rPr>
          <w:rFonts w:ascii="Times New Roman" w:hAnsi="Times New Roman" w:cs="Times New Roman"/>
          <w:spacing w:val="-12"/>
          <w:sz w:val="24"/>
          <w:szCs w:val="24"/>
        </w:rPr>
        <w:t xml:space="preserve">Figure </w:t>
      </w:r>
      <w:r w:rsidRPr="00D163C1">
        <w:rPr>
          <w:rFonts w:ascii="Times New Roman" w:hAnsi="Times New Roman" w:cs="Times New Roman"/>
          <w:noProof/>
          <w:spacing w:val="-12"/>
          <w:sz w:val="24"/>
          <w:szCs w:val="24"/>
        </w:rPr>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The initiative then tests these implemented systems at carefully planned and supervised events called “</w:t>
      </w:r>
      <w:proofErr w:type="spellStart"/>
      <w:r w:rsidR="00FE0FE4" w:rsidRPr="00FE0FE4">
        <w:rPr>
          <w:rFonts w:ascii="Times New Roman" w:hAnsi="Times New Roman"/>
          <w:sz w:val="24"/>
          <w:szCs w:val="24"/>
        </w:rPr>
        <w:t>Connectathons</w:t>
      </w:r>
      <w:proofErr w:type="spellEnd"/>
      <w:r w:rsidR="00FE0FE4" w:rsidRPr="00FE0FE4">
        <w:rPr>
          <w:rFonts w:ascii="Times New Roman" w:hAnsi="Times New Roman"/>
          <w:sz w:val="24"/>
          <w:szCs w:val="24"/>
        </w:rPr>
        <w:t xml:space="preserve">” to ensure that the resulting IHE Profiles will provide benefit for the implementer and make them </w:t>
      </w:r>
      <w:r w:rsidR="00FE0FE4" w:rsidRPr="00FE0FE4">
        <w:rPr>
          <w:rFonts w:ascii="Times New Roman" w:hAnsi="Times New Roman"/>
          <w:sz w:val="24"/>
          <w:szCs w:val="24"/>
        </w:rPr>
        <w:lastRenderedPageBreak/>
        <w:t>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The initiative 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7777777" w:rsidR="002B083F" w:rsidRPr="00492372" w:rsidRDefault="002B083F" w:rsidP="007B5752">
      <w:pPr>
        <w:keepNext/>
        <w:shd w:val="clear" w:color="auto" w:fill="FFFFFF"/>
        <w:spacing w:before="100" w:beforeAutospacing="1" w:after="100" w:afterAutospacing="1" w:line="360" w:lineRule="auto"/>
        <w:jc w:val="thaiDistribute"/>
        <w:rPr>
          <w:highlight w:val="yellow"/>
        </w:rPr>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77732DA6"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10" w:name="_Ref69270806"/>
      <w:r w:rsidRPr="001D16B5">
        <w:rPr>
          <w:rFonts w:ascii="Times New Roman" w:hAnsi="Times New Roman" w:cs="Times New Roman"/>
          <w:i w:val="0"/>
          <w:iCs w:val="0"/>
          <w:color w:val="auto"/>
          <w:spacing w:val="-12"/>
          <w:sz w:val="24"/>
          <w:szCs w:val="24"/>
        </w:rPr>
        <w:t xml:space="preserve">Figure </w:t>
      </w:r>
      <w:r w:rsidR="001239D0" w:rsidRPr="001D16B5">
        <w:rPr>
          <w:rFonts w:ascii="Times New Roman" w:hAnsi="Times New Roman" w:cs="Times New Roman"/>
          <w:i w:val="0"/>
          <w:iCs w:val="0"/>
          <w:color w:val="auto"/>
          <w:spacing w:val="-12"/>
          <w:sz w:val="24"/>
          <w:szCs w:val="24"/>
        </w:rPr>
        <w:fldChar w:fldCharType="begin"/>
      </w:r>
      <w:r w:rsidR="001239D0" w:rsidRPr="001D16B5">
        <w:rPr>
          <w:rFonts w:ascii="Times New Roman" w:hAnsi="Times New Roman" w:cs="Times New Roman"/>
          <w:i w:val="0"/>
          <w:iCs w:val="0"/>
          <w:color w:val="auto"/>
          <w:spacing w:val="-12"/>
          <w:sz w:val="24"/>
          <w:szCs w:val="24"/>
        </w:rPr>
        <w:instrText xml:space="preserve"> SEQ Figure \* ARABIC </w:instrText>
      </w:r>
      <w:r w:rsidR="001239D0" w:rsidRPr="001D16B5">
        <w:rPr>
          <w:rFonts w:ascii="Times New Roman" w:hAnsi="Times New Roman" w:cs="Times New Roman"/>
          <w:i w:val="0"/>
          <w:iCs w:val="0"/>
          <w:color w:val="auto"/>
          <w:spacing w:val="-12"/>
          <w:sz w:val="24"/>
          <w:szCs w:val="24"/>
        </w:rPr>
        <w:fldChar w:fldCharType="separate"/>
      </w:r>
      <w:r w:rsidR="00A460F4" w:rsidRPr="001D16B5">
        <w:rPr>
          <w:rFonts w:ascii="Times New Roman" w:hAnsi="Times New Roman" w:cs="Times New Roman"/>
          <w:i w:val="0"/>
          <w:iCs w:val="0"/>
          <w:noProof/>
          <w:color w:val="auto"/>
          <w:spacing w:val="-12"/>
          <w:sz w:val="24"/>
          <w:szCs w:val="24"/>
        </w:rPr>
        <w:t>1</w:t>
      </w:r>
      <w:r w:rsidR="001239D0" w:rsidRPr="001D16B5">
        <w:rPr>
          <w:rFonts w:ascii="Times New Roman" w:hAnsi="Times New Roman" w:cs="Times New Roman"/>
          <w:i w:val="0"/>
          <w:iCs w:val="0"/>
          <w:color w:val="auto"/>
          <w:spacing w:val="-12"/>
          <w:sz w:val="24"/>
          <w:szCs w:val="24"/>
        </w:rPr>
        <w:fldChar w:fldCharType="end"/>
      </w:r>
      <w:bookmarkEnd w:id="10"/>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AB0B91">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8E6C29" w:rsidRPr="001D16B5">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313B5B67"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Pr="008E6C29">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Start w:id="11" w:name="Lit2_3"/>
      <w:bookmarkEnd w:id="11"/>
    </w:p>
    <w:p w14:paraId="0FCADF81" w14:textId="244EAE80"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5EDC556D"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38457D72" w14:textId="6270C536" w:rsidR="003A26E0" w:rsidRPr="00695B3C" w:rsidRDefault="003A26E0" w:rsidP="007B5752">
      <w:pPr>
        <w:pStyle w:val="Caption"/>
        <w:jc w:val="center"/>
        <w:rPr>
          <w:rFonts w:ascii="Times New Roman" w:hAnsi="Times New Roman" w:cs="Times New Roman"/>
          <w:i w:val="0"/>
          <w:iCs w:val="0"/>
          <w:color w:val="auto"/>
          <w:spacing w:val="-6"/>
          <w:sz w:val="24"/>
          <w:szCs w:val="24"/>
        </w:rPr>
      </w:pPr>
      <w:bookmarkStart w:id="12" w:name="_Ref7291759"/>
      <w:bookmarkStart w:id="13" w:name="_Ref7291652"/>
      <w:r w:rsidRPr="00695B3C">
        <w:rPr>
          <w:rFonts w:ascii="Times New Roman" w:hAnsi="Times New Roman" w:cs="Times New Roman"/>
          <w:i w:val="0"/>
          <w:iCs w:val="0"/>
          <w:color w:val="auto"/>
          <w:spacing w:val="-6"/>
          <w:sz w:val="24"/>
          <w:szCs w:val="24"/>
        </w:rPr>
        <w:t xml:space="preserve">Figure </w:t>
      </w:r>
      <w:r w:rsidR="001239D0">
        <w:rPr>
          <w:rFonts w:ascii="Times New Roman" w:hAnsi="Times New Roman" w:cs="Times New Roman"/>
          <w:i w:val="0"/>
          <w:iCs w:val="0"/>
          <w:color w:val="auto"/>
          <w:spacing w:val="-6"/>
          <w:sz w:val="24"/>
          <w:szCs w:val="24"/>
        </w:rPr>
        <w:fldChar w:fldCharType="begin"/>
      </w:r>
      <w:r w:rsidR="001239D0">
        <w:rPr>
          <w:rFonts w:ascii="Times New Roman" w:hAnsi="Times New Roman" w:cs="Times New Roman"/>
          <w:i w:val="0"/>
          <w:iCs w:val="0"/>
          <w:color w:val="auto"/>
          <w:spacing w:val="-6"/>
          <w:sz w:val="24"/>
          <w:szCs w:val="24"/>
        </w:rPr>
        <w:instrText xml:space="preserve"> SEQ Figure \* ARABIC </w:instrText>
      </w:r>
      <w:r w:rsidR="001239D0">
        <w:rPr>
          <w:rFonts w:ascii="Times New Roman" w:hAnsi="Times New Roman" w:cs="Times New Roman"/>
          <w:i w:val="0"/>
          <w:iCs w:val="0"/>
          <w:color w:val="auto"/>
          <w:spacing w:val="-6"/>
          <w:sz w:val="24"/>
          <w:szCs w:val="24"/>
        </w:rPr>
        <w:fldChar w:fldCharType="separate"/>
      </w:r>
      <w:r w:rsidR="00A460F4">
        <w:rPr>
          <w:rFonts w:ascii="Times New Roman" w:hAnsi="Times New Roman" w:cs="Times New Roman"/>
          <w:i w:val="0"/>
          <w:iCs w:val="0"/>
          <w:noProof/>
          <w:color w:val="auto"/>
          <w:spacing w:val="-6"/>
          <w:sz w:val="24"/>
          <w:szCs w:val="24"/>
        </w:rPr>
        <w:t>2</w:t>
      </w:r>
      <w:r w:rsidR="001239D0">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AB0B91">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8E6C29" w:rsidRPr="008E6C29">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3"/>
    </w:p>
    <w:p w14:paraId="5CEA55C7" w14:textId="77777777" w:rsidR="003A26E0" w:rsidRPr="007B5752" w:rsidRDefault="003A26E0" w:rsidP="007B5752">
      <w:pPr>
        <w:pStyle w:val="ListParagraph"/>
        <w:spacing w:line="360" w:lineRule="auto"/>
        <w:ind w:left="0"/>
        <w:jc w:val="thaiDistribute"/>
        <w:rPr>
          <w:rFonts w:ascii="Times New Roman" w:hAnsi="Times New Roman" w:cs="Times New Roman"/>
          <w:sz w:val="24"/>
          <w:szCs w:val="24"/>
        </w:rPr>
      </w:pPr>
    </w:p>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w:t>
      </w:r>
      <w:r w:rsidR="00034E18" w:rsidRPr="007B5752">
        <w:rPr>
          <w:rFonts w:ascii="Times New Roman" w:hAnsi="Times New Roman" w:cs="Times New Roman"/>
          <w:sz w:val="24"/>
          <w:szCs w:val="24"/>
        </w:rPr>
        <w:lastRenderedPageBreak/>
        <w:t>Main purpose of this type of transaction is to pass document metadata stored in 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488F4CE2"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D9339E">
        <w:rPr>
          <w:rFonts w:ascii="Times New Roman" w:hAnsi="Times New Roman" w:cs="Times New Roman"/>
          <w:sz w:val="24"/>
          <w:szCs w:val="24"/>
        </w:rPr>
        <w:t xml:space="preserve">Table </w:t>
      </w:r>
      <w:r w:rsidR="00F53902">
        <w:rPr>
          <w:rFonts w:ascii="Times New Roman" w:hAnsi="Times New Roman" w:cs="Times New Roman"/>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F95571">
        <w:rPr>
          <w:rFonts w:ascii="Times New Roman" w:hAnsi="Times New Roman" w:cs="Times New Roman"/>
          <w:sz w:val="24"/>
          <w:szCs w:val="24"/>
        </w:rPr>
        <w:t xml:space="preserve">Table </w:t>
      </w:r>
      <w:r w:rsidR="00F53902">
        <w:rPr>
          <w:rFonts w:ascii="Times New Roman" w:hAnsi="Times New Roman" w:cs="Times New Roman"/>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3E35EF">
        <w:rPr>
          <w:rFonts w:ascii="Times New Roman" w:hAnsi="Times New Roman" w:cs="Times New Roman"/>
          <w:sz w:val="24"/>
          <w:szCs w:val="24"/>
        </w:rPr>
        <w:t xml:space="preserve">Table </w:t>
      </w:r>
      <w:r w:rsidR="00F53902">
        <w:rPr>
          <w:rFonts w:ascii="Times New Roman" w:hAnsi="Times New Roman" w:cs="Times New Roman"/>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31774C7" w14:textId="40710122"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0A456EE4"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4" w:name="_Ref69266203"/>
      <w:bookmarkStart w:id="15"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4"/>
      <w:r w:rsidRPr="00D9339E">
        <w:rPr>
          <w:rFonts w:ascii="Times New Roman" w:hAnsi="Times New Roman" w:cs="Times New Roman"/>
          <w:i w:val="0"/>
          <w:iCs w:val="0"/>
          <w:color w:val="auto"/>
          <w:sz w:val="24"/>
          <w:szCs w:val="24"/>
        </w:rPr>
        <w:t xml:space="preserve"> </w:t>
      </w:r>
      <w:bookmarkStart w:id="16"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5"/>
      <w:bookmarkEnd w:id="1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442F2B0F"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7" w:name="_Ref72933640"/>
      <w:bookmarkStart w:id="18"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7"/>
      <w:r w:rsidRPr="00F95571">
        <w:rPr>
          <w:rFonts w:ascii="Times New Roman" w:hAnsi="Times New Roman" w:cs="Times New Roman"/>
          <w:i w:val="0"/>
          <w:iCs w:val="0"/>
          <w:color w:val="auto"/>
          <w:sz w:val="24"/>
          <w:szCs w:val="24"/>
        </w:rPr>
        <w:t xml:space="preserve"> </w:t>
      </w:r>
      <w:bookmarkStart w:id="19" w:name="_Ref69266313"/>
      <w:r w:rsidRPr="00F95571">
        <w:rPr>
          <w:rFonts w:ascii="Times New Roman" w:hAnsi="Times New Roman" w:cs="Times New Roman"/>
          <w:i w:val="0"/>
          <w:iCs w:val="0"/>
          <w:color w:val="auto"/>
          <w:sz w:val="24"/>
          <w:szCs w:val="24"/>
        </w:rPr>
        <w:t>Folder Metadata Attributes</w:t>
      </w:r>
      <w:bookmarkEnd w:id="18"/>
      <w:bookmarkEnd w:id="19"/>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364CC035"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20" w:name="_Ref72933659"/>
      <w:bookmarkStart w:id="21"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20"/>
      <w:r w:rsidRPr="003E35EF">
        <w:rPr>
          <w:rFonts w:ascii="Times New Roman" w:hAnsi="Times New Roman" w:cs="Times New Roman"/>
          <w:i w:val="0"/>
          <w:iCs w:val="0"/>
          <w:color w:val="auto"/>
          <w:sz w:val="24"/>
          <w:szCs w:val="24"/>
        </w:rPr>
        <w:t xml:space="preserve"> </w:t>
      </w:r>
      <w:bookmarkStart w:id="22"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21"/>
      <w:bookmarkEnd w:id="22"/>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lastRenderedPageBreak/>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97FE3D0" w14:textId="1EFF8E87"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3" w:name="Lit2_4"/>
      <w:bookmarkEnd w:id="23"/>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194480BC"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13B240BC" w14:textId="10F89A8D" w:rsidR="007049AB" w:rsidRDefault="00784FF7" w:rsidP="00A24A1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2C4DD709" w14:textId="77777777" w:rsidR="002958A2" w:rsidRPr="002958A2" w:rsidRDefault="002958A2" w:rsidP="00A24A12">
      <w:pPr>
        <w:pStyle w:val="ListParagraph"/>
        <w:spacing w:line="360" w:lineRule="auto"/>
        <w:ind w:left="0"/>
        <w:jc w:val="thaiDistribute"/>
        <w:rPr>
          <w:rFonts w:ascii="Times New Roman" w:hAnsi="Times New Roman" w:hint="cs"/>
          <w:sz w:val="24"/>
          <w:szCs w:val="24"/>
        </w:rPr>
      </w:pPr>
    </w:p>
    <w:p w14:paraId="386A253E" w14:textId="4EDCF7FE"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lastRenderedPageBreak/>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AB0B91" w:rsidRPr="00AB0B91">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733802AB"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BA0FEE" w:rsidRPr="00A24A12">
        <w:rPr>
          <w:rFonts w:ascii="Times New Roman" w:hAnsi="Times New Roman" w:cs="Times New Roman"/>
          <w:sz w:val="24"/>
          <w:szCs w:val="24"/>
        </w:rPr>
        <w:t xml:space="preserve">Blockchain is tamper evident and tamper 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BA0FEE" w:rsidRPr="00A24A12">
        <w:rPr>
          <w:rFonts w:ascii="Times New Roman" w:hAnsi="Times New Roman" w:cs="Times New Roman"/>
          <w:sz w:val="24"/>
          <w:szCs w:val="24"/>
        </w:rPr>
        <w:fldChar w:fldCharType="begin" w:fldLock="1"/>
      </w:r>
      <w:r w:rsidR="00BA0FEE">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BA0FEE" w:rsidRPr="008E6C29">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4" w:name="Lit2_5"/>
      <w:bookmarkEnd w:id="24"/>
      <w:r w:rsidR="00A75F2D">
        <w:rPr>
          <w:b/>
          <w:bCs/>
          <w:sz w:val="28"/>
        </w:rPr>
        <w:t xml:space="preserve"> and Smart-Contract</w:t>
      </w:r>
    </w:p>
    <w:p w14:paraId="0154AF3F" w14:textId="219630A0"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Pr="00EC2CCA">
        <w:rPr>
          <w:rFonts w:ascii="Times New Roman" w:hAnsi="Times New Roman" w:cs="Times New Roman"/>
          <w:sz w:val="24"/>
          <w:szCs w:val="24"/>
        </w:rPr>
        <w:t>Ethereum are one of well-known open</w:t>
      </w:r>
      <w:r w:rsidR="00AB3E52" w:rsidRPr="00EC2CCA">
        <w:rPr>
          <w:rFonts w:ascii="Times New Roman" w:hAnsi="Times New Roman" w:cs="Times New Roman"/>
          <w:sz w:val="24"/>
          <w:szCs w:val="24"/>
        </w:rPr>
        <w:t xml:space="preserve"> </w:t>
      </w:r>
      <w:r w:rsidRPr="00EC2CCA">
        <w:rPr>
          <w:rFonts w:ascii="Times New Roman" w:hAnsi="Times New Roman" w:cs="Times New Roman"/>
          <w:sz w:val="24"/>
          <w:szCs w:val="24"/>
        </w:rPr>
        <w:t xml:space="preserve">source Blockchain platform. </w:t>
      </w:r>
      <w:r w:rsidR="00546F98" w:rsidRPr="00EC2CCA">
        <w:rPr>
          <w:rFonts w:ascii="Times New Roman" w:hAnsi="Times New Roman" w:cs="Times New Roman"/>
          <w:sz w:val="24"/>
          <w:szCs w:val="24"/>
        </w:rPr>
        <w:t>The platform i</w:t>
      </w:r>
      <w:r w:rsidRPr="00EC2CCA">
        <w:rPr>
          <w:rFonts w:ascii="Times New Roman" w:hAnsi="Times New Roman" w:cs="Times New Roman"/>
          <w:sz w:val="24"/>
          <w:szCs w:val="24"/>
        </w:rPr>
        <w:t>nitially invented by developer named Vitalik Buterin and further develop by Ethereum community.</w:t>
      </w:r>
      <w:r w:rsidR="00F82E8E" w:rsidRPr="00EC2CCA">
        <w:rPr>
          <w:rFonts w:ascii="Times New Roman" w:hAnsi="Times New Roman" w:cs="Times New Roman"/>
          <w:sz w:val="24"/>
          <w:szCs w:val="24"/>
        </w:rPr>
        <w:t xml:space="preserve"> Main approach of Ethereum Blockchain is about</w:t>
      </w:r>
      <w:r w:rsidR="00F82E8E" w:rsidRPr="00EC2CCA">
        <w:rPr>
          <w:rFonts w:ascii="Times New Roman" w:hAnsi="Times New Roman" w:cs="Times New Roman"/>
          <w:sz w:val="24"/>
          <w:szCs w:val="24"/>
          <w:cs/>
        </w:rPr>
        <w:t xml:space="preserve"> </w:t>
      </w:r>
      <w:r w:rsidR="00F82E8E" w:rsidRPr="00EC2CCA">
        <w:rPr>
          <w:rFonts w:ascii="Times New Roman" w:hAnsi="Times New Roman" w:cs="Times New Roman"/>
          <w:sz w:val="24"/>
          <w:szCs w:val="24"/>
        </w:rPr>
        <w:t>use Blockchain technology for application other than cryptocurrency. The platform proposed concept about ‘smart contract’.</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w:t>
      </w:r>
      <w:r w:rsidRPr="00744ED2">
        <w:rPr>
          <w:rFonts w:ascii="Times New Roman" w:hAnsi="Times New Roman" w:cs="Times New Roman"/>
          <w:b/>
          <w:bCs/>
          <w:sz w:val="24"/>
          <w:szCs w:val="24"/>
        </w:rPr>
        <w:t>3</w:t>
      </w:r>
      <w:r w:rsidRPr="00744ED2">
        <w:rPr>
          <w:rFonts w:ascii="Times New Roman" w:hAnsi="Times New Roman" w:cs="Times New Roman"/>
          <w:b/>
          <w:bCs/>
          <w:sz w:val="24"/>
          <w:szCs w:val="24"/>
        </w:rPr>
        <w:t>.</w:t>
      </w:r>
      <w:r w:rsidRPr="00744ED2">
        <w:rPr>
          <w:rFonts w:ascii="Times New Roman" w:hAnsi="Times New Roman" w:cs="Times New Roman"/>
          <w:b/>
          <w:bCs/>
          <w:sz w:val="24"/>
          <w:szCs w:val="24"/>
        </w:rPr>
        <w:t>1</w:t>
      </w:r>
      <w:r w:rsidRPr="00744ED2">
        <w:rPr>
          <w:rFonts w:ascii="Times New Roman" w:hAnsi="Times New Roman" w:cs="Times New Roman"/>
          <w:b/>
          <w:bCs/>
          <w:sz w:val="24"/>
          <w:szCs w:val="24"/>
        </w:rPr>
        <w:t xml:space="preserve"> </w:t>
      </w:r>
      <w:r w:rsidRPr="00744ED2">
        <w:rPr>
          <w:rFonts w:ascii="Times New Roman" w:hAnsi="Times New Roman" w:cs="Times New Roman"/>
          <w:b/>
          <w:bCs/>
          <w:sz w:val="24"/>
          <w:szCs w:val="24"/>
        </w:rPr>
        <w:t>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02B80F02"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proofErr w:type="gramStart"/>
      <w:r w:rsidRPr="00A24A12">
        <w:rPr>
          <w:rFonts w:ascii="Times New Roman" w:hAnsi="Times New Roman" w:cs="Times New Roman"/>
          <w:sz w:val="24"/>
          <w:szCs w:val="24"/>
        </w:rPr>
        <w:t>make</w:t>
      </w:r>
      <w:proofErr w:type="gramEnd"/>
      <w:r w:rsidRPr="00A24A12">
        <w:rPr>
          <w:rFonts w:ascii="Times New Roman" w:hAnsi="Times New Roman" w:cs="Times New Roman"/>
          <w:sz w:val="24"/>
          <w:szCs w:val="24"/>
        </w:rPr>
        <w:t xml:space="preserve"> the </w:t>
      </w:r>
      <w:r w:rsidRPr="00A24A12">
        <w:rPr>
          <w:rFonts w:ascii="Times New Roman" w:hAnsi="Times New Roman" w:cs="Times New Roman"/>
          <w:sz w:val="24"/>
          <w:szCs w:val="24"/>
        </w:rPr>
        <w:lastRenderedPageBreak/>
        <w:t xml:space="preserve">compromised database become single point of failure which prevent follower system to 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w:t>
      </w:r>
      <w:r w:rsidRPr="00A24A12">
        <w:rPr>
          <w:rFonts w:ascii="Times New Roman" w:hAnsi="Times New Roman" w:cs="Times New Roman"/>
          <w:sz w:val="24"/>
          <w:szCs w:val="24"/>
        </w:rPr>
        <w:lastRenderedPageBreak/>
        <w:t xml:space="preserve">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24777B68" w14:textId="77777777" w:rsidR="00A420C9" w:rsidRPr="00723CF6" w:rsidRDefault="00A420C9" w:rsidP="00E85ED8">
      <w:pPr>
        <w:pStyle w:val="ListParagraph"/>
        <w:spacing w:line="360" w:lineRule="auto"/>
        <w:ind w:left="0"/>
        <w:jc w:val="thaiDistribute"/>
        <w:rPr>
          <w:rFonts w:ascii="Times New Roman" w:hAnsi="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2F9A0023"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71746A2C" w14:textId="280F6AF1"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ny machine participate in the Blockchain network are call “Node”. </w:t>
      </w:r>
      <w:r w:rsidR="001A6E44"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represent population of each Blockchain network. Each node </w:t>
      </w:r>
      <w:r w:rsidR="001A6E44" w:rsidRPr="00A24A12">
        <w:rPr>
          <w:rFonts w:ascii="Times New Roman" w:hAnsi="Times New Roman" w:cs="Times New Roman"/>
          <w:sz w:val="24"/>
          <w:szCs w:val="24"/>
        </w:rPr>
        <w:t>keeps</w:t>
      </w:r>
      <w:r w:rsidRPr="00A24A12">
        <w:rPr>
          <w:rFonts w:ascii="Times New Roman" w:hAnsi="Times New Roman" w:cs="Times New Roman"/>
          <w:sz w:val="24"/>
          <w:szCs w:val="24"/>
        </w:rPr>
        <w:t xml:space="preserve"> the exact same copied of data in Blockchain. If there are any different in data between nodes, the </w:t>
      </w:r>
      <w:r w:rsidRPr="00A24A12">
        <w:rPr>
          <w:rFonts w:ascii="Times New Roman" w:hAnsi="Times New Roman" w:cs="Times New Roman"/>
          <w:sz w:val="24"/>
          <w:szCs w:val="24"/>
        </w:rPr>
        <w:lastRenderedPageBreak/>
        <w:t xml:space="preserve">version of data being held by minority of participating node will be clarify as false and will not be accepted by the entire Blockchain network. In each Blockchain network, some node may participate as miner or be elected as validator of the network at each different time interval. Miner node and validator node have duty to perform task assigned by the network to maintain its consensus. The Blockchain can be alive only if there at least one participating node maintain it, while strength of its immutability </w:t>
      </w:r>
      <w:r w:rsidR="001A6E44" w:rsidRPr="00A24A12">
        <w:rPr>
          <w:rFonts w:ascii="Times New Roman" w:hAnsi="Times New Roman" w:cs="Times New Roman"/>
          <w:sz w:val="24"/>
          <w:szCs w:val="24"/>
        </w:rPr>
        <w:t>depends</w:t>
      </w:r>
      <w:r w:rsidRPr="00A24A12">
        <w:rPr>
          <w:rFonts w:ascii="Times New Roman" w:hAnsi="Times New Roman" w:cs="Times New Roman"/>
          <w:sz w:val="24"/>
          <w:szCs w:val="24"/>
        </w:rPr>
        <w:t xml:space="preserve"> on number of participating </w:t>
      </w:r>
      <w:r w:rsidR="001A6E44" w:rsidRPr="00A24A12">
        <w:rPr>
          <w:rFonts w:ascii="Times New Roman" w:hAnsi="Times New Roman" w:cs="Times New Roman"/>
          <w:sz w:val="24"/>
          <w:szCs w:val="24"/>
        </w:rPr>
        <w:t>nodes</w:t>
      </w:r>
      <w:r w:rsidRPr="00A24A12">
        <w:rPr>
          <w:rFonts w:ascii="Times New Roman" w:hAnsi="Times New Roman" w:cs="Times New Roman"/>
          <w:sz w:val="24"/>
          <w:szCs w:val="24"/>
        </w:rPr>
        <w:t>. More participating node mean stronger immutability.</w:t>
      </w:r>
    </w:p>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w:t>
      </w:r>
      <w:r w:rsidR="00413746" w:rsidRPr="00413746">
        <w:rPr>
          <w:rFonts w:ascii="Times New Roman" w:hAnsi="Times New Roman" w:cs="Times New Roman"/>
          <w:sz w:val="24"/>
          <w:szCs w:val="24"/>
        </w:rPr>
        <w:t>connects</w:t>
      </w:r>
      <w:r w:rsidR="00413746" w:rsidRPr="00413746">
        <w:rPr>
          <w:rFonts w:ascii="Times New Roman" w:hAnsi="Times New Roman" w:cs="Times New Roman"/>
          <w:sz w:val="24"/>
          <w:szCs w:val="24"/>
        </w:rPr>
        <w:t xml:space="preserve"> each member in the network. The consensus mechanism </w:t>
      </w:r>
      <w:r w:rsidR="00413746" w:rsidRPr="00413746">
        <w:rPr>
          <w:rFonts w:ascii="Times New Roman" w:hAnsi="Times New Roman" w:cs="Times New Roman"/>
          <w:sz w:val="24"/>
          <w:szCs w:val="24"/>
        </w:rPr>
        <w:t>acts</w:t>
      </w:r>
      <w:r w:rsidR="00413746" w:rsidRPr="00413746">
        <w:rPr>
          <w:rFonts w:ascii="Times New Roman" w:hAnsi="Times New Roman" w:cs="Times New Roman"/>
          <w:sz w:val="24"/>
          <w:szCs w:val="24"/>
        </w:rPr>
        <w:t xml:space="preserve">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w:t>
      </w:r>
      <w:r w:rsidRPr="00343062">
        <w:rPr>
          <w:rFonts w:ascii="Times New Roman" w:hAnsi="Times New Roman" w:cs="Times New Roman"/>
          <w:sz w:val="24"/>
          <w:szCs w:val="24"/>
        </w:rPr>
        <w:lastRenderedPageBreak/>
        <w:t xml:space="preserve">(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1640E2CE" w14:textId="576C570F" w:rsidR="0069671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 xml:space="preserve">The type was originally introduced as an alternative to a competition-based consensus like </w:t>
      </w:r>
      <w:proofErr w:type="spellStart"/>
      <w:r w:rsidR="00224A1D" w:rsidRPr="00224A1D">
        <w:rPr>
          <w:rFonts w:ascii="Times New Roman" w:hAnsi="Times New Roman" w:cs="Times New Roman"/>
          <w:sz w:val="24"/>
          <w:szCs w:val="24"/>
        </w:rPr>
        <w:t>Po</w:t>
      </w:r>
      <w:r w:rsidR="00696718">
        <w:rPr>
          <w:rFonts w:ascii="Times New Roman" w:hAnsi="Times New Roman" w:cs="Times New Roman"/>
          <w:sz w:val="24"/>
          <w:szCs w:val="24"/>
        </w:rPr>
        <w:t>W</w:t>
      </w:r>
      <w:proofErr w:type="spellEnd"/>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and "Proof of Authority"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xml:space="preserve"> and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As this type of consensus act as an alternative to competition-based consensus, that means the environment best suited with this type </w:t>
      </w:r>
      <w:r w:rsidR="00224A1D" w:rsidRPr="00224A1D">
        <w:rPr>
          <w:rFonts w:ascii="Times New Roman" w:hAnsi="Times New Roman" w:cs="Times New Roman"/>
          <w:sz w:val="24"/>
          <w:szCs w:val="24"/>
        </w:rPr>
        <w:lastRenderedPageBreak/>
        <w:t>of consensus is where its member cannot effort to lose computational power in competition-based consensus altogether.</w:t>
      </w:r>
    </w:p>
    <w:p w14:paraId="102BFF04" w14:textId="7D24C07F"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0F80B354"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007557FB" w:rsidRPr="007557FB">
        <w:rPr>
          <w:rFonts w:ascii="Times New Roman" w:hAnsi="Times New Roman" w:cs="Times New Roman"/>
          <w:sz w:val="24"/>
          <w:szCs w:val="24"/>
        </w:rPr>
        <w:t>PoW</w:t>
      </w:r>
      <w:proofErr w:type="spellEnd"/>
      <w:r w:rsidR="007557FB"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w:t>
      </w:r>
      <w:proofErr w:type="gramStart"/>
      <w:r w:rsidR="007557FB" w:rsidRPr="007557FB">
        <w:rPr>
          <w:rFonts w:ascii="Times New Roman" w:hAnsi="Times New Roman" w:cs="Times New Roman"/>
          <w:sz w:val="24"/>
          <w:szCs w:val="24"/>
        </w:rPr>
        <w:t>the majority of</w:t>
      </w:r>
      <w:proofErr w:type="gramEnd"/>
      <w:r w:rsidR="007557FB" w:rsidRPr="007557FB">
        <w:rPr>
          <w:rFonts w:ascii="Times New Roman" w:hAnsi="Times New Roman" w:cs="Times New Roman"/>
          <w:sz w:val="24"/>
          <w:szCs w:val="24"/>
        </w:rPr>
        <w:t xml:space="preserve"> its members are on the "good side" and will take responsibility to help the system achieve the best decision. Implement to Blockchain, the consensus mechanism </w:t>
      </w:r>
      <w:proofErr w:type="gramStart"/>
      <w:r w:rsidR="007557FB" w:rsidRPr="007557FB">
        <w:rPr>
          <w:rFonts w:ascii="Times New Roman" w:hAnsi="Times New Roman" w:cs="Times New Roman"/>
          <w:sz w:val="24"/>
          <w:szCs w:val="24"/>
        </w:rPr>
        <w:t>require</w:t>
      </w:r>
      <w:proofErr w:type="gramEnd"/>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w:t>
      </w:r>
      <w:proofErr w:type="gramStart"/>
      <w:r w:rsidR="007557FB" w:rsidRPr="007557FB">
        <w:rPr>
          <w:rFonts w:ascii="Times New Roman" w:hAnsi="Times New Roman" w:cs="Times New Roman"/>
          <w:sz w:val="24"/>
          <w:szCs w:val="24"/>
        </w:rPr>
        <w:t>a majority of</w:t>
      </w:r>
      <w:proofErr w:type="gramEnd"/>
      <w:r w:rsidR="007557FB" w:rsidRPr="007557FB">
        <w:rPr>
          <w:rFonts w:ascii="Times New Roman" w:hAnsi="Times New Roman" w:cs="Times New Roman"/>
          <w:sz w:val="24"/>
          <w:szCs w:val="24"/>
        </w:rPr>
        <w:t xml:space="preserve">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ublic and Permissioned Blockchain.</w:t>
      </w:r>
    </w:p>
    <w:p w14:paraId="76D3594D" w14:textId="77777777" w:rsidR="00E66868" w:rsidRPr="005B1314" w:rsidRDefault="00E66868" w:rsidP="00E85ED8">
      <w:pPr>
        <w:pStyle w:val="ListParagraph"/>
        <w:spacing w:line="360" w:lineRule="auto"/>
        <w:ind w:left="0"/>
        <w:jc w:val="thaiDistribute"/>
        <w:rPr>
          <w:rFonts w:ascii="Times New Roman" w:hAnsi="Times New Roman"/>
          <w:sz w:val="24"/>
          <w:szCs w:val="24"/>
        </w:rPr>
      </w:pPr>
    </w:p>
    <w:p w14:paraId="28D3BDF5" w14:textId="4268B7A1"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E66868">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p>
    <w:p w14:paraId="5E2B3113" w14:textId="2B54178F" w:rsidR="00D64851" w:rsidRPr="00EC2CCA"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2C4673" w14:textId="671E295C" w:rsidR="005C0802"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lastRenderedPageBreak/>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7837319C" w:rsidR="00CE6EF4" w:rsidRPr="006A7D30" w:rsidRDefault="00580BFC" w:rsidP="0012549F">
      <w:pPr>
        <w:spacing w:line="360" w:lineRule="auto"/>
        <w:rPr>
          <w:b/>
          <w:bCs/>
          <w:sz w:val="28"/>
        </w:rPr>
      </w:pPr>
      <w:r w:rsidRPr="006A7D30">
        <w:rPr>
          <w:b/>
          <w:bCs/>
          <w:sz w:val="28"/>
        </w:rPr>
        <w:t>2.</w:t>
      </w:r>
      <w:r w:rsidR="00982427">
        <w:rPr>
          <w:b/>
          <w:bCs/>
          <w:sz w:val="28"/>
          <w:szCs w:val="35"/>
        </w:rPr>
        <w:t>4</w:t>
      </w:r>
      <w:r w:rsidR="0012549F" w:rsidRPr="006A7D30">
        <w:rPr>
          <w:b/>
          <w:bCs/>
          <w:sz w:val="28"/>
        </w:rPr>
        <w:t xml:space="preserve"> </w:t>
      </w:r>
      <w:r w:rsidRPr="006A7D30">
        <w:rPr>
          <w:b/>
          <w:bCs/>
          <w:sz w:val="28"/>
        </w:rPr>
        <w:t>Related Work</w:t>
      </w:r>
      <w:bookmarkStart w:id="25" w:name="Lit2_6"/>
      <w:bookmarkEnd w:id="25"/>
    </w:p>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proofErr w:type="gramStart"/>
      <w:r w:rsidR="00DE6449" w:rsidRPr="0091085F">
        <w:t>research</w:t>
      </w:r>
      <w:proofErr w:type="gramEnd"/>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0076A971"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AB0B91">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B72463" w:rsidRPr="0091085F">
        <w:rPr>
          <w:b/>
          <w:bCs/>
        </w:rPr>
        <w:fldChar w:fldCharType="separate"/>
      </w:r>
      <w:r w:rsidR="008E6C29" w:rsidRPr="008E6C29">
        <w:rPr>
          <w:bCs/>
          <w:noProof/>
        </w:rPr>
        <w:t>[28]</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proofErr w:type="gramStart"/>
      <w:r w:rsidRPr="0091085F">
        <w:t>make</w:t>
      </w:r>
      <w:proofErr w:type="gramEnd"/>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proofErr w:type="gramStart"/>
      <w:r w:rsidR="00005414" w:rsidRPr="0091085F">
        <w:t>are</w:t>
      </w:r>
      <w:proofErr w:type="gramEnd"/>
      <w:r w:rsidR="00005414" w:rsidRPr="0091085F">
        <w:t xml:space="preserve"> kept within Blockchain in encrypted form, it should also contain </w:t>
      </w:r>
      <w:r w:rsidR="00005414" w:rsidRPr="0091085F">
        <w:lastRenderedPageBreak/>
        <w:t xml:space="preserve">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proofErr w:type="gramStart"/>
      <w:r w:rsidR="0096263F" w:rsidRPr="0091085F">
        <w:t>put</w:t>
      </w:r>
      <w:proofErr w:type="gramEnd"/>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proofErr w:type="gramStart"/>
      <w:r w:rsidR="0096263F" w:rsidRPr="0091085F">
        <w:t>proposed</w:t>
      </w:r>
      <w:proofErr w:type="gramEnd"/>
      <w:r w:rsidR="0096263F" w:rsidRPr="0091085F">
        <w:t xml:space="preserve"> about how the consensus should work in detail.</w:t>
      </w:r>
      <w:r w:rsidR="00F111D4" w:rsidRPr="0091085F">
        <w:t xml:space="preserve"> This work gave a 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6773B3A6"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AB0B91">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9]","plainTextFormattedCitation":"[29]","previouslyFormattedCitation":"[29]"},"properties":{"noteIndex":0},"schema":"https://github.com/citation-style-language/schema/raw/master/csl-citation.json"}</w:instrText>
      </w:r>
      <w:r w:rsidR="00B72463" w:rsidRPr="002C5029">
        <w:rPr>
          <w:b/>
          <w:bCs/>
        </w:rPr>
        <w:fldChar w:fldCharType="separate"/>
      </w:r>
      <w:r w:rsidR="008E6C29" w:rsidRPr="008E6C29">
        <w:rPr>
          <w:bCs/>
          <w:noProof/>
        </w:rPr>
        <w:t>[29]</w:t>
      </w:r>
      <w:r w:rsidR="00B72463" w:rsidRPr="002C5029">
        <w:rPr>
          <w:b/>
          <w:bCs/>
        </w:rPr>
        <w:fldChar w:fldCharType="end"/>
      </w:r>
    </w:p>
    <w:p w14:paraId="2687EC97" w14:textId="54772F46"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AB0B9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0]","plainTextFormattedCitation":"[30]","previouslyFormattedCitation":"[30]"},"properties":{"noteIndex":0},"schema":"https://github.com/citation-style-language/schema/raw/master/csl-citation.json"}</w:instrText>
      </w:r>
      <w:r w:rsidR="00B70ABC" w:rsidRPr="0091085F">
        <w:fldChar w:fldCharType="separate"/>
      </w:r>
      <w:r w:rsidR="008E6C29" w:rsidRPr="008E6C29">
        <w:rPr>
          <w:noProof/>
        </w:rPr>
        <w:t>[30]</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w:t>
      </w:r>
      <w:r w:rsidR="00496C40" w:rsidRPr="0091085F">
        <w:lastRenderedPageBreak/>
        <w:t>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5E3CB9E5"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AB0B91">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1]","plainTextFormattedCitation":"[31]","previouslyFormattedCitation":"[31]"},"properties":{"noteIndex":0},"schema":"https://github.com/citation-style-language/schema/raw/master/csl-citation.json"}</w:instrText>
      </w:r>
      <w:r w:rsidR="00B72463" w:rsidRPr="002C5029">
        <w:rPr>
          <w:b/>
          <w:bCs/>
        </w:rPr>
        <w:fldChar w:fldCharType="separate"/>
      </w:r>
      <w:r w:rsidR="008E6C29" w:rsidRPr="008E6C29">
        <w:rPr>
          <w:bCs/>
          <w:noProof/>
        </w:rPr>
        <w:t>[31]</w:t>
      </w:r>
      <w:r w:rsidR="00B72463" w:rsidRPr="002C5029">
        <w:rPr>
          <w:b/>
          <w:bCs/>
        </w:rPr>
        <w:fldChar w:fldCharType="end"/>
      </w:r>
    </w:p>
    <w:p w14:paraId="466130F3" w14:textId="77777777" w:rsidR="00802803" w:rsidRDefault="00B57D3F" w:rsidP="0091085F">
      <w:pPr>
        <w:spacing w:line="360" w:lineRule="auto"/>
        <w:jc w:val="thaiDistribute"/>
      </w:pPr>
      <w:r w:rsidRPr="0091085F">
        <w:tab/>
      </w:r>
      <w:r w:rsidR="00B66745" w:rsidRPr="0091085F">
        <w:t xml:space="preserve">This work proposed about using Blockchain to keep data that need to have confidentiality preserved. Regardless of what kind of data, this Blockchain allow user to design what data they want to keep in Blockchain. The chosen data will be encrypted before </w:t>
      </w:r>
      <w:proofErr w:type="gramStart"/>
      <w:r w:rsidR="00B66745" w:rsidRPr="0091085F">
        <w:t>publish</w:t>
      </w:r>
      <w:proofErr w:type="gramEnd"/>
      <w:r w:rsidR="00B66745" w:rsidRPr="0091085F">
        <w:t xml:space="preserve">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w:t>
      </w:r>
      <w:proofErr w:type="gramStart"/>
      <w:r w:rsidR="00A3629E" w:rsidRPr="0091085F">
        <w:t>have</w:t>
      </w:r>
      <w:proofErr w:type="gramEnd"/>
      <w:r w:rsidR="00A3629E" w:rsidRPr="0091085F">
        <w:t xml:space="preserve"> demonstrated how Blockchain technology can be used in different approach like keeping medical data available to only authorized entity.</w:t>
      </w:r>
    </w:p>
    <w:p w14:paraId="63A05B72" w14:textId="602E00E9" w:rsidR="0017069B" w:rsidRPr="00C41FD3" w:rsidRDefault="00C41FD3" w:rsidP="0091085F">
      <w:pPr>
        <w:spacing w:line="360" w:lineRule="auto"/>
        <w:jc w:val="thaiDistribute"/>
        <w:rPr>
          <w:b/>
          <w:bCs/>
        </w:rPr>
      </w:pPr>
      <w:r>
        <w:tab/>
      </w:r>
      <w:r w:rsidR="00802803" w:rsidRPr="00C41FD3">
        <w:rPr>
          <w:b/>
          <w:bCs/>
        </w:rPr>
        <w:t>2.</w:t>
      </w:r>
      <w:r w:rsidR="00041FDB" w:rsidRPr="00C41FD3">
        <w:rPr>
          <w:b/>
          <w:bCs/>
        </w:rPr>
        <w:t>4</w:t>
      </w:r>
      <w:r w:rsidR="00802803" w:rsidRPr="00C41FD3">
        <w:rPr>
          <w:b/>
          <w:bCs/>
        </w:rPr>
        <w:t xml:space="preserve">.4 </w:t>
      </w:r>
      <w:r w:rsidR="003168F6" w:rsidRPr="00C41FD3">
        <w:rPr>
          <w:b/>
          <w:bCs/>
        </w:rPr>
        <w:t>Blockchain-based electronic healthcare record system for healthcare 4.0 applications</w:t>
      </w:r>
      <w:r w:rsidR="00A3629E" w:rsidRPr="00C41FD3">
        <w:rPr>
          <w:b/>
          <w:bCs/>
        </w:rPr>
        <w:t xml:space="preserve"> </w:t>
      </w:r>
      <w:r>
        <w:rPr>
          <w:b/>
          <w:bCs/>
        </w:rPr>
        <w:fldChar w:fldCharType="begin" w:fldLock="1"/>
      </w:r>
      <w:r>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2]","plainTextFormattedCitation":"[32]"},"properties":{"noteIndex":0},"schema":"https://github.com/citation-style-language/schema/raw/master/csl-citation.json"}</w:instrText>
      </w:r>
      <w:r>
        <w:rPr>
          <w:b/>
          <w:bCs/>
        </w:rPr>
        <w:fldChar w:fldCharType="separate"/>
      </w:r>
      <w:r w:rsidRPr="00C41FD3">
        <w:rPr>
          <w:bCs/>
          <w:noProof/>
        </w:rPr>
        <w:t>[32]</w:t>
      </w:r>
      <w:r>
        <w:rPr>
          <w:b/>
          <w:bCs/>
        </w:rPr>
        <w:fldChar w:fldCharType="end"/>
      </w:r>
    </w:p>
    <w:p w14:paraId="35E24864" w14:textId="1FDC7D45" w:rsidR="001D4135" w:rsidRPr="0091085F" w:rsidRDefault="001D4135" w:rsidP="0091085F">
      <w:pPr>
        <w:spacing w:line="360" w:lineRule="auto"/>
        <w:jc w:val="thaiDistribute"/>
      </w:pPr>
      <w:r>
        <w:tab/>
        <w:t xml:space="preserve">The updated version of </w:t>
      </w:r>
      <w:proofErr w:type="spellStart"/>
      <w:r>
        <w:t>MedRec</w:t>
      </w:r>
      <w:proofErr w:type="spellEnd"/>
      <w:r>
        <w:t xml:space="preserve"> in 20</w:t>
      </w:r>
      <w:r w:rsidR="00E81B84">
        <w:t>2</w:t>
      </w:r>
      <w:r>
        <w:t>0</w:t>
      </w:r>
    </w:p>
    <w:p w14:paraId="32554439" w14:textId="77777777" w:rsidR="0012549F" w:rsidRDefault="0012549F" w:rsidP="00D118CE">
      <w:pPr>
        <w:spacing w:line="360" w:lineRule="auto"/>
      </w:pPr>
    </w:p>
    <w:p w14:paraId="2B4E9674" w14:textId="77777777" w:rsidR="00802803" w:rsidRDefault="00802803" w:rsidP="00D118CE">
      <w:pPr>
        <w:spacing w:line="360" w:lineRule="auto"/>
      </w:pPr>
    </w:p>
    <w:p w14:paraId="19E10DFE" w14:textId="7353F452" w:rsidR="00802803" w:rsidRPr="006A7D30" w:rsidRDefault="00802803" w:rsidP="00D118CE">
      <w:pPr>
        <w:spacing w:line="360" w:lineRule="auto"/>
        <w:sectPr w:rsidR="00802803" w:rsidRPr="006A7D30" w:rsidSect="008C5EA2">
          <w:headerReference w:type="even" r:id="rId18"/>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307407F3" w14:textId="77777777" w:rsidR="001E0BE2" w:rsidRPr="006A7D30" w:rsidRDefault="001E0BE2" w:rsidP="00D118CE">
      <w:pPr>
        <w:tabs>
          <w:tab w:val="left" w:pos="1134"/>
        </w:tabs>
        <w:spacing w:line="360" w:lineRule="auto"/>
        <w:jc w:val="center"/>
        <w:rPr>
          <w:b/>
          <w:bCs/>
          <w:sz w:val="28"/>
        </w:rPr>
      </w:pPr>
    </w:p>
    <w:p w14:paraId="6E61C573" w14:textId="77777777" w:rsidR="00177817" w:rsidRPr="006A7D30" w:rsidRDefault="00177817" w:rsidP="00735AAE">
      <w:pPr>
        <w:pStyle w:val="Heading1"/>
        <w:spacing w:before="0" w:after="0"/>
      </w:pPr>
      <w:r w:rsidRPr="006A7D30">
        <w:t>CHAPTER III</w:t>
      </w:r>
      <w:bookmarkStart w:id="26" w:name="Chapter3"/>
      <w:bookmarkEnd w:id="26"/>
    </w:p>
    <w:p w14:paraId="37E0B441" w14:textId="77777777" w:rsidR="00177817" w:rsidRPr="006A7D30" w:rsidRDefault="00177817" w:rsidP="00735AAE">
      <w:pPr>
        <w:pStyle w:val="Heading1"/>
        <w:spacing w:before="0" w:after="0"/>
      </w:pPr>
      <w:r w:rsidRPr="006A7D30">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634912C" w:rsidR="000F0242" w:rsidRPr="007C3BEB" w:rsidRDefault="009536DA" w:rsidP="007C3BEB">
      <w:pPr>
        <w:tabs>
          <w:tab w:val="left" w:pos="709"/>
        </w:tabs>
        <w:spacing w:line="360" w:lineRule="auto"/>
        <w:jc w:val="thaiDistribute"/>
      </w:pPr>
      <w:r w:rsidRPr="006A7D30">
        <w:rPr>
          <w:b/>
          <w:bCs/>
          <w:cs/>
        </w:rPr>
        <w:tab/>
      </w:r>
      <w:r w:rsidRPr="007C3BEB">
        <w:t>This chapter will explain about method</w:t>
      </w:r>
      <w:r w:rsidR="00076951" w:rsidRPr="007C3BEB">
        <w:t xml:space="preserve"> of how the Blockchain was designed to operate under IHE </w:t>
      </w:r>
      <w:proofErr w:type="spellStart"/>
      <w:r w:rsidR="00076951" w:rsidRPr="007C3BEB">
        <w:t>XDS.b</w:t>
      </w:r>
      <w:proofErr w:type="spellEnd"/>
      <w:r w:rsidR="00076951" w:rsidRPr="007C3BEB">
        <w:t xml:space="preserve"> profile process flow. The chapter is separated to three parts. The first part </w:t>
      </w:r>
      <w:proofErr w:type="gramStart"/>
      <w:r w:rsidR="00076951" w:rsidRPr="007C3BEB">
        <w:t>introduce</w:t>
      </w:r>
      <w:proofErr w:type="gramEnd"/>
      <w:r w:rsidR="00076951" w:rsidRPr="007C3BEB">
        <w:t xml:space="preserve"> about architecture design and roughly define how we integrate Blockchain components into IHE </w:t>
      </w:r>
      <w:proofErr w:type="spellStart"/>
      <w:r w:rsidR="00076951" w:rsidRPr="007C3BEB">
        <w:t>XDS.b</w:t>
      </w:r>
      <w:proofErr w:type="spellEnd"/>
      <w:r w:rsidR="00076951" w:rsidRPr="007C3BEB">
        <w:t xml:space="preserve"> profile process flow.</w:t>
      </w:r>
      <w:r w:rsidR="00374FB5" w:rsidRPr="007C3BEB">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7C3BEB">
        <w:t xml:space="preserve">The last part will further explain the first part in term of integrating IHE </w:t>
      </w:r>
      <w:proofErr w:type="spellStart"/>
      <w:r w:rsidR="009502C4" w:rsidRPr="007C3BEB">
        <w:t>XDS.b</w:t>
      </w:r>
      <w:proofErr w:type="spellEnd"/>
      <w:r w:rsidR="009502C4" w:rsidRPr="007C3BEB">
        <w:t xml:space="preserve"> profile with Blockchain. This part focus on how we create and adapt each </w:t>
      </w:r>
      <w:proofErr w:type="gramStart"/>
      <w:r w:rsidR="009502C4" w:rsidRPr="007C3BEB">
        <w:t>components</w:t>
      </w:r>
      <w:proofErr w:type="gramEnd"/>
      <w:r w:rsidR="009502C4" w:rsidRPr="007C3BEB">
        <w:t xml:space="preserve"> in our work to meet the requirement specified by IHE </w:t>
      </w:r>
      <w:proofErr w:type="spellStart"/>
      <w:r w:rsidR="009502C4" w:rsidRPr="007C3BEB">
        <w:t>XDS.b</w:t>
      </w:r>
      <w:proofErr w:type="spellEnd"/>
      <w:r w:rsidR="009502C4" w:rsidRPr="007C3BEB">
        <w:t xml:space="preserve"> profile.</w:t>
      </w:r>
    </w:p>
    <w:p w14:paraId="1FAE2B4F" w14:textId="156A5C9F" w:rsidR="00FE40BE" w:rsidRDefault="00FE40BE" w:rsidP="009536DA">
      <w:pPr>
        <w:tabs>
          <w:tab w:val="left" w:pos="709"/>
        </w:tabs>
        <w:spacing w:line="360" w:lineRule="auto"/>
      </w:pPr>
    </w:p>
    <w:p w14:paraId="02DAD89D" w14:textId="7EC3D6C6" w:rsidR="00ED3105" w:rsidRPr="00ED3105" w:rsidRDefault="00ED3105" w:rsidP="00ED3105">
      <w:pPr>
        <w:tabs>
          <w:tab w:val="num" w:pos="288"/>
          <w:tab w:val="left" w:pos="709"/>
        </w:tabs>
        <w:spacing w:line="360" w:lineRule="auto"/>
        <w:jc w:val="thaiDistribute"/>
        <w:rPr>
          <w:b/>
          <w:bCs/>
          <w:sz w:val="28"/>
        </w:rPr>
      </w:pPr>
      <w:r w:rsidRPr="00ED3105">
        <w:rPr>
          <w:b/>
          <w:bCs/>
          <w:sz w:val="28"/>
        </w:rPr>
        <w:t xml:space="preserve">3.1 </w:t>
      </w:r>
      <w:r w:rsidR="009B3F40">
        <w:rPr>
          <w:b/>
          <w:bCs/>
          <w:sz w:val="28"/>
        </w:rPr>
        <w:t xml:space="preserve">A </w:t>
      </w:r>
      <w:r w:rsidRPr="00ED3105">
        <w:rPr>
          <w:b/>
          <w:bCs/>
          <w:sz w:val="28"/>
        </w:rPr>
        <w:t>Use Case Scenario</w:t>
      </w:r>
    </w:p>
    <w:p w14:paraId="20B4BE0D" w14:textId="0FC87DCF" w:rsidR="00ED3105" w:rsidRPr="00ED3105" w:rsidRDefault="00ED3105" w:rsidP="00ED3105">
      <w:pPr>
        <w:tabs>
          <w:tab w:val="left" w:pos="709"/>
        </w:tabs>
        <w:spacing w:line="360" w:lineRule="auto"/>
        <w:jc w:val="thaiDistribute"/>
      </w:pPr>
      <w:r w:rsidRPr="00ED3105">
        <w:tab/>
        <w:t>As shown in</w:t>
      </w:r>
      <w:r>
        <w:t xml:space="preserve"> </w:t>
      </w:r>
      <w:r w:rsidR="00AA5D49">
        <w:fldChar w:fldCharType="begin"/>
      </w:r>
      <w:r w:rsidR="00AA5D49">
        <w:instrText xml:space="preserve"> REF _Ref69270806 \h </w:instrText>
      </w:r>
      <w:r w:rsidR="00AA5D49">
        <w:fldChar w:fldCharType="separate"/>
      </w:r>
      <w:r w:rsidR="00A460F4" w:rsidRPr="007C3BEB">
        <w:rPr>
          <w:spacing w:val="-12"/>
        </w:rPr>
        <w:t xml:space="preserve">Figure </w:t>
      </w:r>
      <w:r w:rsidR="00A460F4">
        <w:rPr>
          <w:i/>
          <w:iCs/>
          <w:noProof/>
          <w:spacing w:val="-12"/>
        </w:rPr>
        <w:t>1</w:t>
      </w:r>
      <w:r w:rsidR="00AA5D49">
        <w:fldChar w:fldCharType="end"/>
      </w:r>
      <w:r w:rsidRPr="00ED3105">
        <w:t xml:space="preserve">, user at Hospital A needs to start with specifying value corresponding to XDS </w:t>
      </w:r>
      <w:r w:rsidR="00B66AA7">
        <w:t>Metadata</w:t>
      </w:r>
      <w:r w:rsidRPr="00ED3105">
        <w:t xml:space="preserve"> attributes (Patient name, ID, etc.) that unique to the event specific for </w:t>
      </w:r>
      <w:proofErr w:type="spellStart"/>
      <w:proofErr w:type="gramStart"/>
      <w:r w:rsidRPr="00ED3105">
        <w:t>Mr.Bob</w:t>
      </w:r>
      <w:proofErr w:type="spellEnd"/>
      <w:proofErr w:type="gramEnd"/>
      <w:r w:rsidRPr="00ED3105">
        <w:t xml:space="preserve"> and use it to search for associated registry using Document Registry Searcher program. Document Registry Searcher uses specified values to find for registered </w:t>
      </w:r>
      <w:r w:rsidR="00B66AA7">
        <w:t>Metadata</w:t>
      </w:r>
      <w:r w:rsidRPr="00ED3105">
        <w:t xml:space="preserve"> attributes set in smart-contract. When matched, Document Registry Searcher returns the whole </w:t>
      </w:r>
      <w:r w:rsidR="00B66AA7">
        <w:t>Metadata</w:t>
      </w:r>
      <w:r w:rsidRPr="00ED3105">
        <w:t xml:space="preserve"> attributes set of those matched one to the user at Hospital A. In this case, it may return more than one registry set that associated with </w:t>
      </w:r>
      <w:proofErr w:type="spellStart"/>
      <w:proofErr w:type="gramStart"/>
      <w:r w:rsidRPr="00ED3105">
        <w:t>Mr.Bob</w:t>
      </w:r>
      <w:proofErr w:type="spellEnd"/>
      <w:proofErr w:type="gramEnd"/>
      <w:r w:rsidRPr="00ED3105">
        <w:t xml:space="preserve">. User at Hospital A may need to seek for the one with latest timestamp or the one they needed to use. When the registry set was picked, they may need to use repository URI included in </w:t>
      </w:r>
      <w:r w:rsidR="00B66AA7">
        <w:t>Metadata</w:t>
      </w:r>
      <w:r w:rsidRPr="00ED3105">
        <w:t xml:space="preserve"> attributes set to request for actual document in Hospital B. After that, Hospital B will response by allow Hospital A to access content of the document. </w:t>
      </w:r>
    </w:p>
    <w:p w14:paraId="2C6FF2B7" w14:textId="43D33EFC" w:rsidR="00ED3105" w:rsidRDefault="00ED3105" w:rsidP="00ED3105">
      <w:pPr>
        <w:tabs>
          <w:tab w:val="left" w:pos="709"/>
        </w:tabs>
        <w:spacing w:line="360" w:lineRule="auto"/>
        <w:jc w:val="thaiDistribute"/>
      </w:pPr>
      <w:r w:rsidRPr="00ED3105">
        <w:t xml:space="preserve">Due to unique nature of healthcare environment that emphasizes on confidentiality of data, this cause limit in implementation of the technology in the environment. Patient </w:t>
      </w:r>
      <w:r w:rsidRPr="00ED3105">
        <w:lastRenderedPageBreak/>
        <w:t xml:space="preserve">data cannot be put directly into Blockchain as it will become persistent by decentralization of Blockchain network as well as it will become more difficult to ensure confidentiality of data when its replica are distributed over the entire network </w:t>
      </w:r>
      <w:r w:rsidRPr="00ED3105">
        <w:fldChar w:fldCharType="begin" w:fldLock="1"/>
      </w:r>
      <w:r w:rsidR="00C41FD3">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27,33]","plainTextFormattedCitation":"[26,27,33]","previouslyFormattedCitation":"[26,27,32]"},"properties":{"noteIndex":0},"schema":"https://github.com/citation-style-language/schema/raw/master/csl-citation.json"}</w:instrText>
      </w:r>
      <w:r w:rsidRPr="00ED3105">
        <w:fldChar w:fldCharType="separate"/>
      </w:r>
      <w:r w:rsidR="00C41FD3" w:rsidRPr="00C41FD3">
        <w:rPr>
          <w:noProof/>
        </w:rPr>
        <w:t>[26,27,33]</w:t>
      </w:r>
      <w:r w:rsidRPr="00ED3105">
        <w:fldChar w:fldCharType="end"/>
      </w:r>
      <w:r w:rsidRPr="00ED3105">
        <w:t>. We propose another approach to make the technology more compatible with implementation on healthcare information.</w:t>
      </w:r>
      <w:r w:rsidRPr="00ED3105">
        <w:rPr>
          <w:rFonts w:hint="cs"/>
          <w:cs/>
        </w:rPr>
        <w:t xml:space="preserve"> </w:t>
      </w:r>
      <w:r w:rsidRPr="00ED3105">
        <w:t xml:space="preserve">IHE </w:t>
      </w:r>
      <w:proofErr w:type="spellStart"/>
      <w:r w:rsidRPr="00ED3105">
        <w:t>XDS.b</w:t>
      </w:r>
      <w:proofErr w:type="spellEnd"/>
      <w:r w:rsidRPr="00ED3105">
        <w:t xml:space="preserve"> Profile serves its purpose as central hub for health document exchange between different enterprises. This makes the profile best compatible with Blockchain technology as it will secure availability of health information exchange. 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p>
    <w:p w14:paraId="4E00F2AB" w14:textId="77777777" w:rsidR="00ED3105" w:rsidRPr="006A7D30" w:rsidRDefault="00ED3105" w:rsidP="009536DA">
      <w:pPr>
        <w:tabs>
          <w:tab w:val="left" w:pos="709"/>
        </w:tabs>
        <w:spacing w:line="360" w:lineRule="auto"/>
      </w:pPr>
    </w:p>
    <w:p w14:paraId="4C9BC046" w14:textId="77777777" w:rsidR="00DB38FC" w:rsidRDefault="00DB38FC" w:rsidP="002E72AE">
      <w:pPr>
        <w:pStyle w:val="ListParagraph"/>
        <w:spacing w:line="360" w:lineRule="auto"/>
        <w:ind w:left="0"/>
        <w:jc w:val="thaiDistribute"/>
        <w:rPr>
          <w:rFonts w:ascii="Times New Roman" w:hAnsi="Times New Roman" w:cs="Times New Roman"/>
          <w:sz w:val="24"/>
          <w:szCs w:val="24"/>
        </w:rPr>
      </w:pPr>
    </w:p>
    <w:p w14:paraId="3F5A6086" w14:textId="77777777" w:rsidR="00131CB8" w:rsidRDefault="00131CB8" w:rsidP="00131CB8">
      <w:pPr>
        <w:pStyle w:val="ListParagraph"/>
        <w:keepNext/>
        <w:spacing w:after="0" w:line="360" w:lineRule="auto"/>
        <w:ind w:left="0"/>
        <w:jc w:val="thaiDistribute"/>
      </w:pPr>
      <w:r w:rsidRPr="00131CB8">
        <w:rPr>
          <w:noProof/>
        </w:rPr>
        <w:drawing>
          <wp:inline distT="0" distB="0" distL="0" distR="0" wp14:anchorId="67CDB52F" wp14:editId="25EE1E29">
            <wp:extent cx="5237920" cy="32480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611" r="24793" b="2105"/>
                    <a:stretch/>
                  </pic:blipFill>
                  <pic:spPr bwMode="auto">
                    <a:xfrm>
                      <a:off x="0" y="0"/>
                      <a:ext cx="5315144" cy="3295911"/>
                    </a:xfrm>
                    <a:prstGeom prst="rect">
                      <a:avLst/>
                    </a:prstGeom>
                    <a:noFill/>
                    <a:ln>
                      <a:noFill/>
                    </a:ln>
                    <a:extLst>
                      <a:ext uri="{53640926-AAD7-44D8-BBD7-CCE9431645EC}">
                        <a14:shadowObscured xmlns:a14="http://schemas.microsoft.com/office/drawing/2010/main"/>
                      </a:ext>
                    </a:extLst>
                  </pic:spPr>
                </pic:pic>
              </a:graphicData>
            </a:graphic>
          </wp:inline>
        </w:drawing>
      </w:r>
    </w:p>
    <w:p w14:paraId="77B068D7" w14:textId="12AD0065" w:rsidR="00ED3105" w:rsidRDefault="00131CB8" w:rsidP="00131CB8">
      <w:pPr>
        <w:pStyle w:val="Caption"/>
        <w:jc w:val="center"/>
        <w:rPr>
          <w:rFonts w:ascii="Times New Roman" w:hAnsi="Times New Roman" w:cs="Times New Roman"/>
          <w:i w:val="0"/>
          <w:iCs w:val="0"/>
          <w:color w:val="auto"/>
          <w:sz w:val="24"/>
          <w:szCs w:val="24"/>
        </w:rPr>
      </w:pPr>
      <w:r w:rsidRPr="00131CB8">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3</w:t>
      </w:r>
      <w:r w:rsidR="001239D0">
        <w:rPr>
          <w:rFonts w:ascii="Times New Roman" w:hAnsi="Times New Roman" w:cs="Times New Roman"/>
          <w:i w:val="0"/>
          <w:iCs w:val="0"/>
          <w:color w:val="auto"/>
          <w:sz w:val="24"/>
          <w:szCs w:val="24"/>
        </w:rPr>
        <w:fldChar w:fldCharType="end"/>
      </w:r>
      <w:r w:rsidRPr="00131CB8">
        <w:rPr>
          <w:rFonts w:ascii="Times New Roman" w:hAnsi="Times New Roman" w:cs="Times New Roman"/>
          <w:i w:val="0"/>
          <w:iCs w:val="0"/>
          <w:color w:val="auto"/>
          <w:sz w:val="24"/>
          <w:szCs w:val="24"/>
        </w:rPr>
        <w:t xml:space="preserve"> Use case scenario flow chart</w:t>
      </w:r>
    </w:p>
    <w:p w14:paraId="7EE62B07" w14:textId="77777777" w:rsidR="00C312FF" w:rsidRDefault="00C312FF" w:rsidP="00C312FF"/>
    <w:p w14:paraId="2C571B21" w14:textId="77777777" w:rsidR="00C312FF" w:rsidRDefault="00C312FF" w:rsidP="00C312FF"/>
    <w:p w14:paraId="582FB329" w14:textId="77777777" w:rsidR="00C312FF" w:rsidRDefault="00C312FF" w:rsidP="00C312FF"/>
    <w:p w14:paraId="48548151" w14:textId="77777777" w:rsidR="00C312FF" w:rsidRDefault="00C312FF" w:rsidP="00C312FF"/>
    <w:p w14:paraId="0F2780D2" w14:textId="0D76612D" w:rsidR="00C312FF" w:rsidRPr="00C312FF" w:rsidRDefault="00464A0F" w:rsidP="00C312FF">
      <w:pPr>
        <w:tabs>
          <w:tab w:val="num" w:pos="288"/>
        </w:tabs>
        <w:jc w:val="thaiDistribute"/>
        <w:rPr>
          <w:b/>
          <w:bCs/>
          <w:sz w:val="28"/>
        </w:rPr>
      </w:pPr>
      <w:r w:rsidRPr="00464A0F">
        <w:rPr>
          <w:b/>
          <w:bCs/>
          <w:sz w:val="28"/>
        </w:rPr>
        <w:lastRenderedPageBreak/>
        <w:t xml:space="preserve">3.2 </w:t>
      </w:r>
      <w:r w:rsidR="00C312FF" w:rsidRPr="00C312FF">
        <w:rPr>
          <w:b/>
          <w:bCs/>
          <w:sz w:val="28"/>
        </w:rPr>
        <w:t>Network Design</w:t>
      </w:r>
    </w:p>
    <w:p w14:paraId="7985B042" w14:textId="3D90F6F0" w:rsidR="00C312FF" w:rsidRDefault="00186C0D" w:rsidP="00C312FF">
      <w:pPr>
        <w:jc w:val="thaiDistribute"/>
      </w:pPr>
      <w:r>
        <w:tab/>
      </w:r>
      <w:r w:rsidR="00C312FF" w:rsidRPr="00C312FF">
        <w:t xml:space="preserve">In our scenario, we declare that participants of the network are members of XDS Affinity Domain which assumes to be hospitals and healthcare institutions. Each member will need at least one computational machine to keep operate and maintain Blockchain ledger, thus becoming ‘Blockchain Node’. As the Blockchain allows only XDS Affinity Domain members to participate as node, so this Blockchain will be classified as permissioned chain. And for networking protocol between each node in the network, it relies on the adopted Blockchain platform invented by provider or community. </w:t>
      </w:r>
    </w:p>
    <w:p w14:paraId="7D5E2FC6" w14:textId="77777777" w:rsidR="00ED71A4" w:rsidRPr="00C312FF" w:rsidRDefault="00ED71A4" w:rsidP="00C312FF">
      <w:pPr>
        <w:jc w:val="thaiDistribute"/>
      </w:pPr>
    </w:p>
    <w:p w14:paraId="18C7C81E" w14:textId="07602A18" w:rsidR="00C312FF" w:rsidRPr="00C312FF" w:rsidRDefault="00ED71A4" w:rsidP="00C312FF">
      <w:pPr>
        <w:tabs>
          <w:tab w:val="num" w:pos="288"/>
        </w:tabs>
        <w:jc w:val="thaiDistribute"/>
        <w:rPr>
          <w:b/>
          <w:bCs/>
          <w:sz w:val="28"/>
        </w:rPr>
      </w:pPr>
      <w:r w:rsidRPr="00ED71A4">
        <w:rPr>
          <w:b/>
          <w:bCs/>
          <w:sz w:val="28"/>
        </w:rPr>
        <w:t xml:space="preserve">3.3 </w:t>
      </w:r>
      <w:r w:rsidR="00C312FF" w:rsidRPr="00C312FF">
        <w:rPr>
          <w:b/>
          <w:bCs/>
          <w:sz w:val="28"/>
        </w:rPr>
        <w:t>Blockchain Components and Consensus</w:t>
      </w:r>
    </w:p>
    <w:p w14:paraId="4354EF5B" w14:textId="7C722CCC" w:rsidR="00C312FF" w:rsidRPr="00C312FF" w:rsidRDefault="001137B5" w:rsidP="00C312FF">
      <w:pPr>
        <w:jc w:val="thaiDistribute"/>
        <w:rPr>
          <w:lang w:val="x-none"/>
        </w:rPr>
      </w:pPr>
      <w:r>
        <w:tab/>
      </w:r>
      <w:r w:rsidR="00C312FF" w:rsidRPr="00C312FF">
        <w:t>The main components of Blockchain comprise of the backbone engine which allows the network to form, operate, and maintain Blockchain ledger addition with consensus mechanism which maintain integrity of the network. In this work, we adopt Ethereum Blockchain platform as engine to operate components regarding cryptographical components forming ‘Block’ and ‘Chain’, Blockchain networking, actor identifying, transaction mapping, and maintaining the ledger.</w:t>
      </w:r>
      <w:r w:rsidR="00C312FF" w:rsidRPr="00C312FF">
        <w:rPr>
          <w:cs/>
        </w:rPr>
        <w:t xml:space="preserve"> </w:t>
      </w:r>
      <w:r w:rsidR="00C312FF" w:rsidRPr="00C312FF">
        <w:t xml:space="preserve">By ensure integrity of every ‘Block’ and ‘Chain’ identified by its hash value, this guarantees that no one can ever be able to modify anything published to Blockchain. This made all data within Blockchain to become persistent and always available to access if most of the network still exist. That means even if there are incident happened to one node, it will have no effect on the chain which is an advantage gaining from Blockchain compared to centralized database. </w:t>
      </w:r>
      <w:r w:rsidR="00C312FF" w:rsidRPr="00C312FF">
        <w:rPr>
          <w:lang w:val="x-none"/>
        </w:rPr>
        <w:t xml:space="preserve">Additionally, with the extend usage of </w:t>
      </w:r>
      <w:proofErr w:type="spellStart"/>
      <w:r w:rsidR="00C312FF" w:rsidRPr="00C312FF">
        <w:rPr>
          <w:lang w:val="x-none"/>
        </w:rPr>
        <w:t>XDS.b</w:t>
      </w:r>
      <w:proofErr w:type="spellEnd"/>
      <w:r w:rsidR="00C312FF" w:rsidRPr="00C312FF">
        <w:rPr>
          <w:lang w:val="x-non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2C6F4256" w14:textId="432D7E34" w:rsidR="00C312FF" w:rsidRDefault="001137B5" w:rsidP="00C312FF">
      <w:pPr>
        <w:jc w:val="thaiDistribute"/>
      </w:pPr>
      <w:r>
        <w:tab/>
      </w:r>
      <w:r w:rsidR="00C312FF" w:rsidRPr="00C312FF">
        <w:t>For consensus, it needs to be the consensus that can process large amount of Blockchain transactions at certain time due to continuous nature of medical operation and the loss of even single transaction is unaffordable. At the same time, it cannot be those mechanisms that consume excessive amount of computational resource from each node as most of participant will have limited resource to invest in Blockchain network. Combined with nature of permissioned chain which allow only selected participant to participate as node, this led the design to rely on consensus that based on majority of participant nodes are being reliable. i.e., PBFT. This kind of consensus require at least 2/3 of participant node to approve authenticity of transactions block being publish into the chain. The mechanism took the key role which guarantees that no one will be able to attempt modifying any publishing transaction before it entered the chain. The concept passively ensures that every data published in the chain was not differed from the original version introduced to the network by its owner. With these main components of Blockchain combined, it guarantees integrity of data from the moment it was introduced to the network until it successfully published into the chain as transaction and remain there as it became persistent and immutable in the network. All these mechanisms gave transparency in process of publishing data and keep it in the Blockchain, generate ‘trust by design’ for the network.</w:t>
      </w:r>
    </w:p>
    <w:p w14:paraId="20F536C8" w14:textId="77777777" w:rsidR="004E6689" w:rsidRPr="00C312FF" w:rsidRDefault="004E6689" w:rsidP="00C312FF">
      <w:pPr>
        <w:jc w:val="thaiDistribute"/>
      </w:pPr>
    </w:p>
    <w:p w14:paraId="4350B3A2" w14:textId="44901838" w:rsidR="00C312FF" w:rsidRPr="00C312FF" w:rsidRDefault="004E6689" w:rsidP="00C312FF">
      <w:pPr>
        <w:tabs>
          <w:tab w:val="num" w:pos="288"/>
        </w:tabs>
        <w:jc w:val="thaiDistribute"/>
        <w:rPr>
          <w:b/>
          <w:bCs/>
          <w:sz w:val="28"/>
        </w:rPr>
      </w:pPr>
      <w:r w:rsidRPr="004E6689">
        <w:rPr>
          <w:b/>
          <w:bCs/>
          <w:sz w:val="28"/>
        </w:rPr>
        <w:t xml:space="preserve">3.4 </w:t>
      </w:r>
      <w:r w:rsidR="00C312FF" w:rsidRPr="00C312FF">
        <w:rPr>
          <w:b/>
          <w:bCs/>
          <w:sz w:val="28"/>
        </w:rPr>
        <w:t xml:space="preserve">Establish foundation of trust amongst the </w:t>
      </w:r>
      <w:r w:rsidRPr="00C312FF">
        <w:rPr>
          <w:b/>
          <w:bCs/>
          <w:sz w:val="28"/>
        </w:rPr>
        <w:t>networks</w:t>
      </w:r>
    </w:p>
    <w:p w14:paraId="0A083841" w14:textId="434F608A" w:rsidR="00C312FF" w:rsidRDefault="001137B5" w:rsidP="00C312FF">
      <w:pPr>
        <w:jc w:val="thaiDistribute"/>
      </w:pPr>
      <w:r>
        <w:lastRenderedPageBreak/>
        <w:tab/>
      </w:r>
      <w:r w:rsidR="00C312FF" w:rsidRPr="00C312FF">
        <w:t xml:space="preserve">Foundation of ‘trust’ was formed from its core components in Blockchain. However, as strength of Blockchain rely on number of participants being reliable node, there still need a method to recruit new participants into the network. Blockchain participant nodes must be verified by member of the network before allowed to participate and interact with Blockchain. This can be done by establishing agreement or policy that requires the applicant to comply. It will vary depend on business model and common of interest amongst potential participant of the network. With an aid of ‘trust by design’, there are less factors to consider for joining the network in technical term. In this work, we assume that common of interest of the network is to be able to share their health document with each other using </w:t>
      </w:r>
      <w:proofErr w:type="spellStart"/>
      <w:r w:rsidR="00C312FF" w:rsidRPr="00C312FF">
        <w:t>XDS.b</w:t>
      </w:r>
      <w:proofErr w:type="spellEnd"/>
      <w:r w:rsidR="00C312FF" w:rsidRPr="00C312FF">
        <w:t xml:space="preserve"> Profile while ensure that the central registry created by the profile cannot be compromised by any kind of incident as if majority of the network </w:t>
      </w:r>
      <w:proofErr w:type="gramStart"/>
      <w:r w:rsidR="00C312FF" w:rsidRPr="00C312FF">
        <w:t>was</w:t>
      </w:r>
      <w:proofErr w:type="gramEnd"/>
      <w:r w:rsidR="00C312FF" w:rsidRPr="00C312FF">
        <w:t xml:space="preserve"> not affected. Then this allows the network to have health document sharing available even some amount of its members became victim to cyber incidents.</w:t>
      </w:r>
    </w:p>
    <w:p w14:paraId="4B6F007A" w14:textId="00C70FE9" w:rsidR="001137B5" w:rsidRDefault="001137B5" w:rsidP="00C312FF">
      <w:pPr>
        <w:jc w:val="thaiDistribute"/>
      </w:pPr>
    </w:p>
    <w:p w14:paraId="6FBA1277" w14:textId="5063619B" w:rsidR="001D7277" w:rsidRDefault="001D7277" w:rsidP="00C312FF">
      <w:pPr>
        <w:jc w:val="thaiDistribute"/>
      </w:pPr>
    </w:p>
    <w:p w14:paraId="0FA45ECA" w14:textId="2FD518F1" w:rsidR="001D7277" w:rsidRDefault="001D7277" w:rsidP="00C312FF">
      <w:pPr>
        <w:jc w:val="thaiDistribute"/>
      </w:pPr>
    </w:p>
    <w:p w14:paraId="1D2A99D0" w14:textId="065B8640" w:rsidR="001D7277" w:rsidRDefault="001D7277" w:rsidP="00C312FF">
      <w:pPr>
        <w:jc w:val="thaiDistribute"/>
      </w:pPr>
    </w:p>
    <w:p w14:paraId="0039F5E2" w14:textId="4A9A8E28" w:rsidR="001D7277" w:rsidRDefault="001D7277" w:rsidP="00C312FF">
      <w:pPr>
        <w:jc w:val="thaiDistribute"/>
      </w:pPr>
    </w:p>
    <w:p w14:paraId="264C7112" w14:textId="5D9A8DEA" w:rsidR="001D7277" w:rsidRDefault="001D7277" w:rsidP="00C312FF">
      <w:pPr>
        <w:jc w:val="thaiDistribute"/>
      </w:pPr>
    </w:p>
    <w:p w14:paraId="0D4323B3" w14:textId="63BD4DC3" w:rsidR="001D7277" w:rsidRDefault="001D7277" w:rsidP="00C312FF">
      <w:pPr>
        <w:jc w:val="thaiDistribute"/>
      </w:pPr>
    </w:p>
    <w:p w14:paraId="705D1378" w14:textId="3DC0D66F" w:rsidR="001D7277" w:rsidRDefault="001D7277" w:rsidP="00C312FF">
      <w:pPr>
        <w:jc w:val="thaiDistribute"/>
      </w:pPr>
    </w:p>
    <w:p w14:paraId="29EF3346" w14:textId="77777777" w:rsidR="001D7277" w:rsidRPr="00C312FF" w:rsidRDefault="001D7277" w:rsidP="00C312FF">
      <w:pPr>
        <w:jc w:val="thaiDistribute"/>
      </w:pPr>
    </w:p>
    <w:p w14:paraId="7862C663" w14:textId="63EE7F5C" w:rsidR="00C312FF" w:rsidRPr="00C312FF" w:rsidRDefault="006B0C46" w:rsidP="00C312FF">
      <w:pPr>
        <w:tabs>
          <w:tab w:val="num" w:pos="288"/>
        </w:tabs>
        <w:jc w:val="thaiDistribute"/>
        <w:rPr>
          <w:b/>
          <w:bCs/>
          <w:sz w:val="28"/>
        </w:rPr>
      </w:pPr>
      <w:r>
        <w:rPr>
          <w:b/>
          <w:bCs/>
          <w:sz w:val="28"/>
        </w:rPr>
        <w:t xml:space="preserve">3.5 </w:t>
      </w:r>
      <w:r w:rsidR="00C312FF" w:rsidRPr="00C312FF">
        <w:rPr>
          <w:b/>
          <w:bCs/>
          <w:sz w:val="28"/>
        </w:rPr>
        <w:t xml:space="preserve">Integrating Blockchain with </w:t>
      </w:r>
      <w:proofErr w:type="spellStart"/>
      <w:r w:rsidR="00C312FF" w:rsidRPr="00C312FF">
        <w:rPr>
          <w:b/>
          <w:bCs/>
          <w:sz w:val="28"/>
        </w:rPr>
        <w:t>XDS.b</w:t>
      </w:r>
      <w:proofErr w:type="spellEnd"/>
    </w:p>
    <w:p w14:paraId="0061CDB0" w14:textId="259B1E09" w:rsidR="00C312FF" w:rsidRPr="00C312FF" w:rsidRDefault="001137B5" w:rsidP="00C312FF">
      <w:pPr>
        <w:jc w:val="thaiDistribute"/>
      </w:pPr>
      <w:r>
        <w:tab/>
      </w:r>
      <w:r w:rsidR="00C312FF" w:rsidRPr="00C312FF">
        <w:t>In IHE ITI Technical Framework, they specified that XDS Document Registry actor who act as hub that registered all essential information about all health documents generated and kept by XDS Affinity Domain, should be a database that allows Document User to query for information of health Document they seek. The existing solution for the database is utilization of SQL or non-SQL centralized database. In this work, we propose replacing of these centralized databases with Blockchain ledger as shown in</w:t>
      </w:r>
      <w:r w:rsidR="00A50DC3">
        <w:t xml:space="preserve"> </w:t>
      </w:r>
      <w:r w:rsidR="00A50DC3">
        <w:fldChar w:fldCharType="begin"/>
      </w:r>
      <w:r w:rsidR="00A50DC3">
        <w:instrText xml:space="preserve"> REF _Ref69271471 \h </w:instrText>
      </w:r>
      <w:r w:rsidR="00A50DC3">
        <w:fldChar w:fldCharType="separate"/>
      </w:r>
      <w:r w:rsidR="00A460F4" w:rsidRPr="00FA336C">
        <w:rPr>
          <w:spacing w:val="-8"/>
        </w:rPr>
        <w:t xml:space="preserve">Figure </w:t>
      </w:r>
      <w:r w:rsidR="00A460F4">
        <w:rPr>
          <w:i/>
          <w:iCs/>
          <w:noProof/>
          <w:spacing w:val="-8"/>
        </w:rPr>
        <w:t>4</w:t>
      </w:r>
      <w:r w:rsidR="00A50DC3">
        <w:fldChar w:fldCharType="end"/>
      </w:r>
      <w:r w:rsidR="00C312FF" w:rsidRPr="00C312FF">
        <w:t>. According to</w:t>
      </w:r>
      <w:r w:rsidR="00A50DC3">
        <w:t xml:space="preserve"> </w:t>
      </w:r>
      <w:r w:rsidR="00A50DC3">
        <w:fldChar w:fldCharType="begin"/>
      </w:r>
      <w:r w:rsidR="00A50DC3">
        <w:instrText xml:space="preserve"> REF _Ref7291759 \h </w:instrText>
      </w:r>
      <w:r w:rsidR="00A50DC3">
        <w:fldChar w:fldCharType="separate"/>
      </w:r>
      <w:r w:rsidR="00A460F4" w:rsidRPr="00695B3C">
        <w:rPr>
          <w:spacing w:val="-6"/>
        </w:rPr>
        <w:t xml:space="preserve">Figure </w:t>
      </w:r>
      <w:r w:rsidR="00A460F4">
        <w:rPr>
          <w:i/>
          <w:iCs/>
          <w:noProof/>
          <w:spacing w:val="-6"/>
        </w:rPr>
        <w:t>2</w:t>
      </w:r>
      <w:r w:rsidR="00A50DC3">
        <w:fldChar w:fldCharType="end"/>
      </w:r>
      <w:r w:rsidR="00C312FF" w:rsidRPr="00C312FF">
        <w:t xml:space="preserve">, our Blockchain design will take the role of Document Registry. That means each Blockchain node will keep, operate, and maintain copy of Blockchain ledger that contains entire health document registry entry. Following guideline provided by IHE ITI Technical Framework, all nodes will receive ITI-42 transaction from its local Document Repository. The node then interprets the transaction and convert it into Blockchain transaction before broadcasting it to all nodes in the network via Blockchain protocol. At the same time, every node will interpret ITI-18 transaction from Document Consumer and query for information of health document via Smart-contract. For current work, we assume that ITI-61 transaction will be further implement to the Blockchain concept in the future. Additionally, we assume that patient identification was standardized amongst all the network beforehand, so it eliminates the need of ITI-44 transaction in our implementation. In summary, data content that going to be published into Blockchain is </w:t>
      </w:r>
      <w:r w:rsidR="00B66AA7">
        <w:t>Metadata</w:t>
      </w:r>
      <w:r w:rsidR="00C312FF" w:rsidRPr="00C312FF">
        <w:t xml:space="preserve"> attributes of available health document which specified information essential for health information sharing software complied with IHE </w:t>
      </w:r>
      <w:proofErr w:type="spellStart"/>
      <w:r w:rsidR="00C312FF" w:rsidRPr="00C312FF">
        <w:t>XDS.b</w:t>
      </w:r>
      <w:proofErr w:type="spellEnd"/>
      <w:r w:rsidR="00C312FF" w:rsidRPr="00C312FF">
        <w:t xml:space="preserve"> Profile to discover and retrieve document in other enterprise.</w:t>
      </w:r>
    </w:p>
    <w:p w14:paraId="431C8705" w14:textId="639533B2" w:rsidR="00C312FF" w:rsidRDefault="00695B3C" w:rsidP="00C312FF">
      <w:pPr>
        <w:jc w:val="thaiDistribute"/>
      </w:pPr>
      <w:r>
        <w:tab/>
      </w:r>
      <w:r w:rsidR="00C312FF" w:rsidRPr="00C312FF">
        <w:t xml:space="preserve">Compare to original Cross-Enterprise Document Sharing Framework (XDS Framework), we replaced traditional database for XDS Registry Actor with blockchain </w:t>
      </w:r>
      <w:r w:rsidR="00C312FF" w:rsidRPr="00C312FF">
        <w:lastRenderedPageBreak/>
        <w:t xml:space="preserve">ledger. With blockchain applied, this new XDS Registry now gained blockchain characteristics. Immutability keep XDS Registry persist as the network still exist. All members within XDS Affinity Domain always have up-to-date version of XDS Registry as distributed characteristics of blockchain force every member to maintain the same copy of ledger at all </w:t>
      </w:r>
      <w:proofErr w:type="gramStart"/>
      <w:r w:rsidR="00C312FF" w:rsidRPr="00C312FF">
        <w:t>time</w:t>
      </w:r>
      <w:proofErr w:type="gramEnd"/>
      <w:r w:rsidR="00C312FF" w:rsidRPr="00C312FF">
        <w:t>. With decentralization and consensus mechanism deployed, the blockchain network now gain transparency in Block addition process and can be guaranteed that no one have absolute right to manipulate transaction in blockchain at their own will. This given the foundation of “trust” which allows different healthcare enterprises to share their documents with each other even they are not fully trust one another. Additionally, to allow compatibility of new XDS Registry to be able to operate with existing XDS transaction of XDS Framework, we also implemented XDS transactions interpreter to act as the middle between original framework and blockchain. This allow our new XDS registry blockchain to work almost seamlessly with existing system currently complied to XDS Framework.</w:t>
      </w:r>
    </w:p>
    <w:p w14:paraId="6DED10A6" w14:textId="7F834A76" w:rsidR="00FA336C" w:rsidRDefault="00FA336C" w:rsidP="007F023B">
      <w:pPr>
        <w:ind w:hanging="270"/>
        <w:jc w:val="thaiDistribute"/>
      </w:pPr>
      <w:r>
        <w:rPr>
          <w:noProof/>
        </w:rPr>
        <w:drawing>
          <wp:inline distT="0" distB="0" distL="0" distR="0" wp14:anchorId="045EB056" wp14:editId="3B07C75D">
            <wp:extent cx="5657850" cy="33366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844" cy="3337857"/>
                    </a:xfrm>
                    <a:prstGeom prst="rect">
                      <a:avLst/>
                    </a:prstGeom>
                    <a:noFill/>
                  </pic:spPr>
                </pic:pic>
              </a:graphicData>
            </a:graphic>
          </wp:inline>
        </w:drawing>
      </w:r>
    </w:p>
    <w:p w14:paraId="344C4BB3" w14:textId="77777777" w:rsidR="00FA336C" w:rsidRDefault="00FA336C" w:rsidP="007F023B">
      <w:pPr>
        <w:keepNext/>
        <w:ind w:hanging="270"/>
        <w:jc w:val="thaiDistribute"/>
      </w:pPr>
      <w:r>
        <w:rPr>
          <w:noProof/>
        </w:rPr>
        <w:drawing>
          <wp:inline distT="0" distB="0" distL="0" distR="0" wp14:anchorId="75B8D8E0" wp14:editId="347804AA">
            <wp:extent cx="5580632" cy="2238375"/>
            <wp:effectExtent l="38100" t="38100" r="3937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3647"/>
                    <a:stretch/>
                  </pic:blipFill>
                  <pic:spPr bwMode="auto">
                    <a:xfrm>
                      <a:off x="0" y="0"/>
                      <a:ext cx="5601771" cy="2246854"/>
                    </a:xfrm>
                    <a:prstGeom prst="rect">
                      <a:avLst/>
                    </a:prstGeom>
                    <a:noFill/>
                    <a:ln w="317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CC8D8C" w14:textId="5F91A7D3" w:rsidR="00FA336C" w:rsidRPr="00FA336C" w:rsidRDefault="00FA336C" w:rsidP="00FA336C">
      <w:pPr>
        <w:pStyle w:val="Caption"/>
        <w:jc w:val="center"/>
        <w:rPr>
          <w:rFonts w:ascii="Times New Roman" w:hAnsi="Times New Roman" w:cs="Times New Roman"/>
          <w:i w:val="0"/>
          <w:iCs w:val="0"/>
          <w:color w:val="auto"/>
          <w:spacing w:val="-8"/>
          <w:sz w:val="24"/>
          <w:szCs w:val="24"/>
        </w:rPr>
      </w:pPr>
      <w:bookmarkStart w:id="27" w:name="_Ref69271471"/>
      <w:r w:rsidRPr="00FA336C">
        <w:rPr>
          <w:rFonts w:ascii="Times New Roman" w:hAnsi="Times New Roman" w:cs="Times New Roman"/>
          <w:i w:val="0"/>
          <w:iCs w:val="0"/>
          <w:color w:val="auto"/>
          <w:spacing w:val="-8"/>
          <w:sz w:val="24"/>
          <w:szCs w:val="24"/>
        </w:rPr>
        <w:t xml:space="preserve">Figure </w:t>
      </w:r>
      <w:r w:rsidR="001239D0">
        <w:rPr>
          <w:rFonts w:ascii="Times New Roman" w:hAnsi="Times New Roman" w:cs="Times New Roman"/>
          <w:i w:val="0"/>
          <w:iCs w:val="0"/>
          <w:color w:val="auto"/>
          <w:spacing w:val="-8"/>
          <w:sz w:val="24"/>
          <w:szCs w:val="24"/>
        </w:rPr>
        <w:fldChar w:fldCharType="begin"/>
      </w:r>
      <w:r w:rsidR="001239D0">
        <w:rPr>
          <w:rFonts w:ascii="Times New Roman" w:hAnsi="Times New Roman" w:cs="Times New Roman"/>
          <w:i w:val="0"/>
          <w:iCs w:val="0"/>
          <w:color w:val="auto"/>
          <w:spacing w:val="-8"/>
          <w:sz w:val="24"/>
          <w:szCs w:val="24"/>
        </w:rPr>
        <w:instrText xml:space="preserve"> SEQ Figure \* ARABIC </w:instrText>
      </w:r>
      <w:r w:rsidR="001239D0">
        <w:rPr>
          <w:rFonts w:ascii="Times New Roman" w:hAnsi="Times New Roman" w:cs="Times New Roman"/>
          <w:i w:val="0"/>
          <w:iCs w:val="0"/>
          <w:color w:val="auto"/>
          <w:spacing w:val="-8"/>
          <w:sz w:val="24"/>
          <w:szCs w:val="24"/>
        </w:rPr>
        <w:fldChar w:fldCharType="separate"/>
      </w:r>
      <w:r w:rsidR="00A460F4">
        <w:rPr>
          <w:rFonts w:ascii="Times New Roman" w:hAnsi="Times New Roman" w:cs="Times New Roman"/>
          <w:i w:val="0"/>
          <w:iCs w:val="0"/>
          <w:noProof/>
          <w:color w:val="auto"/>
          <w:spacing w:val="-8"/>
          <w:sz w:val="24"/>
          <w:szCs w:val="24"/>
        </w:rPr>
        <w:t>4</w:t>
      </w:r>
      <w:r w:rsidR="001239D0">
        <w:rPr>
          <w:rFonts w:ascii="Times New Roman" w:hAnsi="Times New Roman" w:cs="Times New Roman"/>
          <w:i w:val="0"/>
          <w:iCs w:val="0"/>
          <w:color w:val="auto"/>
          <w:spacing w:val="-8"/>
          <w:sz w:val="24"/>
          <w:szCs w:val="24"/>
        </w:rPr>
        <w:fldChar w:fldCharType="end"/>
      </w:r>
      <w:bookmarkEnd w:id="27"/>
      <w:r w:rsidRPr="00FA336C">
        <w:rPr>
          <w:rFonts w:ascii="Times New Roman" w:hAnsi="Times New Roman" w:cs="Times New Roman"/>
          <w:i w:val="0"/>
          <w:iCs w:val="0"/>
          <w:color w:val="auto"/>
          <w:spacing w:val="-8"/>
          <w:sz w:val="24"/>
          <w:szCs w:val="24"/>
        </w:rPr>
        <w:t xml:space="preserve"> Comparing XDS Registry Blockchain Design (Bottom) with original </w:t>
      </w:r>
      <w:proofErr w:type="spellStart"/>
      <w:r w:rsidRPr="00FA336C">
        <w:rPr>
          <w:rFonts w:ascii="Times New Roman" w:hAnsi="Times New Roman" w:cs="Times New Roman"/>
          <w:i w:val="0"/>
          <w:iCs w:val="0"/>
          <w:color w:val="auto"/>
          <w:spacing w:val="-8"/>
          <w:sz w:val="24"/>
          <w:szCs w:val="24"/>
        </w:rPr>
        <w:t>XDS.b</w:t>
      </w:r>
      <w:proofErr w:type="spellEnd"/>
      <w:r w:rsidRPr="00FA336C">
        <w:rPr>
          <w:rFonts w:ascii="Times New Roman" w:hAnsi="Times New Roman" w:cs="Times New Roman"/>
          <w:i w:val="0"/>
          <w:iCs w:val="0"/>
          <w:color w:val="auto"/>
          <w:spacing w:val="-8"/>
          <w:sz w:val="24"/>
          <w:szCs w:val="24"/>
        </w:rPr>
        <w:t xml:space="preserve"> (Top)</w:t>
      </w:r>
    </w:p>
    <w:p w14:paraId="37814D44" w14:textId="50CDA5D2" w:rsidR="00FA336C" w:rsidRDefault="00FA336C" w:rsidP="00FA336C"/>
    <w:p w14:paraId="7C5F3DF4" w14:textId="6CD8C395" w:rsidR="007F023B" w:rsidRDefault="007F023B" w:rsidP="00FA336C"/>
    <w:p w14:paraId="52D41467" w14:textId="2D1F9533" w:rsidR="007F023B" w:rsidRDefault="007F023B" w:rsidP="00FA336C"/>
    <w:p w14:paraId="2FABA0F1" w14:textId="664A081A" w:rsidR="007F023B" w:rsidRDefault="007F023B" w:rsidP="00FA336C"/>
    <w:p w14:paraId="4125C362" w14:textId="60C55CB1" w:rsidR="007F023B" w:rsidRDefault="007F023B" w:rsidP="00FA336C"/>
    <w:p w14:paraId="0E81E731" w14:textId="288F0411" w:rsidR="007F023B" w:rsidRDefault="007F023B" w:rsidP="00FA336C"/>
    <w:p w14:paraId="119BBBAC" w14:textId="77777777" w:rsidR="007F023B" w:rsidRPr="00C312FF" w:rsidRDefault="007F023B" w:rsidP="00FA336C"/>
    <w:p w14:paraId="3874997E" w14:textId="08C38B8F" w:rsidR="00C312FF" w:rsidRPr="00C312FF" w:rsidRDefault="007F023B" w:rsidP="00C312FF">
      <w:pPr>
        <w:tabs>
          <w:tab w:val="num" w:pos="288"/>
        </w:tabs>
        <w:jc w:val="thaiDistribute"/>
        <w:rPr>
          <w:b/>
          <w:bCs/>
        </w:rPr>
      </w:pPr>
      <w:r w:rsidRPr="007F023B">
        <w:rPr>
          <w:b/>
          <w:bCs/>
        </w:rPr>
        <w:t xml:space="preserve">3.6 </w:t>
      </w:r>
      <w:r w:rsidR="00C312FF" w:rsidRPr="00C312FF">
        <w:rPr>
          <w:b/>
          <w:bCs/>
        </w:rPr>
        <w:t>XDS Blockchain and Smart-contract Design</w:t>
      </w:r>
    </w:p>
    <w:p w14:paraId="6C31545B" w14:textId="312225A4" w:rsidR="00C312FF" w:rsidRDefault="00C312FF" w:rsidP="00C312FF">
      <w:pPr>
        <w:jc w:val="thaiDistribute"/>
      </w:pPr>
      <w:r w:rsidRPr="00C312FF">
        <w:t>As shown in</w:t>
      </w:r>
      <w:r w:rsidR="00413557">
        <w:t xml:space="preserve"> </w:t>
      </w:r>
      <w:r w:rsidR="00413557">
        <w:fldChar w:fldCharType="begin"/>
      </w:r>
      <w:r w:rsidR="00413557">
        <w:instrText xml:space="preserve"> REF _Ref69271717 \h </w:instrText>
      </w:r>
      <w:r w:rsidR="00413557">
        <w:fldChar w:fldCharType="separate"/>
      </w:r>
      <w:r w:rsidR="00A460F4" w:rsidRPr="00413557">
        <w:t xml:space="preserve">Figure </w:t>
      </w:r>
      <w:r w:rsidR="00A460F4">
        <w:rPr>
          <w:i/>
          <w:iCs/>
          <w:noProof/>
        </w:rPr>
        <w:t>5</w:t>
      </w:r>
      <w:r w:rsidR="00413557">
        <w:fldChar w:fldCharType="end"/>
      </w:r>
      <w:r w:rsidRPr="00C312FF">
        <w:t xml:space="preserve">, Smart-contract will be the main component that takes the role to keep all set of </w:t>
      </w:r>
      <w:r w:rsidR="00B66AA7">
        <w:t>Metadata</w:t>
      </w:r>
      <w:r w:rsidRPr="00C312FF">
        <w:t xml:space="preserve"> attributes containing information of existing health document in the network Each set of information differentiated by characteristics of its original document, within Blockchain ledger. When Document Registry Searcher program was triggered by ITI-18 transaction, it will perform iteration search on all </w:t>
      </w:r>
      <w:r w:rsidR="00B66AA7">
        <w:t>Metadata</w:t>
      </w:r>
      <w:r w:rsidRPr="00C312FF">
        <w:t xml:space="preserve"> attributes set existing on the chain. All matched set will return as query result to Document Consumer as a list for its user to pick the one they needed. After the user picked the set they needed, user-side program within Document Consumer will trigger Smart-contract to return the whole set of </w:t>
      </w:r>
      <w:r w:rsidR="00B66AA7">
        <w:t>Metadata</w:t>
      </w:r>
      <w:r w:rsidRPr="00C312FF">
        <w:t xml:space="preserve"> attributes of the selected set. Eventually, user-side program will use information provided by retrieved </w:t>
      </w:r>
      <w:r w:rsidR="00B66AA7">
        <w:t>Metadata</w:t>
      </w:r>
      <w:r w:rsidRPr="00C312FF">
        <w:t xml:space="preserve"> attributes to access actual document in its repository in document owner hospital.</w:t>
      </w:r>
    </w:p>
    <w:p w14:paraId="401E676D" w14:textId="69728AB3" w:rsidR="003F7259" w:rsidRDefault="003F7259" w:rsidP="00C312FF">
      <w:pPr>
        <w:jc w:val="thaiDistribute"/>
      </w:pPr>
    </w:p>
    <w:p w14:paraId="6A3FE784" w14:textId="77777777" w:rsidR="003F7259" w:rsidRDefault="003F7259" w:rsidP="00C312FF">
      <w:pPr>
        <w:jc w:val="thaiDistribute"/>
      </w:pPr>
    </w:p>
    <w:p w14:paraId="49277AD9" w14:textId="77777777" w:rsidR="00413557" w:rsidRDefault="00422BAE" w:rsidP="00413557">
      <w:pPr>
        <w:keepNext/>
        <w:jc w:val="thaiDistribute"/>
      </w:pPr>
      <w:r w:rsidRPr="00422BAE">
        <w:rPr>
          <w:noProof/>
        </w:rPr>
        <w:drawing>
          <wp:inline distT="0" distB="0" distL="0" distR="0" wp14:anchorId="17C6115B" wp14:editId="7B57CB57">
            <wp:extent cx="5644018" cy="255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51848" cy="2556241"/>
                    </a:xfrm>
                    <a:prstGeom prst="rect">
                      <a:avLst/>
                    </a:prstGeom>
                  </pic:spPr>
                </pic:pic>
              </a:graphicData>
            </a:graphic>
          </wp:inline>
        </w:drawing>
      </w:r>
    </w:p>
    <w:p w14:paraId="791BD44A" w14:textId="53890DC9" w:rsidR="00422BAE" w:rsidRDefault="00413557" w:rsidP="00413557">
      <w:pPr>
        <w:pStyle w:val="Caption"/>
        <w:jc w:val="thaiDistribute"/>
        <w:rPr>
          <w:rFonts w:ascii="Times New Roman" w:hAnsi="Times New Roman" w:cs="Times New Roman"/>
          <w:i w:val="0"/>
          <w:iCs w:val="0"/>
          <w:color w:val="auto"/>
          <w:sz w:val="24"/>
          <w:szCs w:val="24"/>
        </w:rPr>
      </w:pPr>
      <w:bookmarkStart w:id="28" w:name="_Ref69271717"/>
      <w:r w:rsidRPr="00413557">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5</w:t>
      </w:r>
      <w:r w:rsidR="001239D0">
        <w:rPr>
          <w:rFonts w:ascii="Times New Roman" w:hAnsi="Times New Roman" w:cs="Times New Roman"/>
          <w:i w:val="0"/>
          <w:iCs w:val="0"/>
          <w:color w:val="auto"/>
          <w:sz w:val="24"/>
          <w:szCs w:val="24"/>
        </w:rPr>
        <w:fldChar w:fldCharType="end"/>
      </w:r>
      <w:bookmarkEnd w:id="28"/>
      <w:r w:rsidRPr="00413557">
        <w:rPr>
          <w:rFonts w:ascii="Times New Roman" w:hAnsi="Times New Roman" w:cs="Times New Roman"/>
          <w:i w:val="0"/>
          <w:iCs w:val="0"/>
          <w:color w:val="auto"/>
          <w:sz w:val="24"/>
          <w:szCs w:val="24"/>
        </w:rPr>
        <w:t xml:space="preserve"> Overview of the design to integrate Blockchain with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 Framework</w:t>
      </w:r>
    </w:p>
    <w:p w14:paraId="0C4A405D" w14:textId="2236DBA2" w:rsidR="001873B0" w:rsidRDefault="001873B0" w:rsidP="001873B0"/>
    <w:p w14:paraId="2D94A2A8" w14:textId="3A30C17A" w:rsidR="003F7259" w:rsidRDefault="003F7259" w:rsidP="001873B0"/>
    <w:p w14:paraId="7B7B32DE" w14:textId="405B6EC7" w:rsidR="003F7259" w:rsidRDefault="003F7259" w:rsidP="001873B0"/>
    <w:p w14:paraId="0EB59326" w14:textId="66DADDE3" w:rsidR="003F7259" w:rsidRDefault="003F7259" w:rsidP="001873B0"/>
    <w:p w14:paraId="757F396F" w14:textId="2CCB4DB6" w:rsidR="003F7259" w:rsidRDefault="003F7259" w:rsidP="001873B0"/>
    <w:p w14:paraId="0E7118A9" w14:textId="23CBC132" w:rsidR="003F7259" w:rsidRDefault="003F7259" w:rsidP="001873B0"/>
    <w:p w14:paraId="3B7E223E" w14:textId="0E407A0E" w:rsidR="00C312FF" w:rsidRPr="00C312FF" w:rsidRDefault="001873B0" w:rsidP="00C312FF">
      <w:pPr>
        <w:tabs>
          <w:tab w:val="num" w:pos="288"/>
        </w:tabs>
        <w:jc w:val="thaiDistribute"/>
        <w:rPr>
          <w:b/>
          <w:bCs/>
          <w:sz w:val="28"/>
        </w:rPr>
      </w:pPr>
      <w:r w:rsidRPr="001873B0">
        <w:rPr>
          <w:b/>
          <w:bCs/>
          <w:sz w:val="28"/>
        </w:rPr>
        <w:t xml:space="preserve">3.7 </w:t>
      </w:r>
      <w:r w:rsidR="00C312FF" w:rsidRPr="00C312FF">
        <w:rPr>
          <w:b/>
          <w:bCs/>
          <w:sz w:val="28"/>
        </w:rPr>
        <w:t>An augmentation to mitigate data-corruption incident</w:t>
      </w:r>
    </w:p>
    <w:p w14:paraId="70F46FAD" w14:textId="789450A9" w:rsidR="00C312FF" w:rsidRPr="00C312FF" w:rsidRDefault="00C312FF" w:rsidP="00C312FF">
      <w:pPr>
        <w:jc w:val="thaiDistribute"/>
      </w:pPr>
      <w:r w:rsidRPr="00C312FF">
        <w:t xml:space="preserve">In original XDS Framework, the sole purpose of the framework is to allow health document sharing between different enterprises. In this work we also propose utilization of Blockchain technology to further help in mitigation against data-corruption incident </w:t>
      </w:r>
      <w:r w:rsidRPr="00C312FF">
        <w:lastRenderedPageBreak/>
        <w:t xml:space="preserve">like ransomware or wipe-ware. It is almost impossible that one organization can absolutely guarantee that they will not be affected by any cyber-incident forever so, a data backup will always be needed to ensure the availability of data to allow continuity of operation even if the organization was hit by cyber-incidents. Our implementation allows an alternative investment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 This can be done by requiring those members node to use their XDS Repository to act partially as data-backup for one another in the blockchain network. 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 (shown in </w:t>
      </w:r>
      <w:r w:rsidRPr="00C312FF">
        <w:fldChar w:fldCharType="begin"/>
      </w:r>
      <w:r w:rsidRPr="00C312FF">
        <w:instrText xml:space="preserve"> REF _Ref53534343 \h  \* MERGEFORMAT </w:instrText>
      </w:r>
      <w:r w:rsidRPr="00C312FF">
        <w:fldChar w:fldCharType="separate"/>
      </w:r>
      <w:r w:rsidR="00A460F4">
        <w:rPr>
          <w:b/>
          <w:bCs/>
        </w:rPr>
        <w:t>Error! Reference source not found.</w:t>
      </w:r>
      <w:r w:rsidRPr="00C312FF">
        <w:fldChar w:fldCharType="end"/>
      </w:r>
      <w:r w:rsidRPr="00C312FF">
        <w:t>) as to provide an alternative pathway to access the document. By doing so, even the original repository affected by data-corruption incident and lost data of the original document, there still have alternative pathways to access copy of the document available. Consider healthcare operation which requires huge amount of health information sharing by nature, a lot of available alternative pathway for health document can be expected in actual deployment. This concept will help member of the network in better mitigation against raising cyber-incident that cause data-corruption. The more they share their information with other, the more alternative copy of certain health document become available. This concept further motivates the network to maintain XDS Blockchain and share their health document with one another, empowering healthcare industry and its cyber-security performance.</w:t>
      </w:r>
    </w:p>
    <w:p w14:paraId="75B60203" w14:textId="38F9202F" w:rsidR="00C312FF" w:rsidRPr="00C312FF" w:rsidRDefault="00C312FF" w:rsidP="00C312FF">
      <w:pPr>
        <w:sectPr w:rsidR="00C312FF" w:rsidRPr="00C312FF" w:rsidSect="008C5EA2">
          <w:headerReference w:type="even" r:id="rId23"/>
          <w:pgSz w:w="11906" w:h="16838"/>
          <w:pgMar w:top="2126" w:right="1418" w:bottom="1418" w:left="2126" w:header="720" w:footer="720" w:gutter="0"/>
          <w:cols w:space="720"/>
          <w:docGrid w:linePitch="360"/>
        </w:sectPr>
      </w:pP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9" w:name="Chapter4"/>
      <w:bookmarkEnd w:id="29"/>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025069"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w:t>
      </w:r>
      <w:proofErr w:type="gramStart"/>
      <w:r w:rsidRPr="00025069">
        <w:rPr>
          <w:rFonts w:ascii="Times New Roman" w:hAnsi="Times New Roman" w:cs="Times New Roman"/>
          <w:sz w:val="24"/>
          <w:szCs w:val="24"/>
        </w:rPr>
        <w:t>introduce</w:t>
      </w:r>
      <w:proofErr w:type="gramEnd"/>
      <w:r w:rsidRPr="00025069">
        <w:rPr>
          <w:rFonts w:ascii="Times New Roman" w:hAnsi="Times New Roman" w:cs="Times New Roman"/>
          <w:sz w:val="24"/>
          <w:szCs w:val="24"/>
        </w:rPr>
        <w:t xml:space="preserv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 xml:space="preserve">ply to </w:t>
      </w:r>
      <w:proofErr w:type="spellStart"/>
      <w:r w:rsidR="005718AF" w:rsidRPr="00025069">
        <w:rPr>
          <w:rFonts w:ascii="Times New Roman" w:hAnsi="Times New Roman" w:cs="Times New Roman"/>
          <w:sz w:val="24"/>
          <w:szCs w:val="24"/>
        </w:rPr>
        <w:t>XDS.b</w:t>
      </w:r>
      <w:proofErr w:type="spellEnd"/>
      <w:r w:rsidR="005718AF" w:rsidRPr="00025069">
        <w:rPr>
          <w:rFonts w:ascii="Times New Roman" w:hAnsi="Times New Roman" w:cs="Times New Roman"/>
          <w:sz w:val="24"/>
          <w:szCs w:val="24"/>
        </w:rPr>
        <w:t xml:space="preserve">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w:t>
      </w:r>
      <w:proofErr w:type="spellStart"/>
      <w:r w:rsidRPr="00025069">
        <w:rPr>
          <w:rFonts w:ascii="Times New Roman" w:hAnsi="Times New Roman" w:cs="Times New Roman"/>
          <w:sz w:val="24"/>
          <w:szCs w:val="24"/>
        </w:rPr>
        <w:t>XDS.b</w:t>
      </w:r>
      <w:proofErr w:type="spellEnd"/>
      <w:r w:rsidRPr="00025069">
        <w:rPr>
          <w:rFonts w:ascii="Times New Roman" w:hAnsi="Times New Roman" w:cs="Times New Roman"/>
          <w:sz w:val="24"/>
          <w:szCs w:val="24"/>
        </w:rPr>
        <w:t xml:space="preserve"> process flow. </w:t>
      </w:r>
      <w:proofErr w:type="gramStart"/>
      <w:r w:rsidRPr="00025069">
        <w:rPr>
          <w:rFonts w:ascii="Times New Roman" w:hAnsi="Times New Roman" w:cs="Times New Roman"/>
          <w:sz w:val="24"/>
          <w:szCs w:val="24"/>
        </w:rPr>
        <w:t>These software</w:t>
      </w:r>
      <w:proofErr w:type="gramEnd"/>
      <w:r w:rsidRPr="00025069">
        <w:rPr>
          <w:rFonts w:ascii="Times New Roman" w:hAnsi="Times New Roman" w:cs="Times New Roman"/>
          <w:sz w:val="24"/>
          <w:szCs w:val="24"/>
        </w:rPr>
        <w:t xml:space="preserv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5080A2E1" w:rsidR="006F491E" w:rsidRP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 xml:space="preserve">4.1 </w:t>
      </w:r>
      <w:proofErr w:type="spellStart"/>
      <w:r w:rsidRPr="006F491E">
        <w:rPr>
          <w:rFonts w:ascii="Times New Roman" w:hAnsi="Times New Roman" w:cs="Times New Roman"/>
          <w:b/>
          <w:bCs/>
          <w:spacing w:val="-6"/>
          <w:sz w:val="28"/>
        </w:rPr>
        <w:t>XDS.b</w:t>
      </w:r>
      <w:proofErr w:type="spellEnd"/>
      <w:r w:rsidRPr="006F491E">
        <w:rPr>
          <w:rFonts w:ascii="Times New Roman" w:hAnsi="Times New Roman" w:cs="Times New Roman"/>
          <w:b/>
          <w:bCs/>
          <w:spacing w:val="-6"/>
          <w:sz w:val="28"/>
        </w:rPr>
        <w:t xml:space="preserve"> Profile review</w:t>
      </w:r>
      <w:r w:rsidR="00554895">
        <w:rPr>
          <w:rFonts w:ascii="Times New Roman" w:hAnsi="Times New Roman" w:cs="Times New Roman"/>
          <w:b/>
          <w:bCs/>
          <w:spacing w:val="-6"/>
          <w:sz w:val="28"/>
        </w:rPr>
        <w:t xml:space="preserve"> and</w:t>
      </w:r>
      <w:r w:rsidRPr="006F491E">
        <w:rPr>
          <w:rFonts w:ascii="Times New Roman" w:hAnsi="Times New Roman" w:cs="Times New Roman"/>
          <w:b/>
          <w:bCs/>
          <w:spacing w:val="-6"/>
          <w:sz w:val="28"/>
        </w:rPr>
        <w:t xml:space="preserve"> requirement gathering</w:t>
      </w:r>
    </w:p>
    <w:p w14:paraId="261296B7" w14:textId="16524C2B" w:rsidR="00CB655D"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r>
      <w:r w:rsidRPr="006F491E">
        <w:rPr>
          <w:rFonts w:ascii="Times New Roman" w:hAnsi="Times New Roman" w:cs="Times New Roman"/>
          <w:bCs/>
          <w:sz w:val="24"/>
          <w:szCs w:val="24"/>
        </w:rPr>
        <w:fldChar w:fldCharType="separate"/>
      </w:r>
      <w:r w:rsidR="00A460F4">
        <w:rPr>
          <w:rFonts w:ascii="Times New Roman" w:hAnsi="Times New Roman" w:cs="Times New Roman"/>
          <w:b/>
          <w:sz w:val="24"/>
          <w:szCs w:val="24"/>
        </w:rPr>
        <w:t>Error! Reference source not found.</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xml:space="preserve">,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w:t>
      </w:r>
      <w:r w:rsidRPr="006F491E">
        <w:rPr>
          <w:rFonts w:ascii="Times New Roman" w:hAnsi="Times New Roman" w:cs="Times New Roman"/>
          <w:bCs/>
          <w:sz w:val="24"/>
          <w:szCs w:val="24"/>
        </w:rPr>
        <w:lastRenderedPageBreak/>
        <w:t>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6A9FB53F" w14:textId="77777777" w:rsidR="00C63E8E" w:rsidRDefault="00C63E8E" w:rsidP="00D5059D">
      <w:pPr>
        <w:pStyle w:val="ListParagraph"/>
        <w:spacing w:line="360" w:lineRule="auto"/>
        <w:ind w:left="0"/>
        <w:jc w:val="thaiDistribute"/>
        <w:rPr>
          <w:rFonts w:ascii="Times New Roman" w:hAnsi="Times New Roman" w:cs="Times New Roman"/>
          <w:bCs/>
          <w:sz w:val="24"/>
          <w:szCs w:val="24"/>
        </w:rPr>
      </w:pPr>
    </w:p>
    <w:p w14:paraId="1F717C09" w14:textId="71DAE5D1" w:rsidR="00DF1FD9" w:rsidRPr="00EA56FE" w:rsidRDefault="00DF1FD9" w:rsidP="00CF2F7C">
      <w:pPr>
        <w:pStyle w:val="ListParagraph"/>
        <w:spacing w:after="0"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t>4.2 Acquiring IHE ITI transaction samples</w:t>
      </w:r>
      <w:r w:rsidR="00554895">
        <w:rPr>
          <w:rFonts w:ascii="Times New Roman" w:hAnsi="Times New Roman" w:cs="Times New Roman"/>
          <w:b/>
          <w:bCs/>
          <w:sz w:val="28"/>
        </w:rPr>
        <w:t xml:space="preserve"> </w:t>
      </w:r>
      <w:r w:rsidR="00554895" w:rsidRPr="006F491E">
        <w:rPr>
          <w:rFonts w:ascii="Times New Roman" w:hAnsi="Times New Roman" w:cs="Times New Roman"/>
          <w:b/>
          <w:bCs/>
          <w:spacing w:val="-6"/>
          <w:sz w:val="28"/>
        </w:rPr>
        <w:t>and analysis</w:t>
      </w:r>
    </w:p>
    <w:p w14:paraId="7B1D7140" w14:textId="77777777" w:rsidR="00ED0310" w:rsidRDefault="00EA56FE" w:rsidP="00ED0310">
      <w:pPr>
        <w:spacing w:line="360" w:lineRule="auto"/>
        <w:jc w:val="thaiDistribute"/>
      </w:pPr>
      <w:r>
        <w:rPr>
          <w:bCs/>
        </w:rPr>
        <w:tab/>
      </w:r>
      <w:r w:rsidR="00CF2F7C" w:rsidRPr="00CF2F7C">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w:t>
      </w:r>
      <w:r w:rsidR="00CF2F7C" w:rsidRPr="00F5739D">
        <w:t>framework.</w:t>
      </w:r>
      <w:r w:rsidR="002D7811" w:rsidRPr="00F5739D">
        <w:t xml:space="preserve"> </w:t>
      </w:r>
    </w:p>
    <w:p w14:paraId="280DA9B5" w14:textId="4D68D20B" w:rsidR="00D30FAE" w:rsidRDefault="00ED0310" w:rsidP="00C7511E">
      <w:pPr>
        <w:spacing w:line="360" w:lineRule="auto"/>
        <w:jc w:val="thaiDistribute"/>
      </w:pPr>
      <w:r>
        <w:tab/>
      </w:r>
      <w:r w:rsidR="00C75DD9" w:rsidRPr="00C75DD9">
        <w:fldChar w:fldCharType="begin"/>
      </w:r>
      <w:r w:rsidR="00C75DD9" w:rsidRPr="00C75DD9">
        <w:instrText xml:space="preserve"> REF _Ref72083156 \h  \* MERGEFORMAT </w:instrText>
      </w:r>
      <w:r w:rsidR="00C75DD9" w:rsidRPr="00C75DD9">
        <w:fldChar w:fldCharType="separate"/>
      </w:r>
      <w:r w:rsidR="00A460F4" w:rsidRPr="00A460F4">
        <w:t xml:space="preserve">Figure </w:t>
      </w:r>
      <w:r w:rsidR="00A460F4" w:rsidRPr="00A460F4">
        <w:rPr>
          <w:noProof/>
        </w:rPr>
        <w:t>6</w:t>
      </w:r>
      <w:r w:rsidR="00C75DD9" w:rsidRPr="00C75DD9">
        <w:fldChar w:fldCharType="end"/>
      </w:r>
      <w:r w:rsidR="00C75DD9" w:rsidRPr="00C75DD9">
        <w:t xml:space="preserve"> and </w:t>
      </w:r>
      <w:r w:rsidR="00C75DD9" w:rsidRPr="00C75DD9">
        <w:fldChar w:fldCharType="begin"/>
      </w:r>
      <w:r w:rsidR="00C75DD9" w:rsidRPr="00C75DD9">
        <w:instrText xml:space="preserve"> REF _Ref72083161 \h  \* MERGEFORMAT </w:instrText>
      </w:r>
      <w:r w:rsidR="00C75DD9" w:rsidRPr="00C75DD9">
        <w:fldChar w:fldCharType="separate"/>
      </w:r>
      <w:r w:rsidR="00A460F4" w:rsidRPr="00A460F4">
        <w:t xml:space="preserve">Figure </w:t>
      </w:r>
      <w:r w:rsidR="00A460F4" w:rsidRPr="00A460F4">
        <w:rPr>
          <w:noProof/>
        </w:rPr>
        <w:t>8</w:t>
      </w:r>
      <w:r w:rsidR="00C75DD9" w:rsidRPr="00C75DD9">
        <w:fldChar w:fldCharType="end"/>
      </w:r>
      <w:r w:rsidR="00CF2F7C" w:rsidRPr="00F5739D">
        <w:t>, showing</w:t>
      </w:r>
      <w:r w:rsidR="00CF2F7C" w:rsidRPr="00CF2F7C">
        <w:t xml:space="preserve"> XML language code snippet of Registry Document Set-b [ITI-42] transaction sample</w:t>
      </w:r>
      <w:r w:rsidR="002D7811">
        <w:t xml:space="preserve">. </w:t>
      </w:r>
      <w:r w:rsidR="00CF2F7C" w:rsidRPr="00CF2F7C">
        <w:t> </w:t>
      </w:r>
      <w:r w:rsidR="002D7811">
        <w:t xml:space="preserve">The code composing of </w:t>
      </w:r>
      <w:r w:rsidR="00D64945">
        <w:t>2</w:t>
      </w:r>
      <w:r w:rsidR="002D7811">
        <w:t xml:space="preserve"> main sections. The first section labeled with “</w:t>
      </w:r>
      <w:proofErr w:type="spellStart"/>
      <w:proofErr w:type="gramStart"/>
      <w:r w:rsidR="00D64945">
        <w:t>lcm:SubmitObjectRequest</w:t>
      </w:r>
      <w:proofErr w:type="spellEnd"/>
      <w:proofErr w:type="gramEnd"/>
      <w:r w:rsidR="002D7811">
        <w:t>” is where XML schematic information are located</w:t>
      </w:r>
      <w:r w:rsidR="00D64945">
        <w:t xml:space="preserve"> and the label also act as marker which tell interpreter program to recognize it as ITI-42 transaction</w:t>
      </w:r>
      <w:r w:rsidR="002D7811">
        <w:t xml:space="preserve">. </w:t>
      </w:r>
      <w:r w:rsidR="00D64945">
        <w:t xml:space="preserve">The second section </w:t>
      </w:r>
      <w:r w:rsidR="00F60A4C">
        <w:t>start from label “</w:t>
      </w:r>
      <w:proofErr w:type="spellStart"/>
      <w:proofErr w:type="gramStart"/>
      <w:r w:rsidR="00F60A4C">
        <w:t>rim:RegistryObjectList</w:t>
      </w:r>
      <w:proofErr w:type="spellEnd"/>
      <w:proofErr w:type="gramEnd"/>
      <w:r w:rsidR="00F60A4C">
        <w:t>” following with “</w:t>
      </w:r>
      <w:proofErr w:type="spellStart"/>
      <w:r w:rsidR="00F60A4C">
        <w:t>rim:ExtrinsicObject</w:t>
      </w:r>
      <w:proofErr w:type="spellEnd"/>
      <w:r w:rsidR="00F60A4C">
        <w:t>” contain all information regarding corresponding health document</w:t>
      </w:r>
      <w:r w:rsidR="004D036E">
        <w:t>.</w:t>
      </w:r>
      <w:r w:rsidR="00D64945">
        <w:t xml:space="preserve"> </w:t>
      </w:r>
      <w:r w:rsidR="008500F8">
        <w:t xml:space="preserve">This section is where all </w:t>
      </w:r>
      <w:r w:rsidR="00B66AA7">
        <w:t>Metadata</w:t>
      </w:r>
      <w:r w:rsidR="008500F8">
        <w:t xml:space="preserve"> attributes of the document are located.</w:t>
      </w:r>
      <w:r w:rsidR="00A334C5">
        <w:t xml:space="preserve"> If the Document Registry Actor successfully received the transaction, they must return response as shown in </w:t>
      </w:r>
      <w:r w:rsidR="00A334C5" w:rsidRPr="004D452E">
        <w:fldChar w:fldCharType="begin"/>
      </w:r>
      <w:r w:rsidR="00A334C5" w:rsidRPr="004D452E">
        <w:instrText xml:space="preserve"> REF _Ref70913534 \h </w:instrText>
      </w:r>
      <w:r w:rsidR="004D452E" w:rsidRPr="004D452E">
        <w:instrText xml:space="preserve"> \* MERGEFORMAT </w:instrText>
      </w:r>
      <w:r w:rsidR="00A334C5" w:rsidRPr="004D452E">
        <w:fldChar w:fldCharType="separate"/>
      </w:r>
      <w:r w:rsidR="00A460F4" w:rsidRPr="00A460F4">
        <w:t xml:space="preserve">Figure </w:t>
      </w:r>
      <w:r w:rsidR="00A460F4" w:rsidRPr="00A460F4">
        <w:rPr>
          <w:noProof/>
        </w:rPr>
        <w:t>7</w:t>
      </w:r>
      <w:r w:rsidR="00A334C5" w:rsidRPr="004D452E">
        <w:fldChar w:fldCharType="end"/>
      </w:r>
      <w:r w:rsidR="00A334C5">
        <w:t xml:space="preserve">. The response transaction included only XML schematic information, message UUID number, and status type “successful”. This response will let the Repository </w:t>
      </w:r>
      <w:r w:rsidR="004D452E">
        <w:t>finish its process and end messaging attempt.</w:t>
      </w:r>
      <w:r w:rsidR="00A334C5">
        <w:t xml:space="preserve"> </w:t>
      </w:r>
    </w:p>
    <w:p w14:paraId="6A05B2A5" w14:textId="665F102A" w:rsidR="00C63E8E" w:rsidRPr="00C63E8E" w:rsidRDefault="00935C10" w:rsidP="00C63E8E">
      <w:pPr>
        <w:spacing w:line="360" w:lineRule="auto"/>
        <w:jc w:val="thaiDistribute"/>
      </w:pPr>
      <w:r>
        <w:tab/>
      </w:r>
      <w:r w:rsidR="009E00F5" w:rsidRPr="00C7511E">
        <w:fldChar w:fldCharType="begin"/>
      </w:r>
      <w:r w:rsidR="009E00F5" w:rsidRPr="00C7511E">
        <w:instrText xml:space="preserve"> REF _Ref70696482 \h </w:instrText>
      </w:r>
      <w:r w:rsidR="00C7511E" w:rsidRPr="00C7511E">
        <w:instrText xml:space="preserve"> \* MERGEFORMAT </w:instrText>
      </w:r>
      <w:r w:rsidR="009E00F5" w:rsidRPr="00C7511E">
        <w:fldChar w:fldCharType="separate"/>
      </w:r>
      <w:r w:rsidR="00A460F4" w:rsidRPr="00A460F4">
        <w:t xml:space="preserve">Figure </w:t>
      </w:r>
      <w:r w:rsidR="00A460F4" w:rsidRPr="00A460F4">
        <w:rPr>
          <w:noProof/>
        </w:rPr>
        <w:t>12</w:t>
      </w:r>
      <w:r w:rsidR="009E00F5" w:rsidRPr="00C7511E">
        <w:fldChar w:fldCharType="end"/>
      </w:r>
      <w:r w:rsidR="009E00F5" w:rsidRPr="00C7511E">
        <w:t>,</w:t>
      </w:r>
      <w:r w:rsidR="009E00F5">
        <w:t xml:space="preserve"> showing XML language code snippet of </w:t>
      </w:r>
      <w:proofErr w:type="spellStart"/>
      <w:r w:rsidR="009E00F5">
        <w:t>RegistryStoredQueryRequest</w:t>
      </w:r>
      <w:proofErr w:type="spellEnd"/>
      <w:r w:rsidR="009E00F5">
        <w:t xml:space="preserve"> [ITI-18] transaction sample. The code composing of 3 main sections. The first section labeled “</w:t>
      </w:r>
      <w:proofErr w:type="spellStart"/>
      <w:proofErr w:type="gramStart"/>
      <w:r w:rsidR="009E00F5">
        <w:t>query:AdhocQueryRequest</w:t>
      </w:r>
      <w:proofErr w:type="spellEnd"/>
      <w:proofErr w:type="gramEnd"/>
      <w:r w:rsidR="009E00F5">
        <w:t xml:space="preserve">” is where XML schematic information are located and the label also act as marker which tell interpreter program to recognize it as ITI-18 transaction. The second section labeled </w:t>
      </w:r>
      <w:r w:rsidR="009E00F5">
        <w:lastRenderedPageBreak/>
        <w:t>“</w:t>
      </w:r>
      <w:proofErr w:type="spellStart"/>
      <w:proofErr w:type="gramStart"/>
      <w:r w:rsidR="009E00F5">
        <w:t>query:ResponseOption</w:t>
      </w:r>
      <w:proofErr w:type="spellEnd"/>
      <w:proofErr w:type="gramEnd"/>
      <w:r w:rsidR="009E00F5">
        <w:t>” mark the expected format of query result that will return to Document Consumer. The third section start from label “</w:t>
      </w:r>
      <w:proofErr w:type="spellStart"/>
      <w:proofErr w:type="gramStart"/>
      <w:r w:rsidR="009E00F5">
        <w:t>rim:AdhocQuery</w:t>
      </w:r>
      <w:proofErr w:type="spellEnd"/>
      <w:proofErr w:type="gramEnd"/>
      <w:r w:rsidR="009E00F5">
        <w:t>” contain all search keyword</w:t>
      </w:r>
      <w:r w:rsidR="00B17594">
        <w:t>s</w:t>
      </w:r>
      <w:r w:rsidR="009E00F5">
        <w:t xml:space="preserve"> issued by Document Consumer. These search keyword</w:t>
      </w:r>
      <w:r w:rsidR="00B17594">
        <w:t>s</w:t>
      </w:r>
      <w:r w:rsidR="009E00F5">
        <w:t xml:space="preserve"> are </w:t>
      </w:r>
      <w:r w:rsidR="00503BE0">
        <w:t xml:space="preserve">selected </w:t>
      </w:r>
      <w:r w:rsidR="00B66AA7">
        <w:t>Metadata</w:t>
      </w:r>
      <w:r w:rsidR="009E00F5">
        <w:t xml:space="preserve"> attributes and its </w:t>
      </w:r>
      <w:r w:rsidR="00D71A5E">
        <w:t>value.</w:t>
      </w:r>
      <w:r w:rsidR="00C2310A">
        <w:t xml:space="preserve"> When Document Registry Actor received </w:t>
      </w:r>
      <w:r w:rsidR="009114AF">
        <w:t xml:space="preserve">the transaction, they will use search keyword provided to search for registry with matched </w:t>
      </w:r>
      <w:r w:rsidR="00B66AA7">
        <w:t>Metadata</w:t>
      </w:r>
      <w:r w:rsidR="009114AF">
        <w:t xml:space="preserve"> attributes value then return the result to Document Consumer Actor as response transaction following </w:t>
      </w:r>
      <w:r w:rsidR="009114AF" w:rsidRPr="009114AF">
        <w:fldChar w:fldCharType="begin"/>
      </w:r>
      <w:r w:rsidR="009114AF" w:rsidRPr="009114AF">
        <w:instrText xml:space="preserve"> REF _Ref70914739 \h  \* MERGEFORMAT </w:instrText>
      </w:r>
      <w:r w:rsidR="009114AF" w:rsidRPr="009114AF">
        <w:fldChar w:fldCharType="separate"/>
      </w:r>
      <w:r w:rsidR="00A460F4" w:rsidRPr="00A460F4">
        <w:t xml:space="preserve">Figure </w:t>
      </w:r>
      <w:r w:rsidR="00A460F4" w:rsidRPr="00A460F4">
        <w:rPr>
          <w:noProof/>
        </w:rPr>
        <w:t>13</w:t>
      </w:r>
      <w:r w:rsidR="009114AF" w:rsidRPr="009114AF">
        <w:fldChar w:fldCharType="end"/>
      </w:r>
      <w:r w:rsidR="009114AF">
        <w:t>.</w:t>
      </w:r>
      <w:r w:rsidR="00FE018F">
        <w:t xml:space="preserve"> With header labeled “</w:t>
      </w:r>
      <w:proofErr w:type="spellStart"/>
      <w:proofErr w:type="gramStart"/>
      <w:r w:rsidR="00FE018F">
        <w:t>query:AdhocQueryResponse</w:t>
      </w:r>
      <w:proofErr w:type="spellEnd"/>
      <w:proofErr w:type="gramEnd"/>
      <w:r w:rsidR="00FE018F">
        <w:t>”, the transaction contain search result depend on query type specified in ITI-18 transaction. If the query expected for “</w:t>
      </w:r>
      <w:proofErr w:type="spellStart"/>
      <w:r w:rsidR="00FE018F">
        <w:t>LeafClass</w:t>
      </w:r>
      <w:proofErr w:type="spellEnd"/>
      <w:r w:rsidR="00FE018F">
        <w:t xml:space="preserve">” as result, the response would return </w:t>
      </w:r>
      <w:r w:rsidR="00B66AA7">
        <w:t>Metadata</w:t>
      </w:r>
      <w:r w:rsidR="00FE018F">
        <w:t xml:space="preserve"> attributes of all matched result in detailed. Otherwise, if the query expected for “</w:t>
      </w:r>
      <w:proofErr w:type="spellStart"/>
      <w:r w:rsidR="00FE018F">
        <w:t>ObjectList</w:t>
      </w:r>
      <w:proofErr w:type="spellEnd"/>
      <w:r w:rsidR="00FE018F">
        <w:t>”, the response would return object reference number of all matched result.</w:t>
      </w:r>
      <w:r w:rsidR="003A27D0">
        <w:t xml:space="preserve"> These two types of response specifically selected depend on search behavior of Document Consumer Actor’s user. The query which specified “</w:t>
      </w:r>
      <w:proofErr w:type="spellStart"/>
      <w:r w:rsidR="003A27D0">
        <w:t>LeafClass</w:t>
      </w:r>
      <w:proofErr w:type="spellEnd"/>
      <w:r w:rsidR="003A27D0">
        <w:t xml:space="preserve">” as its search result must </w:t>
      </w:r>
      <w:proofErr w:type="spellStart"/>
      <w:r w:rsidR="003A27D0">
        <w:t>provided</w:t>
      </w:r>
      <w:proofErr w:type="spellEnd"/>
      <w:r w:rsidR="003A27D0">
        <w:t xml:space="preserve"> keyword which unique to its corresponding document, such as document unique ID</w:t>
      </w:r>
      <w:r w:rsidR="00AF71DE">
        <w:t xml:space="preserve"> or object reference UUID</w:t>
      </w:r>
      <w:r w:rsidR="003A27D0">
        <w:t>. At the same time, “</w:t>
      </w:r>
      <w:proofErr w:type="spellStart"/>
      <w:r w:rsidR="003A27D0">
        <w:t>ObjectList</w:t>
      </w:r>
      <w:proofErr w:type="spellEnd"/>
      <w:r w:rsidR="003A27D0">
        <w:t>” are used to search for wide range of document with generic search keyword and value where discovery of document existent is the main goal.</w:t>
      </w:r>
    </w:p>
    <w:p w14:paraId="58194238" w14:textId="4A6095F3" w:rsidR="00DF1FD9" w:rsidRPr="00D30FAE" w:rsidRDefault="00DF1FD9" w:rsidP="00D30FAE">
      <w:pPr>
        <w:pStyle w:val="ListParagraph"/>
        <w:spacing w:after="0" w:line="360" w:lineRule="auto"/>
        <w:ind w:left="0"/>
        <w:jc w:val="thaiDistribute"/>
        <w:rPr>
          <w:rFonts w:ascii="Times New Roman" w:hAnsi="Times New Roman" w:cs="Times New Roman"/>
          <w:bCs/>
          <w:sz w:val="24"/>
          <w:szCs w:val="24"/>
        </w:rPr>
      </w:pPr>
      <w:r w:rsidRPr="00E13C30">
        <w:rPr>
          <w:rFonts w:ascii="Times New Roman" w:hAnsi="Times New Roman" w:cs="Times New Roman"/>
          <w:b/>
          <w:bCs/>
          <w:sz w:val="28"/>
        </w:rPr>
        <w:t xml:space="preserve">4.3 XDS Document </w:t>
      </w:r>
      <w:r w:rsidR="00B66AA7">
        <w:rPr>
          <w:rFonts w:ascii="Times New Roman" w:hAnsi="Times New Roman" w:cs="Times New Roman"/>
          <w:b/>
          <w:bCs/>
          <w:sz w:val="28"/>
        </w:rPr>
        <w:t>Metadata</w:t>
      </w:r>
      <w:r w:rsidRPr="00E13C30">
        <w:rPr>
          <w:rFonts w:ascii="Times New Roman" w:hAnsi="Times New Roman" w:cs="Times New Roman"/>
          <w:b/>
          <w:bCs/>
          <w:sz w:val="28"/>
        </w:rPr>
        <w:t xml:space="preserve"> attributes analysis</w:t>
      </w:r>
    </w:p>
    <w:p w14:paraId="37247624" w14:textId="3D3A49DE"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llow XDS Actor to discover and exchange health document from other actor within its affinity domain. In our adaptation of XDS, XDS Document Registry Blockchain must be able to response to query from XDS Document Consumer Actor with specified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value as search keyword.</w:t>
      </w:r>
    </w:p>
    <w:p w14:paraId="20EAAC03" w14:textId="1B5A7C38" w:rsidR="00D64945" w:rsidRDefault="00D64945" w:rsidP="00D64945">
      <w:pPr>
        <w:pStyle w:val="ListParagraph"/>
        <w:spacing w:line="360" w:lineRule="auto"/>
        <w:ind w:left="0"/>
        <w:jc w:val="thaiDistribute"/>
        <w:rPr>
          <w:rFonts w:ascii="Times New Roman" w:hAnsi="Times New Roman" w:cs="Times New Roman"/>
          <w:bCs/>
          <w:sz w:val="24"/>
          <w:szCs w:val="24"/>
        </w:rPr>
      </w:pPr>
    </w:p>
    <w:p w14:paraId="795C3473" w14:textId="61552440"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A5C8A7D" w14:textId="6B398BB7"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9B1CF10" w14:textId="55615BB9" w:rsidR="00E46F0F" w:rsidRDefault="00E46F0F" w:rsidP="00D64945">
      <w:pPr>
        <w:pStyle w:val="ListParagraph"/>
        <w:spacing w:line="360" w:lineRule="auto"/>
        <w:ind w:left="0"/>
        <w:jc w:val="thaiDistribute"/>
        <w:rPr>
          <w:rFonts w:ascii="Times New Roman" w:hAnsi="Times New Roman" w:cs="Times New Roman"/>
          <w:bCs/>
          <w:sz w:val="24"/>
          <w:szCs w:val="24"/>
        </w:rPr>
      </w:pPr>
    </w:p>
    <w:bookmarkStart w:id="30" w:name="_MON_1682694957"/>
    <w:bookmarkEnd w:id="30"/>
    <w:p w14:paraId="7EB489A2" w14:textId="7CE97197" w:rsidR="00DD48E9" w:rsidRDefault="00DD48E9" w:rsidP="00DD48E9">
      <w:pPr>
        <w:pStyle w:val="ListParagraph"/>
        <w:keepNext/>
        <w:spacing w:line="360" w:lineRule="auto"/>
        <w:ind w:left="0"/>
        <w:jc w:val="thaiDistribute"/>
      </w:pPr>
      <w:r>
        <w:rPr>
          <w:rFonts w:ascii="Times New Roman" w:hAnsi="Times New Roman" w:cs="Times New Roman"/>
          <w:bCs/>
          <w:sz w:val="24"/>
          <w:szCs w:val="24"/>
        </w:rPr>
        <w:object w:dxaOrig="9360" w:dyaOrig="8594" w14:anchorId="36E03F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90.75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5" DrawAspect="Content" ObjectID="_1683563544" r:id="rId25"/>
        </w:object>
      </w:r>
    </w:p>
    <w:p w14:paraId="1308A9EB" w14:textId="0CC64E49" w:rsidR="00E46F0F" w:rsidRDefault="00DD48E9" w:rsidP="00DD48E9">
      <w:pPr>
        <w:pStyle w:val="Caption"/>
        <w:jc w:val="center"/>
        <w:rPr>
          <w:rFonts w:ascii="Times New Roman" w:hAnsi="Times New Roman" w:cs="Times New Roman"/>
          <w:i w:val="0"/>
          <w:iCs w:val="0"/>
          <w:color w:val="auto"/>
          <w:sz w:val="22"/>
        </w:rPr>
      </w:pPr>
      <w:bookmarkStart w:id="31" w:name="_Ref72083156"/>
      <w:r w:rsidRPr="00DD48E9">
        <w:rPr>
          <w:rFonts w:ascii="Times New Roman" w:hAnsi="Times New Roman" w:cs="Times New Roman"/>
          <w:i w:val="0"/>
          <w:iCs w:val="0"/>
          <w:color w:val="auto"/>
          <w:sz w:val="22"/>
        </w:rPr>
        <w:t xml:space="preserve">Figure </w:t>
      </w:r>
      <w:r w:rsidRPr="00DD48E9">
        <w:rPr>
          <w:rFonts w:ascii="Times New Roman" w:hAnsi="Times New Roman" w:cs="Times New Roman"/>
          <w:i w:val="0"/>
          <w:iCs w:val="0"/>
          <w:color w:val="auto"/>
          <w:sz w:val="22"/>
        </w:rPr>
        <w:fldChar w:fldCharType="begin"/>
      </w:r>
      <w:r w:rsidRPr="00DD48E9">
        <w:rPr>
          <w:rFonts w:ascii="Times New Roman" w:hAnsi="Times New Roman" w:cs="Times New Roman"/>
          <w:i w:val="0"/>
          <w:iCs w:val="0"/>
          <w:color w:val="auto"/>
          <w:sz w:val="22"/>
        </w:rPr>
        <w:instrText xml:space="preserve"> SEQ Figure \* ARABIC </w:instrText>
      </w:r>
      <w:r w:rsidRPr="00DD48E9">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6</w:t>
      </w:r>
      <w:r w:rsidRPr="00DD48E9">
        <w:rPr>
          <w:rFonts w:ascii="Times New Roman" w:hAnsi="Times New Roman" w:cs="Times New Roman"/>
          <w:i w:val="0"/>
          <w:iCs w:val="0"/>
          <w:color w:val="auto"/>
          <w:sz w:val="22"/>
        </w:rPr>
        <w:fldChar w:fldCharType="end"/>
      </w:r>
      <w:bookmarkEnd w:id="31"/>
      <w:r w:rsidRPr="00DD48E9">
        <w:rPr>
          <w:rFonts w:ascii="Times New Roman" w:hAnsi="Times New Roman" w:cs="Times New Roman"/>
          <w:i w:val="0"/>
          <w:iCs w:val="0"/>
          <w:color w:val="auto"/>
          <w:sz w:val="22"/>
        </w:rPr>
        <w:t xml:space="preserve"> Pseudocode represents general format of Register Document Set-b [ITI - 42]</w:t>
      </w:r>
    </w:p>
    <w:p w14:paraId="1125F59E" w14:textId="77777777" w:rsidR="000C6B59" w:rsidRPr="000C6B59" w:rsidRDefault="000C6B59" w:rsidP="000C6B59"/>
    <w:bookmarkStart w:id="32" w:name="_MON_1681526078"/>
    <w:bookmarkEnd w:id="32"/>
    <w:p w14:paraId="48EC7C40" w14:textId="79439E44" w:rsidR="000C6B59" w:rsidRDefault="00511A97" w:rsidP="000C6B59">
      <w:pPr>
        <w:pStyle w:val="ListParagraph"/>
        <w:keepNext/>
        <w:spacing w:after="0" w:line="360" w:lineRule="auto"/>
        <w:ind w:left="0"/>
        <w:jc w:val="thaiDistribute"/>
      </w:pPr>
      <w:r>
        <w:rPr>
          <w:rFonts w:ascii="Times New Roman" w:hAnsi="Times New Roman" w:cs="Times New Roman"/>
          <w:sz w:val="24"/>
          <w:szCs w:val="24"/>
        </w:rPr>
        <w:object w:dxaOrig="9360" w:dyaOrig="1428" w14:anchorId="125102FE">
          <v:shape id="_x0000_i1026" type="#_x0000_t75" style="width:418.5pt;height:71.2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6" DrawAspect="Content" ObjectID="_1683563545" r:id="rId27"/>
        </w:object>
      </w:r>
    </w:p>
    <w:p w14:paraId="7BE24417" w14:textId="384DB4B0" w:rsidR="00DD48E9" w:rsidRPr="000C6B59" w:rsidRDefault="000C6B59" w:rsidP="000C6B59">
      <w:pPr>
        <w:pStyle w:val="Caption"/>
        <w:jc w:val="center"/>
        <w:rPr>
          <w:rFonts w:ascii="Times New Roman" w:hAnsi="Times New Roman" w:cs="Times New Roman"/>
          <w:i w:val="0"/>
          <w:iCs w:val="0"/>
          <w:color w:val="auto"/>
          <w:sz w:val="22"/>
        </w:rPr>
      </w:pPr>
      <w:bookmarkStart w:id="33" w:name="_Ref70913534"/>
      <w:r w:rsidRPr="004A6782">
        <w:rPr>
          <w:rFonts w:ascii="Times New Roman" w:hAnsi="Times New Roman" w:cs="Times New Roman"/>
          <w:i w:val="0"/>
          <w:iCs w:val="0"/>
          <w:color w:val="auto"/>
          <w:sz w:val="22"/>
        </w:rPr>
        <w:t xml:space="preserve">Figure </w:t>
      </w:r>
      <w:r w:rsidRPr="004A6782">
        <w:rPr>
          <w:rFonts w:ascii="Times New Roman" w:hAnsi="Times New Roman" w:cs="Times New Roman"/>
          <w:i w:val="0"/>
          <w:iCs w:val="0"/>
          <w:color w:val="auto"/>
          <w:sz w:val="22"/>
        </w:rPr>
        <w:fldChar w:fldCharType="begin"/>
      </w:r>
      <w:r w:rsidRPr="004A6782">
        <w:rPr>
          <w:rFonts w:ascii="Times New Roman" w:hAnsi="Times New Roman" w:cs="Times New Roman"/>
          <w:i w:val="0"/>
          <w:iCs w:val="0"/>
          <w:color w:val="auto"/>
          <w:sz w:val="22"/>
        </w:rPr>
        <w:instrText xml:space="preserve"> SEQ Figure \* ARABIC </w:instrText>
      </w:r>
      <w:r w:rsidRPr="004A6782">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7</w:t>
      </w:r>
      <w:r w:rsidRPr="004A6782">
        <w:rPr>
          <w:rFonts w:ascii="Times New Roman" w:hAnsi="Times New Roman" w:cs="Times New Roman"/>
          <w:i w:val="0"/>
          <w:iCs w:val="0"/>
          <w:color w:val="auto"/>
          <w:sz w:val="22"/>
        </w:rPr>
        <w:fldChar w:fldCharType="end"/>
      </w:r>
      <w:bookmarkEnd w:id="33"/>
      <w:r w:rsidRPr="004A6782">
        <w:rPr>
          <w:rFonts w:ascii="Times New Roman" w:hAnsi="Times New Roman" w:cs="Times New Roman"/>
          <w:i w:val="0"/>
          <w:iCs w:val="0"/>
          <w:color w:val="auto"/>
          <w:sz w:val="22"/>
        </w:rPr>
        <w:t xml:space="preserve"> XML Code snippet of Registry Document Set-b Response transaction sample</w:t>
      </w:r>
    </w:p>
    <w:bookmarkStart w:id="34" w:name="_MON_1681305170"/>
    <w:bookmarkEnd w:id="34"/>
    <w:p w14:paraId="1BA0017B" w14:textId="77777777" w:rsidR="001239D0" w:rsidRDefault="00974057" w:rsidP="001239D0">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2C324E18">
          <v:shape id="_x0000_i1027" type="#_x0000_t75" style="width:417.75pt;height:560.2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7" DrawAspect="Content" ObjectID="_1683563546" r:id="rId29"/>
        </w:object>
      </w:r>
    </w:p>
    <w:p w14:paraId="5322FFCF" w14:textId="0C967A11" w:rsidR="00D64945" w:rsidRPr="001239D0" w:rsidRDefault="001239D0" w:rsidP="001239D0">
      <w:pPr>
        <w:pStyle w:val="Caption"/>
        <w:jc w:val="center"/>
        <w:rPr>
          <w:rFonts w:ascii="Times New Roman" w:hAnsi="Times New Roman" w:cs="Times New Roman"/>
          <w:i w:val="0"/>
          <w:iCs w:val="0"/>
          <w:color w:val="auto"/>
          <w:sz w:val="22"/>
        </w:rPr>
      </w:pPr>
      <w:bookmarkStart w:id="35" w:name="_Ref72083161"/>
      <w:r w:rsidRPr="001239D0">
        <w:rPr>
          <w:rFonts w:ascii="Times New Roman" w:hAnsi="Times New Roman" w:cs="Times New Roman"/>
          <w:i w:val="0"/>
          <w:iCs w:val="0"/>
          <w:color w:val="auto"/>
          <w:sz w:val="22"/>
        </w:rPr>
        <w:t xml:space="preserve">Figure </w:t>
      </w:r>
      <w:r w:rsidRPr="001239D0">
        <w:rPr>
          <w:rFonts w:ascii="Times New Roman" w:hAnsi="Times New Roman" w:cs="Times New Roman"/>
          <w:i w:val="0"/>
          <w:iCs w:val="0"/>
          <w:color w:val="auto"/>
          <w:sz w:val="22"/>
        </w:rPr>
        <w:fldChar w:fldCharType="begin"/>
      </w:r>
      <w:r w:rsidRPr="001239D0">
        <w:rPr>
          <w:rFonts w:ascii="Times New Roman" w:hAnsi="Times New Roman" w:cs="Times New Roman"/>
          <w:i w:val="0"/>
          <w:iCs w:val="0"/>
          <w:color w:val="auto"/>
          <w:sz w:val="22"/>
        </w:rPr>
        <w:instrText xml:space="preserve"> SEQ Figure \* ARABIC </w:instrText>
      </w:r>
      <w:r w:rsidRPr="001239D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8</w:t>
      </w:r>
      <w:r w:rsidRPr="001239D0">
        <w:rPr>
          <w:rFonts w:ascii="Times New Roman" w:hAnsi="Times New Roman" w:cs="Times New Roman"/>
          <w:i w:val="0"/>
          <w:iCs w:val="0"/>
          <w:color w:val="auto"/>
          <w:sz w:val="22"/>
        </w:rPr>
        <w:fldChar w:fldCharType="end"/>
      </w:r>
      <w:bookmarkEnd w:id="35"/>
      <w:r w:rsidRPr="001239D0">
        <w:rPr>
          <w:rFonts w:ascii="Times New Roman" w:hAnsi="Times New Roman" w:cs="Times New Roman"/>
          <w:i w:val="0"/>
          <w:iCs w:val="0"/>
          <w:color w:val="auto"/>
          <w:sz w:val="22"/>
        </w:rPr>
        <w:t xml:space="preserve"> XML Code snippet of Registry Document Set-b [ITI-42] transaction sample</w:t>
      </w:r>
    </w:p>
    <w:p w14:paraId="2F883400" w14:textId="173FA9E9" w:rsidR="00974057" w:rsidRDefault="00974057" w:rsidP="00974057"/>
    <w:p w14:paraId="0066152F" w14:textId="67474EC4" w:rsidR="00974057" w:rsidRDefault="00974057" w:rsidP="00974057"/>
    <w:p w14:paraId="35A592DE" w14:textId="2C001276" w:rsidR="00974057" w:rsidRDefault="00974057" w:rsidP="00974057"/>
    <w:bookmarkStart w:id="36" w:name="_MON_1681524933"/>
    <w:bookmarkEnd w:id="36"/>
    <w:p w14:paraId="21C5614B" w14:textId="55C32DAA" w:rsidR="00D64945"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02112D59">
          <v:shape id="_x0000_i1028" type="#_x0000_t75" style="width:417.75pt;height:531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8" DrawAspect="Content" ObjectID="_1683563547" r:id="rId31"/>
        </w:object>
      </w:r>
    </w:p>
    <w:p w14:paraId="437AC1DF" w14:textId="310C0A0C"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02054053"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66A570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7F6B4A6D"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52E325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1D8DA9E9"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8B436A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7" w:name="_MON_1681525116"/>
    <w:bookmarkEnd w:id="37"/>
    <w:p w14:paraId="72D0D081" w14:textId="4842E0BB" w:rsidR="00ED0310"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60ABAD42">
          <v:shape id="_x0000_i1029" type="#_x0000_t75" style="width:417.75pt;height:568.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9" DrawAspect="Content" ObjectID="_1683563548" r:id="rId33"/>
        </w:object>
      </w:r>
    </w:p>
    <w:p w14:paraId="443C17FA" w14:textId="6BDEC110"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7F37AAE8"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43B0F9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5DBAE05"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8" w:name="_MON_1681525234"/>
    <w:bookmarkEnd w:id="38"/>
    <w:p w14:paraId="688FE1F4" w14:textId="37AFF4E5" w:rsidR="00ED0310" w:rsidRDefault="00974057" w:rsidP="00844DFC">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185C07AA">
          <v:shape id="_x0000_i1030" type="#_x0000_t75" style="width:417.75pt;height:573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0" DrawAspect="Content" ObjectID="_1683563549" r:id="rId35"/>
        </w:object>
      </w:r>
    </w:p>
    <w:p w14:paraId="6FE10B02" w14:textId="5B072669" w:rsidR="00844DFC" w:rsidRPr="001239D0" w:rsidRDefault="00844DFC" w:rsidP="00844DFC">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50B4105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61DD7E4"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06457F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9" w:name="_MON_1681525372"/>
    <w:bookmarkEnd w:id="39"/>
    <w:p w14:paraId="3A6A1173" w14:textId="571EB721" w:rsidR="00974057" w:rsidRDefault="00974057" w:rsidP="00AE6312">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122C4910">
          <v:shape id="_x0000_i1031" type="#_x0000_t75" style="width:417.75pt;height:555.7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1" DrawAspect="Content" ObjectID="_1683563550" r:id="rId37"/>
        </w:object>
      </w:r>
    </w:p>
    <w:p w14:paraId="0214D96B" w14:textId="4DCA9BCB" w:rsidR="00AE6312" w:rsidRPr="001239D0"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BBCC080" w14:textId="62B4057F" w:rsidR="00116533" w:rsidRDefault="00116533" w:rsidP="00D5059D">
      <w:pPr>
        <w:pStyle w:val="ListParagraph"/>
        <w:spacing w:line="360" w:lineRule="auto"/>
        <w:ind w:left="0"/>
        <w:jc w:val="thaiDistribute"/>
        <w:rPr>
          <w:rFonts w:ascii="Times New Roman" w:hAnsi="Times New Roman" w:cs="Times New Roman"/>
          <w:sz w:val="24"/>
          <w:szCs w:val="24"/>
        </w:rPr>
      </w:pPr>
    </w:p>
    <w:p w14:paraId="1E03664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D121547"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4DE165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40" w:name="_MON_1681525449"/>
    <w:bookmarkEnd w:id="40"/>
    <w:p w14:paraId="2F43CA21" w14:textId="7245C854" w:rsidR="00974057" w:rsidRDefault="00974057" w:rsidP="00AE6312">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56AE2A88">
          <v:shape id="_x0000_i1032" type="#_x0000_t75" style="width:417.75pt;height:259.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2" DrawAspect="Content" ObjectID="_1683563551" r:id="rId39"/>
        </w:object>
      </w:r>
    </w:p>
    <w:p w14:paraId="35E7A20E" w14:textId="62DD43A2" w:rsidR="00AE6312"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A34743E" w14:textId="21A0822E" w:rsidR="007D71BE" w:rsidRDefault="007D71BE" w:rsidP="00ED34D1">
      <w:r>
        <w:br w:type="page"/>
      </w:r>
    </w:p>
    <w:p w14:paraId="25AEE080" w14:textId="77777777" w:rsidR="00ED34D1" w:rsidRPr="00ED34D1" w:rsidRDefault="00ED34D1" w:rsidP="00ED34D1"/>
    <w:bookmarkStart w:id="41" w:name="_MON_1682697083"/>
    <w:bookmarkEnd w:id="41"/>
    <w:p w14:paraId="2E9B1A3E" w14:textId="245A9E59" w:rsidR="00ED34D1" w:rsidRDefault="007D71BE" w:rsidP="00ED34D1">
      <w:pPr>
        <w:keepNext/>
      </w:pPr>
      <w:r>
        <w:object w:dxaOrig="9360" w:dyaOrig="4213" w14:anchorId="2C28E1E7">
          <v:shape id="_x0000_i1033" type="#_x0000_t75" style="width:422.25pt;height:189.7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3" DrawAspect="Content" ObjectID="_1683563552" r:id="rId41"/>
        </w:object>
      </w:r>
    </w:p>
    <w:p w14:paraId="696189A7" w14:textId="309746F6" w:rsidR="00ED34D1" w:rsidRDefault="00ED34D1" w:rsidP="00ED34D1">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sidRPr="00ED34D1">
        <w:rPr>
          <w:rFonts w:ascii="Times New Roman" w:hAnsi="Times New Roman" w:cs="Times New Roman"/>
          <w:i w:val="0"/>
          <w:iCs w:val="0"/>
          <w:color w:val="auto"/>
          <w:sz w:val="22"/>
        </w:rPr>
        <w:fldChar w:fldCharType="begin"/>
      </w:r>
      <w:r w:rsidRPr="00ED34D1">
        <w:rPr>
          <w:rFonts w:ascii="Times New Roman" w:hAnsi="Times New Roman" w:cs="Times New Roman"/>
          <w:i w:val="0"/>
          <w:iCs w:val="0"/>
          <w:color w:val="auto"/>
          <w:sz w:val="22"/>
        </w:rPr>
        <w:instrText xml:space="preserve"> SEQ Figure \* ARABIC </w:instrText>
      </w:r>
      <w:r w:rsidRPr="00ED34D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9</w:t>
      </w:r>
      <w:r w:rsidRPr="00ED34D1">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B041663" w14:textId="77777777" w:rsidR="00CA59DD" w:rsidRPr="00CA59DD" w:rsidRDefault="00CA59DD" w:rsidP="00CA59DD"/>
    <w:bookmarkStart w:id="42" w:name="_MON_1682699175"/>
    <w:bookmarkEnd w:id="42"/>
    <w:p w14:paraId="789AA978" w14:textId="77777777" w:rsidR="00CA59DD" w:rsidRDefault="00CA59DD" w:rsidP="00CA59DD">
      <w:pPr>
        <w:keepNext/>
      </w:pPr>
      <w:r>
        <w:object w:dxaOrig="9360" w:dyaOrig="3188" w14:anchorId="373F41BC">
          <v:shape id="_x0000_i1034" type="#_x0000_t75" style="width:421.5pt;height:2in"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4" DrawAspect="Content" ObjectID="_1683563553" r:id="rId43"/>
        </w:object>
      </w:r>
    </w:p>
    <w:p w14:paraId="31C186F2" w14:textId="282C8891" w:rsidR="00ED34D1" w:rsidRDefault="00CA59DD" w:rsidP="00CA59DD">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sidRPr="00CA59DD">
        <w:rPr>
          <w:rFonts w:ascii="Times New Roman" w:hAnsi="Times New Roman" w:cs="Times New Roman"/>
          <w:i w:val="0"/>
          <w:iCs w:val="0"/>
          <w:color w:val="auto"/>
          <w:sz w:val="22"/>
        </w:rPr>
        <w:fldChar w:fldCharType="begin"/>
      </w:r>
      <w:r w:rsidRPr="00CA59DD">
        <w:rPr>
          <w:rFonts w:ascii="Times New Roman" w:hAnsi="Times New Roman" w:cs="Times New Roman"/>
          <w:i w:val="0"/>
          <w:iCs w:val="0"/>
          <w:color w:val="auto"/>
          <w:sz w:val="22"/>
        </w:rPr>
        <w:instrText xml:space="preserve"> SEQ Figure \* ARABIC </w:instrText>
      </w:r>
      <w:r w:rsidRPr="00CA59D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0</w:t>
      </w:r>
      <w:r w:rsidRPr="00CA59DD">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sidR="008A6B1E">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3" w:name="_MON_1682699803"/>
    <w:bookmarkEnd w:id="43"/>
    <w:p w14:paraId="04A0F4FC" w14:textId="7B977681" w:rsidR="008505E7" w:rsidRDefault="00F1514C" w:rsidP="008505E7">
      <w:pPr>
        <w:keepNext/>
      </w:pPr>
      <w:r>
        <w:object w:dxaOrig="9360" w:dyaOrig="12437" w14:anchorId="78F85EB1">
          <v:shape id="_x0000_i1035" type="#_x0000_t75" style="width:431.25pt;height:573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5" DrawAspect="Content" ObjectID="_1683563554" r:id="rId45"/>
        </w:object>
      </w:r>
    </w:p>
    <w:p w14:paraId="7F97AA49" w14:textId="37B8B2AD" w:rsidR="003A19A7" w:rsidRPr="008505E7" w:rsidRDefault="008505E7" w:rsidP="008505E7">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sidRPr="008505E7">
        <w:rPr>
          <w:rFonts w:ascii="Times New Roman" w:hAnsi="Times New Roman" w:cs="Times New Roman"/>
          <w:i w:val="0"/>
          <w:iCs w:val="0"/>
          <w:color w:val="auto"/>
          <w:sz w:val="22"/>
        </w:rPr>
        <w:fldChar w:fldCharType="begin"/>
      </w:r>
      <w:r w:rsidRPr="008505E7">
        <w:rPr>
          <w:rFonts w:ascii="Times New Roman" w:hAnsi="Times New Roman" w:cs="Times New Roman"/>
          <w:i w:val="0"/>
          <w:iCs w:val="0"/>
          <w:color w:val="auto"/>
          <w:sz w:val="22"/>
        </w:rPr>
        <w:instrText xml:space="preserve"> SEQ Figure \* ARABIC </w:instrText>
      </w:r>
      <w:r w:rsidRPr="008505E7">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1</w:t>
      </w:r>
      <w:r w:rsidRPr="008505E7">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p w14:paraId="059E05AF" w14:textId="53C678B6" w:rsidR="007D71BE" w:rsidRDefault="007D71BE" w:rsidP="00ED34D1"/>
    <w:p w14:paraId="4820824F" w14:textId="77777777" w:rsidR="000E2527" w:rsidRDefault="000E2527" w:rsidP="00ED34D1"/>
    <w:bookmarkStart w:id="44" w:name="_MON_1682700973"/>
    <w:bookmarkEnd w:id="44"/>
    <w:p w14:paraId="0011B5F0" w14:textId="01EBA4DE" w:rsidR="00935D9B" w:rsidRDefault="00935D9B" w:rsidP="00ED34D1">
      <w:r>
        <w:object w:dxaOrig="9360" w:dyaOrig="5617" w14:anchorId="427D672B">
          <v:shape id="_x0000_i1036" type="#_x0000_t75" style="width:431.25pt;height:258.7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6" DrawAspect="Content" ObjectID="_1683563555" r:id="rId47"/>
        </w:object>
      </w:r>
    </w:p>
    <w:p w14:paraId="545FAC33" w14:textId="5DED1041" w:rsidR="00935D9B" w:rsidRPr="00935D9B" w:rsidRDefault="00935D9B" w:rsidP="00935D9B">
      <w:pPr>
        <w:jc w:val="center"/>
      </w:pPr>
      <w:r w:rsidRPr="00935D9B">
        <w:rPr>
          <w:szCs w:val="22"/>
        </w:rPr>
        <w:t xml:space="preserve">Pseudocode represents general format of Query Response </w:t>
      </w:r>
      <w:r>
        <w:t xml:space="preserve"> </w:t>
      </w:r>
      <w:r>
        <w:br/>
      </w:r>
      <w:r w:rsidRPr="00935D9B">
        <w:rPr>
          <w:szCs w:val="22"/>
        </w:rPr>
        <w:t>included "Leaf Class" of search result</w:t>
      </w:r>
      <w:r w:rsidR="00D624A8">
        <w:rPr>
          <w:szCs w:val="22"/>
        </w:rPr>
        <w:t xml:space="preserve"> (Continued)</w:t>
      </w:r>
    </w:p>
    <w:p w14:paraId="52C36593" w14:textId="77777777" w:rsidR="00ED34D1" w:rsidRDefault="00ED34D1" w:rsidP="004A6782">
      <w:pPr>
        <w:pStyle w:val="ListParagraph"/>
        <w:keepNext/>
        <w:spacing w:after="0" w:line="360" w:lineRule="auto"/>
        <w:ind w:left="0"/>
        <w:jc w:val="thaiDistribute"/>
        <w:rPr>
          <w:rFonts w:ascii="Times New Roman" w:hAnsi="Times New Roman" w:cs="Times New Roman"/>
          <w:sz w:val="24"/>
          <w:szCs w:val="24"/>
        </w:rPr>
      </w:pPr>
    </w:p>
    <w:bookmarkStart w:id="45" w:name="_MON_1681308970"/>
    <w:bookmarkEnd w:id="45"/>
    <w:p w14:paraId="4E636632" w14:textId="23360368" w:rsidR="00ED0310" w:rsidRDefault="00ED0310" w:rsidP="00ED0310">
      <w:pPr>
        <w:pStyle w:val="ListParagraph"/>
        <w:keepNext/>
        <w:spacing w:after="0" w:line="360" w:lineRule="auto"/>
        <w:ind w:left="0"/>
        <w:jc w:val="thaiDistribute"/>
      </w:pPr>
      <w:r>
        <w:rPr>
          <w:rFonts w:ascii="Times New Roman" w:hAnsi="Times New Roman" w:cs="Times New Roman"/>
          <w:sz w:val="24"/>
          <w:szCs w:val="24"/>
        </w:rPr>
        <w:object w:dxaOrig="9360" w:dyaOrig="10312" w14:anchorId="3E9F0D2C">
          <v:shape id="_x0000_i1037" type="#_x0000_t75" style="width:416.25pt;height:481.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7" DrawAspect="Content" ObjectID="_1683563556" r:id="rId49"/>
        </w:object>
      </w:r>
    </w:p>
    <w:p w14:paraId="2A0102CF" w14:textId="075AA549" w:rsidR="008E49EE" w:rsidRDefault="00ED0310" w:rsidP="00427E39">
      <w:pPr>
        <w:pStyle w:val="Caption"/>
        <w:jc w:val="center"/>
        <w:rPr>
          <w:rFonts w:ascii="Times New Roman" w:hAnsi="Times New Roman" w:cs="Times New Roman"/>
          <w:i w:val="0"/>
          <w:iCs w:val="0"/>
          <w:color w:val="auto"/>
          <w:sz w:val="22"/>
        </w:rPr>
      </w:pPr>
      <w:bookmarkStart w:id="46" w:name="_Ref70696482"/>
      <w:r w:rsidRPr="00ED0310">
        <w:rPr>
          <w:rFonts w:ascii="Times New Roman" w:hAnsi="Times New Roman" w:cs="Times New Roman"/>
          <w:i w:val="0"/>
          <w:iCs w:val="0"/>
          <w:color w:val="auto"/>
          <w:sz w:val="22"/>
        </w:rPr>
        <w:t xml:space="preserve">Figure </w:t>
      </w:r>
      <w:r w:rsidR="001239D0">
        <w:rPr>
          <w:rFonts w:ascii="Times New Roman" w:hAnsi="Times New Roman" w:cs="Times New Roman"/>
          <w:i w:val="0"/>
          <w:iCs w:val="0"/>
          <w:color w:val="auto"/>
          <w:sz w:val="22"/>
        </w:rPr>
        <w:fldChar w:fldCharType="begin"/>
      </w:r>
      <w:r w:rsidR="001239D0">
        <w:rPr>
          <w:rFonts w:ascii="Times New Roman" w:hAnsi="Times New Roman" w:cs="Times New Roman"/>
          <w:i w:val="0"/>
          <w:iCs w:val="0"/>
          <w:color w:val="auto"/>
          <w:sz w:val="22"/>
        </w:rPr>
        <w:instrText xml:space="preserve"> SEQ Figure \* ARABIC </w:instrText>
      </w:r>
      <w:r w:rsidR="001239D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2</w:t>
      </w:r>
      <w:r w:rsidR="001239D0">
        <w:rPr>
          <w:rFonts w:ascii="Times New Roman" w:hAnsi="Times New Roman" w:cs="Times New Roman"/>
          <w:i w:val="0"/>
          <w:iCs w:val="0"/>
          <w:color w:val="auto"/>
          <w:sz w:val="22"/>
        </w:rPr>
        <w:fldChar w:fldCharType="end"/>
      </w:r>
      <w:bookmarkEnd w:id="46"/>
      <w:r w:rsidRPr="00ED0310">
        <w:rPr>
          <w:rFonts w:ascii="Times New Roman" w:hAnsi="Times New Roman" w:cs="Times New Roman"/>
          <w:i w:val="0"/>
          <w:iCs w:val="0"/>
          <w:color w:val="auto"/>
          <w:sz w:val="22"/>
        </w:rPr>
        <w:t xml:space="preserve"> XML Code Snippet of </w:t>
      </w:r>
      <w:proofErr w:type="spellStart"/>
      <w:r w:rsidRPr="00ED0310">
        <w:rPr>
          <w:rFonts w:ascii="Times New Roman" w:hAnsi="Times New Roman" w:cs="Times New Roman"/>
          <w:i w:val="0"/>
          <w:iCs w:val="0"/>
          <w:color w:val="auto"/>
          <w:sz w:val="22"/>
        </w:rPr>
        <w:t>RegistryStoredQueryRequest</w:t>
      </w:r>
      <w:proofErr w:type="spellEnd"/>
      <w:r w:rsidRPr="00ED0310">
        <w:rPr>
          <w:rFonts w:ascii="Times New Roman" w:hAnsi="Times New Roman" w:cs="Times New Roman"/>
          <w:i w:val="0"/>
          <w:iCs w:val="0"/>
          <w:color w:val="auto"/>
          <w:sz w:val="22"/>
        </w:rPr>
        <w:t xml:space="preserve"> [ITI-18] Transaction Sample</w:t>
      </w:r>
    </w:p>
    <w:p w14:paraId="601D959A" w14:textId="77777777" w:rsidR="007F4E91" w:rsidRDefault="007F4E91" w:rsidP="00D76C98"/>
    <w:p w14:paraId="4641FF73" w14:textId="77777777" w:rsidR="007F4E91" w:rsidRDefault="007F4E91" w:rsidP="00D76C98"/>
    <w:p w14:paraId="101C18E2" w14:textId="77777777" w:rsidR="007F4E91" w:rsidRDefault="007F4E91" w:rsidP="00D76C98"/>
    <w:p w14:paraId="332EE3D9" w14:textId="77777777" w:rsidR="007F4E91" w:rsidRDefault="007F4E91" w:rsidP="00D76C98"/>
    <w:p w14:paraId="60843E96" w14:textId="77777777" w:rsidR="007F4E91" w:rsidRDefault="007F4E91" w:rsidP="00D76C98"/>
    <w:p w14:paraId="0DD624B7" w14:textId="77777777" w:rsidR="007F4E91" w:rsidRDefault="007F4E91" w:rsidP="00D76C98"/>
    <w:bookmarkStart w:id="47" w:name="_MON_1681526865"/>
    <w:bookmarkEnd w:id="47"/>
    <w:p w14:paraId="4C8948A0" w14:textId="77777777" w:rsidR="007F4E91" w:rsidRDefault="007F4E91" w:rsidP="007F4E91">
      <w:pPr>
        <w:keepNext/>
      </w:pPr>
      <w:r>
        <w:object w:dxaOrig="9360" w:dyaOrig="12727" w14:anchorId="3ACA0566">
          <v:shape id="_x0000_i1038" type="#_x0000_t75" style="width:412.5pt;height:560.2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8" DrawAspect="Content" ObjectID="_1683563557" r:id="rId51"/>
        </w:object>
      </w:r>
    </w:p>
    <w:p w14:paraId="7A282D1E" w14:textId="36D28442" w:rsidR="00D76C98" w:rsidRPr="007F4E91" w:rsidRDefault="007F4E91" w:rsidP="007F4E91">
      <w:pPr>
        <w:pStyle w:val="Caption"/>
        <w:jc w:val="center"/>
        <w:rPr>
          <w:rFonts w:ascii="Times New Roman" w:hAnsi="Times New Roman" w:cs="Times New Roman"/>
          <w:i w:val="0"/>
          <w:iCs w:val="0"/>
          <w:color w:val="auto"/>
          <w:sz w:val="22"/>
        </w:rPr>
      </w:pPr>
      <w:bookmarkStart w:id="48" w:name="_Ref70914739"/>
      <w:r w:rsidRPr="007F4E91">
        <w:rPr>
          <w:rFonts w:ascii="Times New Roman" w:hAnsi="Times New Roman" w:cs="Times New Roman"/>
          <w:i w:val="0"/>
          <w:iCs w:val="0"/>
          <w:color w:val="auto"/>
          <w:sz w:val="22"/>
        </w:rPr>
        <w:t xml:space="preserve">Figure </w:t>
      </w:r>
      <w:r w:rsidRPr="007F4E91">
        <w:rPr>
          <w:rFonts w:ascii="Times New Roman" w:hAnsi="Times New Roman" w:cs="Times New Roman"/>
          <w:i w:val="0"/>
          <w:iCs w:val="0"/>
          <w:color w:val="auto"/>
          <w:sz w:val="22"/>
        </w:rPr>
        <w:fldChar w:fldCharType="begin"/>
      </w:r>
      <w:r w:rsidRPr="007F4E91">
        <w:rPr>
          <w:rFonts w:ascii="Times New Roman" w:hAnsi="Times New Roman" w:cs="Times New Roman"/>
          <w:i w:val="0"/>
          <w:iCs w:val="0"/>
          <w:color w:val="auto"/>
          <w:sz w:val="22"/>
        </w:rPr>
        <w:instrText xml:space="preserve"> SEQ Figure \* ARABIC </w:instrText>
      </w:r>
      <w:r w:rsidRPr="007F4E9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3</w:t>
      </w:r>
      <w:r w:rsidRPr="007F4E91">
        <w:rPr>
          <w:rFonts w:ascii="Times New Roman" w:hAnsi="Times New Roman" w:cs="Times New Roman"/>
          <w:i w:val="0"/>
          <w:iCs w:val="0"/>
          <w:color w:val="auto"/>
          <w:sz w:val="22"/>
        </w:rPr>
        <w:fldChar w:fldCharType="end"/>
      </w:r>
      <w:bookmarkEnd w:id="48"/>
      <w:r w:rsidRPr="007F4E91">
        <w:rPr>
          <w:rFonts w:ascii="Times New Roman" w:hAnsi="Times New Roman" w:cs="Times New Roman"/>
          <w:i w:val="0"/>
          <w:iCs w:val="0"/>
          <w:color w:val="auto"/>
          <w:sz w:val="22"/>
        </w:rPr>
        <w:t xml:space="preserve"> XML Code Snippet of </w:t>
      </w:r>
      <w:proofErr w:type="spellStart"/>
      <w:r w:rsidRPr="007F4E91">
        <w:rPr>
          <w:rFonts w:ascii="Times New Roman" w:hAnsi="Times New Roman" w:cs="Times New Roman"/>
          <w:i w:val="0"/>
          <w:iCs w:val="0"/>
          <w:color w:val="auto"/>
          <w:sz w:val="22"/>
        </w:rPr>
        <w:t>RegistryStoredQueryResponse</w:t>
      </w:r>
      <w:proofErr w:type="spellEnd"/>
      <w:r w:rsidRPr="007F4E91">
        <w:rPr>
          <w:rFonts w:ascii="Times New Roman" w:hAnsi="Times New Roman" w:cs="Times New Roman"/>
          <w:i w:val="0"/>
          <w:iCs w:val="0"/>
          <w:color w:val="auto"/>
          <w:sz w:val="22"/>
        </w:rPr>
        <w:t xml:space="preserve"> Transaction Sample</w:t>
      </w:r>
    </w:p>
    <w:p w14:paraId="63B698C5" w14:textId="77777777" w:rsidR="007F4E91" w:rsidRDefault="007F4E91" w:rsidP="00D76C98"/>
    <w:p w14:paraId="44BA3C3F" w14:textId="77777777" w:rsidR="007F4E91" w:rsidRDefault="007F4E91" w:rsidP="00D76C98"/>
    <w:p w14:paraId="78D13A1A" w14:textId="77777777" w:rsidR="007F4E91" w:rsidRDefault="007F4E91" w:rsidP="00D76C98"/>
    <w:bookmarkStart w:id="49" w:name="_MON_1681526969"/>
    <w:bookmarkEnd w:id="49"/>
    <w:p w14:paraId="6C3D051B" w14:textId="393E7906" w:rsidR="007F4E91" w:rsidRDefault="007F4E91" w:rsidP="007F4E91">
      <w:r>
        <w:object w:dxaOrig="9360" w:dyaOrig="12622" w14:anchorId="7BF9D105">
          <v:shape id="_x0000_i1039" type="#_x0000_t75" style="width:412.5pt;height:555.7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9" DrawAspect="Content" ObjectID="_1683563558" r:id="rId53"/>
        </w:object>
      </w:r>
    </w:p>
    <w:p w14:paraId="61FACCF1" w14:textId="686719D9"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0C044A45" w14:textId="77777777" w:rsidR="007F4E91" w:rsidRDefault="007F4E91" w:rsidP="00D76C98"/>
    <w:p w14:paraId="2E699D41" w14:textId="77777777" w:rsidR="007F4E91" w:rsidRDefault="007F4E91" w:rsidP="00D76C98"/>
    <w:p w14:paraId="59085A05" w14:textId="77777777" w:rsidR="007F4E91" w:rsidRDefault="007F4E91" w:rsidP="00D76C98"/>
    <w:bookmarkStart w:id="50" w:name="_MON_1681527107"/>
    <w:bookmarkEnd w:id="50"/>
    <w:p w14:paraId="517489F8" w14:textId="119C2267" w:rsidR="007F4E91" w:rsidRDefault="007F4E91" w:rsidP="007F4E91">
      <w:r>
        <w:object w:dxaOrig="9360" w:dyaOrig="12622" w14:anchorId="423D6B2F">
          <v:shape id="_x0000_i1040" type="#_x0000_t75" style="width:412.5pt;height:555.7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0" DrawAspect="Content" ObjectID="_1683563559" r:id="rId55"/>
        </w:object>
      </w:r>
    </w:p>
    <w:p w14:paraId="05AA199D"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53436A6C" w14:textId="77777777" w:rsidR="007F4E91" w:rsidRDefault="007F4E91" w:rsidP="00D76C98"/>
    <w:p w14:paraId="028362A7" w14:textId="77777777" w:rsidR="007F4E91" w:rsidRDefault="007F4E91" w:rsidP="00D76C98"/>
    <w:p w14:paraId="653570C1" w14:textId="77777777" w:rsidR="007F4E91" w:rsidRDefault="007F4E91" w:rsidP="00D76C98"/>
    <w:bookmarkStart w:id="51" w:name="_MON_1681527148"/>
    <w:bookmarkEnd w:id="51"/>
    <w:p w14:paraId="2E9E784F" w14:textId="659A8BC1" w:rsidR="007F4E91" w:rsidRDefault="007F4E91" w:rsidP="007F4E91">
      <w:r>
        <w:object w:dxaOrig="9360" w:dyaOrig="12622" w14:anchorId="107A4DDD">
          <v:shape id="_x0000_i1041" type="#_x0000_t75" style="width:412.5pt;height:555.7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1" DrawAspect="Content" ObjectID="_1683563560" r:id="rId57"/>
        </w:object>
      </w:r>
    </w:p>
    <w:p w14:paraId="30146C45"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44C24613" w14:textId="77777777" w:rsidR="007F4E91" w:rsidRDefault="007F4E91" w:rsidP="00D76C98"/>
    <w:p w14:paraId="680CEFDE" w14:textId="77777777" w:rsidR="007F4E91" w:rsidRDefault="007F4E91" w:rsidP="00D76C98"/>
    <w:p w14:paraId="51C2F90D" w14:textId="77777777" w:rsidR="007F4E91" w:rsidRDefault="007F4E91" w:rsidP="00D76C98"/>
    <w:bookmarkStart w:id="52" w:name="_MON_1681527178"/>
    <w:bookmarkEnd w:id="52"/>
    <w:p w14:paraId="783C7A82" w14:textId="07FBC3F3" w:rsidR="007F4E91" w:rsidRPr="00D76C98" w:rsidRDefault="007F4E91" w:rsidP="007F4E91">
      <w:r>
        <w:object w:dxaOrig="9360" w:dyaOrig="8057" w14:anchorId="4334C304">
          <v:shape id="_x0000_i1042" type="#_x0000_t75" style="width:412.5pt;height:354.7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2" DrawAspect="Content" ObjectID="_1683563561" r:id="rId59"/>
        </w:object>
      </w:r>
    </w:p>
    <w:p w14:paraId="074F530A" w14:textId="77777777" w:rsidR="007F4E91" w:rsidRPr="007F4E91" w:rsidRDefault="007F4E91" w:rsidP="007F4E91">
      <w:pPr>
        <w:jc w:val="center"/>
      </w:pPr>
      <w:r w:rsidRPr="007F4E91">
        <w:rPr>
          <w:szCs w:val="22"/>
        </w:rPr>
        <w:t xml:space="preserve">XML Code Snippet of </w:t>
      </w:r>
      <w:proofErr w:type="spellStart"/>
      <w:r w:rsidRPr="007F4E91">
        <w:rPr>
          <w:szCs w:val="22"/>
        </w:rPr>
        <w:t>RegistryStoredQueryResponse</w:t>
      </w:r>
      <w:proofErr w:type="spellEnd"/>
      <w:r w:rsidRPr="007F4E91">
        <w:rPr>
          <w:szCs w:val="22"/>
        </w:rPr>
        <w:t xml:space="preserve"> Transaction Sample (Continued)</w:t>
      </w:r>
    </w:p>
    <w:p w14:paraId="3DF7289E" w14:textId="4DDE0F16" w:rsidR="00116533" w:rsidRDefault="00116533" w:rsidP="00ED0310"/>
    <w:p w14:paraId="6DD70287" w14:textId="77777777" w:rsidR="0099128B" w:rsidRDefault="0099128B"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46585EB" w14:textId="6A0F73B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lastRenderedPageBreak/>
        <w:t xml:space="preserve">4.4 XDS Document Registry </w:t>
      </w:r>
      <w:proofErr w:type="spellStart"/>
      <w:r w:rsidRPr="008E49EE">
        <w:rPr>
          <w:rFonts w:ascii="Times New Roman" w:hAnsi="Times New Roman" w:cs="Times New Roman"/>
          <w:b/>
          <w:bCs/>
          <w:sz w:val="28"/>
        </w:rPr>
        <w:t>Blockhain</w:t>
      </w:r>
      <w:proofErr w:type="spellEnd"/>
      <w:r w:rsidRPr="008E49EE">
        <w:rPr>
          <w:rFonts w:ascii="Times New Roman" w:hAnsi="Times New Roman" w:cs="Times New Roman"/>
          <w:b/>
          <w:bCs/>
          <w:sz w:val="28"/>
        </w:rPr>
        <w:t xml:space="preserve"> process flow</w:t>
      </w:r>
    </w:p>
    <w:p w14:paraId="076D356F" w14:textId="5882E2F8"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 xml:space="preserve">The flow is separated into two parts including document registering and document query. For document registering, XDS Document Repository Actor registe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stored within XDS Document Registry Blockchain providing search operation type and some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as search keyword via ITI-18 transaction. XDS Document Registry will check if the transaction is ITI-18 before performing search operation matching specified search type using provided keyword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Pr="009C2407" w:rsidRDefault="000B561A" w:rsidP="00D5059D">
      <w:pPr>
        <w:pStyle w:val="ListParagraph"/>
        <w:spacing w:line="360" w:lineRule="auto"/>
        <w:ind w:left="0"/>
        <w:jc w:val="thaiDistribute"/>
        <w:rPr>
          <w:rFonts w:ascii="Times New Roman" w:hAnsi="Times New Roman" w:cs="Times New Roman"/>
          <w:sz w:val="24"/>
          <w:szCs w:val="24"/>
        </w:rPr>
      </w:pPr>
      <w:r w:rsidRPr="009C2407">
        <w:rPr>
          <w:rFonts w:ascii="Times New Roman" w:hAnsi="Times New Roman" w:cs="Times New Roman"/>
          <w:sz w:val="24"/>
          <w:szCs w:val="24"/>
        </w:rPr>
        <w:tab/>
      </w:r>
      <w:r w:rsidR="00D64A8F" w:rsidRPr="009C2407">
        <w:rPr>
          <w:rFonts w:ascii="Times New Roman" w:hAnsi="Times New Roman" w:cs="Times New Roman"/>
          <w:sz w:val="24"/>
          <w:szCs w:val="24"/>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lastRenderedPageBreak/>
        <w:t>4.6 Blockchain setup</w:t>
      </w:r>
    </w:p>
    <w:p w14:paraId="78B278A5" w14:textId="64A75A2D"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r w:rsidR="001F4822" w:rsidRPr="007639D4">
        <w:rPr>
          <w:rFonts w:ascii="Times New Roman" w:hAnsi="Times New Roman" w:cs="Times New Roman"/>
          <w:sz w:val="24"/>
          <w:szCs w:val="24"/>
        </w:rPr>
        <w:t>who</w:t>
      </w:r>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4]","plainTextFormattedCitation":"[34]","previouslyFormattedCitation":"[33]"},"properties":{"noteIndex":0},"schema":"https://github.com/citation-style-language/schema/raw/master/csl-citation.json"}</w:instrText>
      </w:r>
      <w:r w:rsidRPr="007639D4">
        <w:rPr>
          <w:rFonts w:ascii="Times New Roman" w:hAnsi="Times New Roman" w:cs="Times New Roman"/>
          <w:sz w:val="24"/>
          <w:szCs w:val="24"/>
        </w:rPr>
        <w:fldChar w:fldCharType="separate"/>
      </w:r>
      <w:r w:rsidR="00C41FD3" w:rsidRPr="00C41FD3">
        <w:rPr>
          <w:rFonts w:ascii="Times New Roman" w:hAnsi="Times New Roman" w:cs="Times New Roman"/>
          <w:noProof/>
          <w:sz w:val="24"/>
          <w:szCs w:val="24"/>
        </w:rPr>
        <w:t>[34]</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5]","plainTextFormattedCitation":"[35]","previouslyFormattedCitation":"[34]"},"properties":{"noteIndex":0},"schema":"https://github.com/citation-style-language/schema/raw/master/csl-citation.json"}</w:instrText>
      </w:r>
      <w:r w:rsidRPr="007639D4">
        <w:rPr>
          <w:rFonts w:ascii="Times New Roman" w:hAnsi="Times New Roman" w:cs="Times New Roman"/>
          <w:sz w:val="24"/>
          <w:szCs w:val="24"/>
        </w:rPr>
        <w:fldChar w:fldCharType="separate"/>
      </w:r>
      <w:r w:rsidR="00C41FD3" w:rsidRPr="00C41FD3">
        <w:rPr>
          <w:rFonts w:ascii="Times New Roman" w:hAnsi="Times New Roman" w:cs="Times New Roman"/>
          <w:noProof/>
          <w:sz w:val="24"/>
          <w:szCs w:val="24"/>
        </w:rPr>
        <w:t>[35]</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Pr="007639D4">
        <w:rPr>
          <w:rFonts w:ascii="Times New Roman" w:hAnsi="Times New Roman" w:cs="Times New Roman"/>
          <w:sz w:val="24"/>
          <w:szCs w:val="24"/>
        </w:rPr>
        <w:t>XDS.b</w:t>
      </w:r>
      <w:proofErr w:type="spellEnd"/>
      <w:r w:rsidRPr="007639D4">
        <w:rPr>
          <w:rFonts w:ascii="Times New Roman" w:hAnsi="Times New Roman" w:cs="Times New Roman"/>
          <w:sz w:val="24"/>
          <w:szCs w:val="24"/>
        </w:rPr>
        <w:t xml:space="preserve"> profile</w:t>
      </w:r>
      <w:r w:rsidR="008239B2">
        <w:rPr>
          <w:rFonts w:ascii="Times New Roman" w:hAnsi="Times New Roman" w:cs="Times New Roman"/>
          <w:sz w:val="24"/>
          <w:szCs w:val="24"/>
        </w:rPr>
        <w:t xml:space="preserve">. Remix IDE available at </w:t>
      </w:r>
      <w:hyperlink r:id="rId60" w:history="1">
        <w:r w:rsidR="008239B2" w:rsidRPr="00594756">
          <w:rPr>
            <w:rStyle w:val="Hyperlink"/>
            <w:rFonts w:ascii="Times New Roman" w:hAnsi="Times New Roman" w:cs="Times New Roman"/>
            <w:sz w:val="24"/>
            <w:szCs w:val="24"/>
          </w:rPr>
          <w:t>https://remix.ethereum.org/</w:t>
        </w:r>
      </w:hyperlink>
      <w:r w:rsidR="008239B2">
        <w:rPr>
          <w:rFonts w:ascii="Times New Roman" w:hAnsi="Times New Roman" w:cs="Times New Roman"/>
          <w:sz w:val="24"/>
          <w:szCs w:val="24"/>
        </w:rPr>
        <w:t xml:space="preserve"> . </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43289169" w14:textId="065F4E60" w:rsidR="007B5A1A"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 xml:space="preserve">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1F3469F5" w:rsidR="006C354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7B5A1A">
        <w:rPr>
          <w:rFonts w:ascii="Times New Roman" w:hAnsi="Times New Roman" w:cs="Times New Roman"/>
          <w:sz w:val="24"/>
          <w:szCs w:val="24"/>
        </w:rPr>
        <w:t xml:space="preserve">. Quorum sources code provided by community available at </w:t>
      </w:r>
      <w:hyperlink r:id="rId61" w:history="1">
        <w:r w:rsidR="007B5A1A" w:rsidRPr="00594756">
          <w:rPr>
            <w:rStyle w:val="Hyperlink"/>
            <w:rFonts w:ascii="Times New Roman" w:hAnsi="Times New Roman" w:cs="Times New Roman"/>
            <w:sz w:val="24"/>
            <w:szCs w:val="24"/>
          </w:rPr>
          <w:t>https://github.com/ConsenSys/quorum</w:t>
        </w:r>
      </w:hyperlink>
      <w:r w:rsidR="007B5A1A">
        <w:rPr>
          <w:rFonts w:ascii="Times New Roman" w:hAnsi="Times New Roman" w:cs="Times New Roman"/>
          <w:sz w:val="24"/>
          <w:szCs w:val="24"/>
        </w:rPr>
        <w:t xml:space="preserve"> and 7-Nodes Example  at </w:t>
      </w:r>
      <w:hyperlink r:id="rId62" w:history="1">
        <w:r w:rsidR="007B5A1A" w:rsidRPr="00594756">
          <w:rPr>
            <w:rStyle w:val="Hyperlink"/>
            <w:rFonts w:ascii="Times New Roman" w:hAnsi="Times New Roman" w:cs="Times New Roman"/>
            <w:sz w:val="24"/>
            <w:szCs w:val="24"/>
          </w:rPr>
          <w:t>https://github.com/ConsenSys/quorum-examples/tree/master/examples/7nodes</w:t>
        </w:r>
      </w:hyperlink>
      <w:r w:rsidR="007B5A1A">
        <w:rPr>
          <w:rFonts w:ascii="Times New Roman" w:hAnsi="Times New Roman" w:cs="Times New Roman"/>
          <w:sz w:val="24"/>
          <w:szCs w:val="24"/>
        </w:rPr>
        <w:t xml:space="preserve"> </w:t>
      </w:r>
    </w:p>
    <w:p w14:paraId="4C72154B" w14:textId="4FA7AC65" w:rsidR="008239B2" w:rsidRDefault="008239B2" w:rsidP="00D5059D">
      <w:pPr>
        <w:pStyle w:val="ListParagraph"/>
        <w:spacing w:line="360" w:lineRule="auto"/>
        <w:ind w:left="0"/>
        <w:jc w:val="thaiDistribute"/>
        <w:rPr>
          <w:rFonts w:ascii="Times New Roman" w:hAnsi="Times New Roman" w:cs="Times New Roman"/>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lastRenderedPageBreak/>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FC04F4">
        <w:rPr>
          <w:rFonts w:ascii="Times New Roman" w:hAnsi="Times New Roman" w:cs="Times New Roman"/>
          <w:sz w:val="24"/>
          <w:szCs w:val="24"/>
        </w:rPr>
        <w:t>XDS.b</w:t>
      </w:r>
      <w:proofErr w:type="spellEnd"/>
      <w:r w:rsidRPr="00FC04F4">
        <w:rPr>
          <w:rFonts w:ascii="Times New Roman" w:hAnsi="Times New Roman" w:cs="Times New Roman"/>
          <w:sz w:val="24"/>
          <w:szCs w:val="24"/>
        </w:rPr>
        <w:t xml:space="preserve">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 xml:space="preserve">4.10 Utilize </w:t>
      </w:r>
      <w:proofErr w:type="spellStart"/>
      <w:r w:rsidRPr="00B527B9">
        <w:rPr>
          <w:rFonts w:ascii="Times New Roman" w:hAnsi="Times New Roman" w:cs="Times New Roman"/>
          <w:b/>
          <w:bCs/>
          <w:sz w:val="28"/>
        </w:rPr>
        <w:t>Javascript</w:t>
      </w:r>
      <w:proofErr w:type="spellEnd"/>
      <w:r w:rsidRPr="00B527B9">
        <w:rPr>
          <w:rFonts w:ascii="Times New Roman" w:hAnsi="Times New Roman" w:cs="Times New Roman"/>
          <w:b/>
          <w:bCs/>
          <w:sz w:val="28"/>
        </w:rPr>
        <w:t xml:space="preserve">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called "Web3JS" which allows the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lastRenderedPageBreak/>
        <w:t>4.12 Implementing Document Registry Smart Contract</w:t>
      </w:r>
    </w:p>
    <w:p w14:paraId="2F79FF79" w14:textId="35DC68CE" w:rsidR="00587F19" w:rsidRDefault="00E33AA3" w:rsidP="00D5059D">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w:t>
      </w:r>
      <w:r w:rsidR="00B66AA7">
        <w:rPr>
          <w:rFonts w:ascii="Times New Roman" w:hAnsi="Times New Roman" w:cs="Times New Roman"/>
          <w:sz w:val="24"/>
          <w:szCs w:val="24"/>
        </w:rPr>
        <w:t>Metadata</w:t>
      </w:r>
      <w:r w:rsidRPr="00E33AA3">
        <w:rPr>
          <w:rFonts w:ascii="Times New Roman" w:hAnsi="Times New Roman" w:cs="Times New Roman"/>
          <w:sz w:val="24"/>
          <w:szCs w:val="24"/>
        </w:rPr>
        <w:t xml:space="preserve">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r w:rsidR="00AD3FD3">
        <w:rPr>
          <w:rFonts w:ascii="Times New Roman" w:hAnsi="Times New Roman" w:hint="cs"/>
          <w:sz w:val="24"/>
          <w:szCs w:val="24"/>
          <w:cs/>
        </w:rPr>
        <w:t xml:space="preserve"> </w:t>
      </w:r>
      <w:r w:rsidR="00587F19">
        <w:rPr>
          <w:rFonts w:ascii="Times New Roman" w:hAnsi="Times New Roman"/>
          <w:sz w:val="24"/>
          <w:szCs w:val="24"/>
        </w:rPr>
        <w:t xml:space="preserve">Due to limit of Smart Contract that it cannot hold variable more than 15 variables and its size are limited by supplied gas so, in </w:t>
      </w:r>
      <w:r w:rsidR="00587F19" w:rsidRPr="00AD3FD3">
        <w:rPr>
          <w:rFonts w:ascii="Times New Roman" w:hAnsi="Times New Roman"/>
          <w:sz w:val="24"/>
          <w:szCs w:val="24"/>
        </w:rPr>
        <w:fldChar w:fldCharType="begin"/>
      </w:r>
      <w:r w:rsidR="00587F19" w:rsidRPr="00AD3FD3">
        <w:rPr>
          <w:rFonts w:ascii="Times New Roman" w:hAnsi="Times New Roman"/>
          <w:sz w:val="24"/>
          <w:szCs w:val="24"/>
        </w:rPr>
        <w:instrText xml:space="preserve"> REF _Ref70917482 \h  \* MERGEFORMAT </w:instrText>
      </w:r>
      <w:r w:rsidR="00587F19" w:rsidRPr="00AD3FD3">
        <w:rPr>
          <w:rFonts w:ascii="Times New Roman" w:hAnsi="Times New Roman"/>
          <w:sz w:val="24"/>
          <w:szCs w:val="24"/>
        </w:rPr>
      </w:r>
      <w:r w:rsidR="00587F19" w:rsidRPr="00AD3FD3">
        <w:rPr>
          <w:rFonts w:ascii="Times New Roman" w:hAnsi="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14</w:t>
      </w:r>
      <w:r w:rsidR="00587F19" w:rsidRPr="00AD3FD3">
        <w:rPr>
          <w:rFonts w:ascii="Times New Roman" w:hAnsi="Times New Roman"/>
          <w:sz w:val="24"/>
          <w:szCs w:val="24"/>
        </w:rPr>
        <w:fldChar w:fldCharType="end"/>
      </w:r>
      <w:r w:rsidR="00587F19">
        <w:rPr>
          <w:rFonts w:ascii="Times New Roman" w:hAnsi="Times New Roman"/>
          <w:sz w:val="24"/>
          <w:szCs w:val="24"/>
        </w:rPr>
        <w:t xml:space="preserve">, </w:t>
      </w:r>
      <w:r w:rsidR="009F787E" w:rsidRPr="009F787E">
        <w:rPr>
          <w:rFonts w:ascii="Times New Roman" w:hAnsi="Times New Roman"/>
          <w:color w:val="000000" w:themeColor="text1"/>
          <w:sz w:val="24"/>
          <w:szCs w:val="24"/>
        </w:rPr>
        <w:t xml:space="preserve">we only utilize Smart Contract to act as simple text storage without the usage of many variables. Convert the entire set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2 form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to be stored in Smart Contract. The first form is assorted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JSON achieved from the XML interpreter program. This form will be used by the search program for matching with search keywords input from Document Consumer. The second form is raw XML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which will be returned as query result to Document Consumer. This maintains the compatibility with the traditional XDS system which Document Registry would simply return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from its database in XML format. Additionally, to avoid data misplacement in Smart Contract, each contract will be issued with a numeral document id to keep track number of documents stored in Blockchain Smart Contract. The search program can then check for </w:t>
      </w:r>
      <w:proofErr w:type="gramStart"/>
      <w:r w:rsidR="009F787E" w:rsidRPr="009F787E">
        <w:rPr>
          <w:rFonts w:ascii="Times New Roman" w:hAnsi="Times New Roman"/>
          <w:color w:val="000000" w:themeColor="text1"/>
          <w:sz w:val="24"/>
          <w:szCs w:val="24"/>
        </w:rPr>
        <w:t>a number of</w:t>
      </w:r>
      <w:proofErr w:type="gramEnd"/>
      <w:r w:rsidR="009F787E" w:rsidRPr="009F787E">
        <w:rPr>
          <w:rFonts w:ascii="Times New Roman" w:hAnsi="Times New Roman"/>
          <w:color w:val="000000" w:themeColor="text1"/>
          <w:sz w:val="24"/>
          <w:szCs w:val="24"/>
        </w:rPr>
        <w:t xml:space="preserve"> the latest document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published into Blockchain Smart Contract and perform a sequential search started from the first to the last documents.</w:t>
      </w:r>
    </w:p>
    <w:p w14:paraId="232CC5F7" w14:textId="77777777" w:rsidR="00B9157C" w:rsidRPr="00726BB5" w:rsidRDefault="00B9157C" w:rsidP="00D5059D">
      <w:pPr>
        <w:pStyle w:val="ListParagraph"/>
        <w:spacing w:line="360" w:lineRule="auto"/>
        <w:ind w:left="0"/>
        <w:jc w:val="thaiDistribute"/>
        <w:rPr>
          <w:rFonts w:ascii="Times New Roman" w:hAnsi="Times New Roman"/>
          <w:sz w:val="24"/>
          <w:szCs w:val="24"/>
        </w:rPr>
      </w:pPr>
    </w:p>
    <w:p w14:paraId="3FB406CD" w14:textId="77777777" w:rsidR="00672226" w:rsidRDefault="00672226" w:rsidP="001710E0">
      <w:pPr>
        <w:pStyle w:val="ListParagraph"/>
        <w:keepNext/>
        <w:spacing w:after="0" w:line="360" w:lineRule="auto"/>
        <w:ind w:left="0"/>
        <w:jc w:val="thaiDistribute"/>
        <w:rPr>
          <w:rFonts w:ascii="Times New Roman" w:hAnsi="Times New Roman" w:cs="Times New Roman"/>
          <w:sz w:val="24"/>
          <w:szCs w:val="24"/>
        </w:rPr>
      </w:pPr>
    </w:p>
    <w:bookmarkStart w:id="53" w:name="_MON_1681529912"/>
    <w:bookmarkEnd w:id="53"/>
    <w:p w14:paraId="2C6BB29C" w14:textId="39D872AC" w:rsidR="001710E0" w:rsidRDefault="00F1584B" w:rsidP="001710E0">
      <w:pPr>
        <w:pStyle w:val="ListParagraph"/>
        <w:keepNext/>
        <w:spacing w:after="0" w:line="360" w:lineRule="auto"/>
        <w:ind w:left="0"/>
        <w:jc w:val="thaiDistribute"/>
      </w:pPr>
      <w:r>
        <w:rPr>
          <w:rFonts w:ascii="Times New Roman" w:hAnsi="Times New Roman" w:cs="Times New Roman"/>
          <w:sz w:val="24"/>
          <w:szCs w:val="24"/>
        </w:rPr>
        <w:object w:dxaOrig="9360" w:dyaOrig="11644" w14:anchorId="5AFC4C57">
          <v:shape id="_x0000_i1043" type="#_x0000_t75" style="width:407.25pt;height:507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3" DrawAspect="Content" ObjectID="_1683563562" r:id="rId64"/>
        </w:object>
      </w:r>
    </w:p>
    <w:p w14:paraId="4C71F285" w14:textId="7976494C" w:rsidR="001710E0" w:rsidRDefault="001710E0" w:rsidP="001710E0">
      <w:pPr>
        <w:pStyle w:val="Caption"/>
        <w:jc w:val="center"/>
        <w:rPr>
          <w:rFonts w:ascii="Times New Roman" w:hAnsi="Times New Roman" w:cs="Times New Roman"/>
          <w:i w:val="0"/>
          <w:iCs w:val="0"/>
          <w:color w:val="auto"/>
          <w:sz w:val="22"/>
        </w:rPr>
      </w:pPr>
      <w:bookmarkStart w:id="54" w:name="_Ref70917482"/>
      <w:r w:rsidRPr="001710E0">
        <w:rPr>
          <w:rFonts w:ascii="Times New Roman" w:hAnsi="Times New Roman" w:cs="Times New Roman"/>
          <w:i w:val="0"/>
          <w:iCs w:val="0"/>
          <w:color w:val="auto"/>
          <w:sz w:val="22"/>
        </w:rPr>
        <w:t xml:space="preserve">Figure </w:t>
      </w:r>
      <w:r w:rsidRPr="001710E0">
        <w:rPr>
          <w:rFonts w:ascii="Times New Roman" w:hAnsi="Times New Roman" w:cs="Times New Roman"/>
          <w:i w:val="0"/>
          <w:iCs w:val="0"/>
          <w:color w:val="auto"/>
          <w:sz w:val="22"/>
        </w:rPr>
        <w:fldChar w:fldCharType="begin"/>
      </w:r>
      <w:r w:rsidRPr="001710E0">
        <w:rPr>
          <w:rFonts w:ascii="Times New Roman" w:hAnsi="Times New Roman" w:cs="Times New Roman"/>
          <w:i w:val="0"/>
          <w:iCs w:val="0"/>
          <w:color w:val="auto"/>
          <w:sz w:val="22"/>
        </w:rPr>
        <w:instrText xml:space="preserve"> SEQ Figure \* ARABIC </w:instrText>
      </w:r>
      <w:r w:rsidRPr="001710E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4</w:t>
      </w:r>
      <w:r w:rsidRPr="001710E0">
        <w:rPr>
          <w:rFonts w:ascii="Times New Roman" w:hAnsi="Times New Roman" w:cs="Times New Roman"/>
          <w:i w:val="0"/>
          <w:iCs w:val="0"/>
          <w:color w:val="auto"/>
          <w:sz w:val="22"/>
        </w:rPr>
        <w:fldChar w:fldCharType="end"/>
      </w:r>
      <w:bookmarkEnd w:id="54"/>
      <w:r w:rsidRPr="001710E0">
        <w:rPr>
          <w:rFonts w:ascii="Times New Roman" w:hAnsi="Times New Roman" w:cs="Times New Roman"/>
          <w:i w:val="0"/>
          <w:iCs w:val="0"/>
          <w:color w:val="auto"/>
          <w:sz w:val="22"/>
        </w:rPr>
        <w:t xml:space="preserve"> Solidity Code Snippet of Smart Contract used in this work</w:t>
      </w:r>
    </w:p>
    <w:p w14:paraId="3C724100" w14:textId="77777777" w:rsidR="00F1584B" w:rsidRPr="00F1584B" w:rsidRDefault="00F1584B" w:rsidP="00F1584B"/>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00877540" w14:textId="77777777" w:rsidR="002E2F2E" w:rsidRDefault="002E2F2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4B70C51E" w14:textId="09E064CB"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lastRenderedPageBreak/>
        <w:t>4.13 Implementing Document Search function over smart-contract</w:t>
      </w:r>
    </w:p>
    <w:p w14:paraId="6F822B7A" w14:textId="0F4B7FC2" w:rsidR="007011EE" w:rsidRDefault="004352BE" w:rsidP="00D6015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w:t>
      </w:r>
      <w:r w:rsidR="00B66AA7">
        <w:rPr>
          <w:rFonts w:ascii="Times New Roman" w:hAnsi="Times New Roman" w:cs="Times New Roman"/>
          <w:sz w:val="24"/>
          <w:szCs w:val="24"/>
        </w:rPr>
        <w:t>Metadata</w:t>
      </w:r>
      <w:r w:rsidRPr="004352BE">
        <w:rPr>
          <w:rFonts w:ascii="Times New Roman" w:hAnsi="Times New Roman" w:cs="Times New Roman"/>
          <w:sz w:val="24"/>
          <w:szCs w:val="24"/>
        </w:rPr>
        <w:t xml:space="preserve"> attributes of the registered document matched with the query to the consumer. In a traditional database, this can be done by utilizing a query of a relational (SQL) database. However, for Blockchain, the structure of stored data </w:t>
      </w:r>
      <w:r w:rsidR="007B5A1A" w:rsidRPr="004352BE">
        <w:rPr>
          <w:rFonts w:ascii="Times New Roman" w:hAnsi="Times New Roman" w:cs="Times New Roman"/>
          <w:sz w:val="24"/>
          <w:szCs w:val="24"/>
        </w:rPr>
        <w:t>is</w:t>
      </w:r>
      <w:r w:rsidRPr="004352BE">
        <w:rPr>
          <w:rFonts w:ascii="Times New Roman" w:hAnsi="Times New Roman" w:cs="Times New Roman"/>
          <w:sz w:val="24"/>
          <w:szCs w:val="24"/>
        </w:rPr>
        <w:t xml:space="preserve"> different from relational database but </w:t>
      </w:r>
      <w:proofErr w:type="gramStart"/>
      <w:r w:rsidRPr="004352BE">
        <w:rPr>
          <w:rFonts w:ascii="Times New Roman" w:hAnsi="Times New Roman" w:cs="Times New Roman"/>
          <w:sz w:val="24"/>
          <w:szCs w:val="24"/>
        </w:rPr>
        <w:t>similar to</w:t>
      </w:r>
      <w:proofErr w:type="gramEnd"/>
      <w:r w:rsidRPr="004352BE">
        <w:rPr>
          <w:rFonts w:ascii="Times New Roman" w:hAnsi="Times New Roman" w:cs="Times New Roman"/>
          <w:sz w:val="24"/>
          <w:szCs w:val="24"/>
        </w:rPr>
        <w:t xml:space="preserve"> NoSQL. That mean, search operation will need to rely on a sequential search algorithm. The program will need to </w:t>
      </w:r>
      <w:proofErr w:type="gramStart"/>
      <w:r w:rsidRPr="004352BE">
        <w:rPr>
          <w:rFonts w:ascii="Times New Roman" w:hAnsi="Times New Roman" w:cs="Times New Roman"/>
          <w:sz w:val="24"/>
          <w:szCs w:val="24"/>
        </w:rPr>
        <w:t>take a look</w:t>
      </w:r>
      <w:proofErr w:type="gramEnd"/>
      <w:r w:rsidRPr="004352BE">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4352BE">
        <w:rPr>
          <w:rFonts w:ascii="Times New Roman" w:hAnsi="Times New Roman" w:cs="Times New Roman"/>
          <w:sz w:val="24"/>
          <w:szCs w:val="24"/>
        </w:rPr>
        <w:t>all of</w:t>
      </w:r>
      <w:proofErr w:type="gramEnd"/>
      <w:r w:rsidRPr="004352BE">
        <w:rPr>
          <w:rFonts w:ascii="Times New Roman" w:hAnsi="Times New Roman" w:cs="Times New Roman"/>
          <w:sz w:val="24"/>
          <w:szCs w:val="24"/>
        </w:rPr>
        <w:t xml:space="preserve">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426951D4" w14:textId="77777777" w:rsidR="00D60154" w:rsidRDefault="00D60154" w:rsidP="00D60154">
      <w:pPr>
        <w:pStyle w:val="ListParagraph"/>
        <w:spacing w:after="0" w:line="360" w:lineRule="auto"/>
        <w:ind w:left="0"/>
        <w:jc w:val="thaiDistribute"/>
        <w:rPr>
          <w:rFonts w:ascii="Times New Roman" w:hAnsi="Times New Roman" w:cs="Times New Roman"/>
          <w:sz w:val="24"/>
          <w:szCs w:val="24"/>
        </w:rPr>
      </w:pPr>
    </w:p>
    <w:p w14:paraId="71EA44A8" w14:textId="7373B6D7"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4.14 Interpret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 xml:space="preserve">All actors within IHE XDS Profile communicate with each other using XML message transaction. As we utilize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02D4D529" w14:textId="77777777" w:rsidR="0010526E" w:rsidRDefault="0010526E" w:rsidP="00D5059D">
      <w:pPr>
        <w:pStyle w:val="ListParagraph"/>
        <w:spacing w:line="360" w:lineRule="auto"/>
        <w:ind w:left="0"/>
        <w:jc w:val="thaiDistribute"/>
        <w:rPr>
          <w:rFonts w:ascii="Times New Roman" w:hAnsi="Times New Roman" w:cs="Times New Roman"/>
          <w:sz w:val="24"/>
          <w:szCs w:val="24"/>
        </w:rPr>
      </w:pPr>
    </w:p>
    <w:p w14:paraId="68C57C60" w14:textId="77777777" w:rsidR="0010526E" w:rsidRDefault="0010526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250172BA" w14:textId="7FAB46BB" w:rsidR="002F35BC" w:rsidRPr="0010526E" w:rsidRDefault="002F35BC" w:rsidP="00D5059D">
      <w:pPr>
        <w:pStyle w:val="ListParagraph"/>
        <w:spacing w:line="360" w:lineRule="auto"/>
        <w:ind w:left="0"/>
        <w:jc w:val="thaiDistribute"/>
        <w:rPr>
          <w:rFonts w:ascii="Times New Roman" w:hAnsi="Times New Roman" w:cs="Times New Roman"/>
          <w:sz w:val="24"/>
          <w:szCs w:val="24"/>
        </w:rPr>
      </w:pPr>
      <w:r w:rsidRPr="00606319">
        <w:rPr>
          <w:rFonts w:ascii="Times New Roman" w:hAnsi="Times New Roman" w:cs="Times New Roman"/>
          <w:b/>
          <w:bCs/>
          <w:sz w:val="28"/>
        </w:rPr>
        <w:lastRenderedPageBreak/>
        <w:t>4.15 Implementing IHE ITI-42 transactions interpreter</w:t>
      </w:r>
    </w:p>
    <w:p w14:paraId="6DA4DBA2" w14:textId="42A4855C"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 xml:space="preserve">IHE ITI-42 is XML format transaction used for registering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 xml:space="preserve">-b” and compose of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6FBF333" w14:textId="6CC39AF7" w:rsidR="0010526E" w:rsidRDefault="0010526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15</w:t>
      </w:r>
      <w:r w:rsidRPr="0010526E">
        <w:rPr>
          <w:rFonts w:ascii="Times New Roman" w:hAnsi="Times New Roman" w:cs="Times New Roman"/>
          <w:sz w:val="24"/>
          <w:szCs w:val="24"/>
        </w:rPr>
        <w:fldChar w:fldCharType="end"/>
      </w:r>
      <w:r w:rsidR="007F604F">
        <w:rPr>
          <w:rFonts w:ascii="Times New Roman" w:hAnsi="Times New Roman" w:cs="Times New Roman"/>
          <w:sz w:val="24"/>
          <w:szCs w:val="24"/>
        </w:rPr>
        <w:t xml:space="preserve"> showing mockup code snippet of XDS Document Repository actor who simply read mockup ITI-42 transaction then send the message to XDS Document Registr</w:t>
      </w:r>
      <w:r w:rsidR="00C6621B">
        <w:rPr>
          <w:rFonts w:ascii="Times New Roman" w:hAnsi="Times New Roman" w:cs="Times New Roman"/>
          <w:sz w:val="24"/>
          <w:szCs w:val="24"/>
        </w:rPr>
        <w:t>y</w:t>
      </w:r>
      <w:r w:rsidR="007F604F">
        <w:rPr>
          <w:rFonts w:ascii="Times New Roman" w:hAnsi="Times New Roman" w:cs="Times New Roman"/>
          <w:sz w:val="24"/>
          <w:szCs w:val="24"/>
        </w:rPr>
        <w:t>.</w:t>
      </w:r>
      <w:r w:rsidR="00C6621B">
        <w:rPr>
          <w:rFonts w:ascii="Times New Roman" w:hAnsi="Times New Roman" w:cs="Times New Roman"/>
          <w:sz w:val="24"/>
          <w:szCs w:val="24"/>
        </w:rPr>
        <w:t xml:space="preserve"> </w:t>
      </w:r>
      <w:r w:rsidR="00206626">
        <w:rPr>
          <w:rFonts w:ascii="Times New Roman" w:hAnsi="Times New Roman" w:cs="Times New Roman"/>
          <w:sz w:val="24"/>
          <w:szCs w:val="24"/>
        </w:rPr>
        <w:t>T</w:t>
      </w:r>
      <w:r w:rsidR="007F604F">
        <w:rPr>
          <w:rFonts w:ascii="Times New Roman" w:hAnsi="Times New Roman" w:cs="Times New Roman"/>
          <w:sz w:val="24"/>
          <w:szCs w:val="24"/>
        </w:rPr>
        <w:t>he Repository will wait for response from the Registry</w:t>
      </w:r>
      <w:r w:rsidR="00206626">
        <w:rPr>
          <w:rFonts w:ascii="Times New Roman" w:hAnsi="Times New Roman" w:cs="Times New Roman"/>
          <w:sz w:val="24"/>
          <w:szCs w:val="24"/>
        </w:rPr>
        <w:t xml:space="preserve"> before </w:t>
      </w:r>
      <w:r w:rsidR="0035501F">
        <w:rPr>
          <w:rFonts w:ascii="Times New Roman" w:hAnsi="Times New Roman" w:cs="Times New Roman"/>
          <w:sz w:val="24"/>
          <w:szCs w:val="24"/>
        </w:rPr>
        <w:t>finishing</w:t>
      </w:r>
      <w:r w:rsidR="00206626">
        <w:rPr>
          <w:rFonts w:ascii="Times New Roman" w:hAnsi="Times New Roman" w:cs="Times New Roman"/>
          <w:sz w:val="24"/>
          <w:szCs w:val="24"/>
        </w:rPr>
        <w:t xml:space="preserve"> its process</w:t>
      </w:r>
      <w:r w:rsidR="007F604F">
        <w:rPr>
          <w:rFonts w:ascii="Times New Roman" w:hAnsi="Times New Roman" w:cs="Times New Roman"/>
          <w:sz w:val="24"/>
          <w:szCs w:val="24"/>
        </w:rPr>
        <w:t>.</w:t>
      </w:r>
      <w:r w:rsidR="000223B7">
        <w:rPr>
          <w:rFonts w:ascii="Times New Roman" w:hAnsi="Times New Roman" w:cs="Times New Roman"/>
          <w:sz w:val="24"/>
          <w:szCs w:val="24"/>
        </w:rPr>
        <w:t xml:space="preserve"> </w:t>
      </w:r>
      <w:r w:rsidR="00735D90">
        <w:rPr>
          <w:rFonts w:ascii="Times New Roman" w:hAnsi="Times New Roman" w:cs="Times New Roman"/>
          <w:sz w:val="24"/>
          <w:szCs w:val="24"/>
        </w:rPr>
        <w:t xml:space="preserve">For the demonstration of this work, we created several mockup ITI-42 </w:t>
      </w:r>
      <w:r w:rsidR="00267A72">
        <w:rPr>
          <w:rFonts w:ascii="Times New Roman" w:hAnsi="Times New Roman" w:cs="Times New Roman"/>
          <w:sz w:val="24"/>
          <w:szCs w:val="24"/>
        </w:rPr>
        <w:t>transactions</w:t>
      </w:r>
      <w:r w:rsidR="00735D90">
        <w:rPr>
          <w:rFonts w:ascii="Times New Roman" w:hAnsi="Times New Roman" w:cs="Times New Roman"/>
          <w:sz w:val="24"/>
          <w:szCs w:val="24"/>
        </w:rPr>
        <w:t xml:space="preserve"> by changing </w:t>
      </w:r>
      <w:r w:rsidR="00B66AA7">
        <w:rPr>
          <w:rFonts w:ascii="Times New Roman" w:hAnsi="Times New Roman" w:cs="Times New Roman"/>
          <w:sz w:val="24"/>
          <w:szCs w:val="24"/>
        </w:rPr>
        <w:t>Metadata</w:t>
      </w:r>
      <w:r w:rsidR="00735D90">
        <w:rPr>
          <w:rFonts w:ascii="Times New Roman" w:hAnsi="Times New Roman" w:cs="Times New Roman"/>
          <w:sz w:val="24"/>
          <w:szCs w:val="24"/>
        </w:rPr>
        <w:t xml:space="preserve"> attribute values.</w:t>
      </w:r>
    </w:p>
    <w:p w14:paraId="6E61E3E9" w14:textId="77777777" w:rsidR="00267A72" w:rsidRDefault="00267A72" w:rsidP="0035501F">
      <w:pPr>
        <w:pStyle w:val="ListParagraph"/>
        <w:keepNext/>
        <w:spacing w:after="0" w:line="360" w:lineRule="auto"/>
        <w:ind w:left="0"/>
        <w:jc w:val="thaiDistribute"/>
        <w:rPr>
          <w:rFonts w:ascii="Times New Roman" w:hAnsi="Times New Roman"/>
          <w:sz w:val="24"/>
          <w:szCs w:val="24"/>
        </w:rPr>
      </w:pPr>
    </w:p>
    <w:bookmarkStart w:id="55" w:name="_MON_1681536233"/>
    <w:bookmarkEnd w:id="55"/>
    <w:p w14:paraId="730152CF" w14:textId="307E0A67" w:rsidR="0035501F" w:rsidRDefault="0035501F" w:rsidP="0035501F">
      <w:pPr>
        <w:pStyle w:val="ListParagraph"/>
        <w:keepNext/>
        <w:spacing w:after="0" w:line="360" w:lineRule="auto"/>
        <w:ind w:left="0"/>
        <w:jc w:val="thaiDistribute"/>
      </w:pPr>
      <w:r>
        <w:rPr>
          <w:rFonts w:ascii="Times New Roman" w:hAnsi="Times New Roman"/>
          <w:sz w:val="24"/>
          <w:szCs w:val="24"/>
          <w:cs/>
        </w:rPr>
        <w:object w:dxaOrig="9360" w:dyaOrig="11460" w14:anchorId="09253224">
          <v:shape id="_x0000_i1044" type="#_x0000_t75" style="width:404.25pt;height:494.25pt"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44" DrawAspect="Content" ObjectID="_1683563563" r:id="rId66"/>
        </w:object>
      </w:r>
    </w:p>
    <w:p w14:paraId="14D2D732" w14:textId="3AFC363B" w:rsidR="0035501F" w:rsidRPr="005C25A1" w:rsidRDefault="0035501F" w:rsidP="0035501F">
      <w:pPr>
        <w:pStyle w:val="Caption"/>
        <w:jc w:val="center"/>
        <w:rPr>
          <w:rFonts w:ascii="Times New Roman" w:hAnsi="Times New Roman" w:cs="Times New Roman"/>
          <w:i w:val="0"/>
          <w:iCs w:val="0"/>
          <w:sz w:val="22"/>
        </w:rPr>
      </w:pPr>
      <w:bookmarkStart w:id="56" w:name="_Ref70923564"/>
      <w:r w:rsidRPr="005C25A1">
        <w:rPr>
          <w:rFonts w:ascii="Times New Roman" w:hAnsi="Times New Roman" w:cs="Times New Roman"/>
          <w:i w:val="0"/>
          <w:iCs w:val="0"/>
          <w:color w:val="auto"/>
          <w:sz w:val="22"/>
        </w:rPr>
        <w:t xml:space="preserve">Figure </w:t>
      </w:r>
      <w:r w:rsidRPr="005C25A1">
        <w:rPr>
          <w:rFonts w:ascii="Times New Roman" w:hAnsi="Times New Roman" w:cs="Times New Roman"/>
          <w:i w:val="0"/>
          <w:iCs w:val="0"/>
          <w:color w:val="auto"/>
          <w:sz w:val="22"/>
        </w:rPr>
        <w:fldChar w:fldCharType="begin"/>
      </w:r>
      <w:r w:rsidRPr="005C25A1">
        <w:rPr>
          <w:rFonts w:ascii="Times New Roman" w:hAnsi="Times New Roman" w:cs="Times New Roman"/>
          <w:i w:val="0"/>
          <w:iCs w:val="0"/>
          <w:color w:val="auto"/>
          <w:sz w:val="22"/>
        </w:rPr>
        <w:instrText xml:space="preserve"> SEQ Figure \* ARABIC </w:instrText>
      </w:r>
      <w:r w:rsidRPr="005C25A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5</w:t>
      </w:r>
      <w:r w:rsidRPr="005C25A1">
        <w:rPr>
          <w:rFonts w:ascii="Times New Roman" w:hAnsi="Times New Roman" w:cs="Times New Roman"/>
          <w:i w:val="0"/>
          <w:iCs w:val="0"/>
          <w:color w:val="auto"/>
          <w:sz w:val="22"/>
        </w:rPr>
        <w:fldChar w:fldCharType="end"/>
      </w:r>
      <w:bookmarkEnd w:id="56"/>
      <w:r w:rsidRPr="005C25A1">
        <w:rPr>
          <w:rFonts w:ascii="Times New Roman" w:hAnsi="Times New Roman" w:cs="Times New Roman"/>
          <w:i w:val="0"/>
          <w:iCs w:val="0"/>
          <w:color w:val="auto"/>
          <w:sz w:val="22"/>
        </w:rPr>
        <w:t xml:space="preserve"> </w:t>
      </w:r>
      <w:proofErr w:type="spellStart"/>
      <w:r w:rsidRPr="005C25A1">
        <w:rPr>
          <w:rFonts w:ascii="Times New Roman" w:hAnsi="Times New Roman" w:cs="Times New Roman"/>
          <w:i w:val="0"/>
          <w:iCs w:val="0"/>
          <w:color w:val="auto"/>
          <w:sz w:val="22"/>
        </w:rPr>
        <w:t>Javascript</w:t>
      </w:r>
      <w:proofErr w:type="spellEnd"/>
      <w:r w:rsidRPr="005C25A1">
        <w:rPr>
          <w:rFonts w:ascii="Times New Roman" w:hAnsi="Times New Roman" w:cs="Times New Roman"/>
          <w:i w:val="0"/>
          <w:iCs w:val="0"/>
          <w:color w:val="auto"/>
          <w:sz w:val="22"/>
        </w:rPr>
        <w:t xml:space="preserve"> Code Snippet of </w:t>
      </w:r>
      <w:r w:rsidR="00574357">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67BAED0E" w14:textId="77777777" w:rsidR="0035501F" w:rsidRPr="0010526E" w:rsidRDefault="0035501F" w:rsidP="00D5059D">
      <w:pPr>
        <w:pStyle w:val="ListParagraph"/>
        <w:spacing w:line="360" w:lineRule="auto"/>
        <w:ind w:left="0"/>
        <w:jc w:val="thaiDistribute"/>
        <w:rPr>
          <w:rFonts w:ascii="Times New Roman" w:hAnsi="Times New Roman" w:cs="Times New Roman"/>
          <w:sz w:val="24"/>
          <w:szCs w:val="24"/>
        </w:rPr>
      </w:pPr>
    </w:p>
    <w:p w14:paraId="3A11B005" w14:textId="77777777" w:rsidR="00267A72" w:rsidRDefault="00267A72" w:rsidP="00D5059D">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br w:type="page"/>
      </w:r>
    </w:p>
    <w:p w14:paraId="2DD6EDED" w14:textId="64AF7468"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lastRenderedPageBreak/>
        <w:t>4.16 XDS Document Registry actor</w:t>
      </w:r>
    </w:p>
    <w:p w14:paraId="710808D2" w14:textId="1BEB90D2"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w:t>
      </w:r>
      <w:r w:rsidR="00B66AA7">
        <w:rPr>
          <w:rFonts w:ascii="Times New Roman" w:hAnsi="Times New Roman" w:cs="Times New Roman"/>
          <w:sz w:val="24"/>
          <w:szCs w:val="24"/>
        </w:rPr>
        <w:t>Metadata</w:t>
      </w:r>
      <w:r w:rsidRPr="00D81666">
        <w:rPr>
          <w:rFonts w:ascii="Times New Roman" w:hAnsi="Times New Roman" w:cs="Times New Roman"/>
          <w:sz w:val="24"/>
          <w:szCs w:val="24"/>
        </w:rPr>
        <w:t xml:space="preserve">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0E0DA415" w14:textId="77777777" w:rsidR="00EF4ADF" w:rsidRDefault="00EF4ADF" w:rsidP="00D5059D">
      <w:pPr>
        <w:pStyle w:val="ListParagraph"/>
        <w:spacing w:line="360" w:lineRule="auto"/>
        <w:ind w:left="0"/>
        <w:jc w:val="thaiDistribute"/>
        <w:rPr>
          <w:rFonts w:ascii="Times New Roman" w:hAnsi="Times New Roman"/>
          <w:sz w:val="24"/>
          <w:szCs w:val="24"/>
        </w:rPr>
      </w:pPr>
    </w:p>
    <w:bookmarkStart w:id="57" w:name="_MON_1681538368"/>
    <w:bookmarkEnd w:id="57"/>
    <w:p w14:paraId="3CC8B946" w14:textId="77777777" w:rsidR="005B796B" w:rsidRDefault="005B796B" w:rsidP="005B796B">
      <w:pPr>
        <w:pStyle w:val="ListParagraph"/>
        <w:keepNext/>
        <w:spacing w:after="0" w:line="360" w:lineRule="auto"/>
        <w:ind w:left="0"/>
        <w:jc w:val="thaiDistribute"/>
      </w:pPr>
      <w:r>
        <w:rPr>
          <w:rFonts w:ascii="Times New Roman" w:hAnsi="Times New Roman" w:cs="Times New Roman"/>
          <w:sz w:val="24"/>
          <w:szCs w:val="24"/>
        </w:rPr>
        <w:object w:dxaOrig="9360" w:dyaOrig="11937" w14:anchorId="19901066">
          <v:shape id="_x0000_i1045" type="#_x0000_t75" style="width:423.75pt;height:540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5" DrawAspect="Content" ObjectID="_1683563564" r:id="rId68"/>
        </w:object>
      </w:r>
    </w:p>
    <w:p w14:paraId="46D1D05A" w14:textId="3212CB10" w:rsidR="00EF4ADF" w:rsidRPr="005B796B" w:rsidRDefault="005B796B" w:rsidP="005B796B">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sidRPr="005B796B">
        <w:rPr>
          <w:rFonts w:ascii="Times New Roman" w:hAnsi="Times New Roman" w:cs="Times New Roman"/>
          <w:i w:val="0"/>
          <w:iCs w:val="0"/>
          <w:color w:val="auto"/>
          <w:sz w:val="22"/>
        </w:rPr>
        <w:fldChar w:fldCharType="begin"/>
      </w:r>
      <w:r w:rsidRPr="005B796B">
        <w:rPr>
          <w:rFonts w:ascii="Times New Roman" w:hAnsi="Times New Roman" w:cs="Times New Roman"/>
          <w:i w:val="0"/>
          <w:iCs w:val="0"/>
          <w:color w:val="auto"/>
          <w:sz w:val="22"/>
        </w:rPr>
        <w:instrText xml:space="preserve"> SEQ Figure \* ARABIC </w:instrText>
      </w:r>
      <w:r w:rsidRPr="005B796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6</w:t>
      </w:r>
      <w:r w:rsidRPr="005B796B">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w:t>
      </w:r>
      <w:proofErr w:type="spellStart"/>
      <w:r w:rsidRPr="005B796B">
        <w:rPr>
          <w:rFonts w:ascii="Times New Roman" w:hAnsi="Times New Roman" w:cs="Times New Roman"/>
          <w:i w:val="0"/>
          <w:iCs w:val="0"/>
          <w:color w:val="auto"/>
          <w:sz w:val="22"/>
        </w:rPr>
        <w:t>Javascript</w:t>
      </w:r>
      <w:proofErr w:type="spellEnd"/>
      <w:r w:rsidRPr="005B796B">
        <w:rPr>
          <w:rFonts w:ascii="Times New Roman" w:hAnsi="Times New Roman" w:cs="Times New Roman"/>
          <w:i w:val="0"/>
          <w:iCs w:val="0"/>
          <w:color w:val="auto"/>
          <w:sz w:val="22"/>
        </w:rPr>
        <w:t xml:space="preserve">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8" w:name="_MON_1681539471"/>
    <w:bookmarkEnd w:id="58"/>
    <w:p w14:paraId="3548798B" w14:textId="77777777" w:rsidR="00233A31" w:rsidRDefault="00233A31" w:rsidP="00233A31">
      <w:pPr>
        <w:pStyle w:val="ListParagraph"/>
        <w:keepNext/>
        <w:spacing w:after="0" w:line="360" w:lineRule="auto"/>
        <w:ind w:left="0"/>
        <w:jc w:val="thaiDistribute"/>
      </w:pPr>
      <w:r>
        <w:rPr>
          <w:rFonts w:ascii="Times New Roman" w:hAnsi="Times New Roman" w:cs="Times New Roman"/>
          <w:sz w:val="24"/>
          <w:szCs w:val="24"/>
        </w:rPr>
        <w:object w:dxaOrig="9360" w:dyaOrig="7864" w14:anchorId="462701D9">
          <v:shape id="_x0000_i1046" type="#_x0000_t75" style="width:423.75pt;height:355.5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6" DrawAspect="Content" ObjectID="_1683563565" r:id="rId70"/>
        </w:object>
      </w:r>
    </w:p>
    <w:p w14:paraId="30CD118C" w14:textId="75671E42" w:rsidR="005B796B" w:rsidRPr="00233A31" w:rsidRDefault="00233A31" w:rsidP="00233A31">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sidRPr="00233A31">
        <w:rPr>
          <w:rFonts w:ascii="Times New Roman" w:hAnsi="Times New Roman" w:cs="Times New Roman"/>
          <w:i w:val="0"/>
          <w:iCs w:val="0"/>
          <w:color w:val="auto"/>
          <w:sz w:val="22"/>
        </w:rPr>
        <w:fldChar w:fldCharType="begin"/>
      </w:r>
      <w:r w:rsidRPr="00233A31">
        <w:rPr>
          <w:rFonts w:ascii="Times New Roman" w:hAnsi="Times New Roman" w:cs="Times New Roman"/>
          <w:i w:val="0"/>
          <w:iCs w:val="0"/>
          <w:color w:val="auto"/>
          <w:sz w:val="22"/>
        </w:rPr>
        <w:instrText xml:space="preserve"> SEQ Figure \* ARABIC </w:instrText>
      </w:r>
      <w:r w:rsidRPr="00233A3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7</w:t>
      </w:r>
      <w:r w:rsidRPr="00233A31">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This section </w:t>
      </w:r>
      <w:r w:rsidR="00AE5DA4">
        <w:rPr>
          <w:rFonts w:ascii="Times New Roman" w:hAnsi="Times New Roman" w:cs="Times New Roman"/>
          <w:i w:val="0"/>
          <w:iCs w:val="0"/>
          <w:color w:val="auto"/>
          <w:sz w:val="22"/>
        </w:rPr>
        <w:t>checks</w:t>
      </w:r>
      <w:r>
        <w:rPr>
          <w:rFonts w:ascii="Times New Roman" w:hAnsi="Times New Roman" w:cs="Times New Roman"/>
          <w:i w:val="0"/>
          <w:iCs w:val="0"/>
          <w:color w:val="auto"/>
          <w:sz w:val="22"/>
        </w:rPr>
        <w:t xml:space="preserve"> if receiving message is ITI-42 or ITI-18 identified by its header</w:t>
      </w:r>
    </w:p>
    <w:bookmarkStart w:id="59" w:name="_MON_1681540376"/>
    <w:bookmarkEnd w:id="59"/>
    <w:p w14:paraId="263C9526" w14:textId="77777777" w:rsidR="00CD25FB" w:rsidRDefault="00AE5DA4" w:rsidP="00CD25FB">
      <w:pPr>
        <w:pStyle w:val="ListParagraph"/>
        <w:keepNext/>
        <w:spacing w:after="0" w:line="360" w:lineRule="auto"/>
        <w:ind w:left="0"/>
        <w:jc w:val="thaiDistribute"/>
      </w:pPr>
      <w:r>
        <w:rPr>
          <w:rFonts w:ascii="Times New Roman" w:hAnsi="Times New Roman" w:cs="Times New Roman"/>
          <w:sz w:val="24"/>
          <w:szCs w:val="24"/>
        </w:rPr>
        <w:object w:dxaOrig="9360" w:dyaOrig="12817" w14:anchorId="5B752BC5">
          <v:shape id="_x0000_i1047" type="#_x0000_t75" style="width:423.75pt;height:579.7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7" DrawAspect="Content" ObjectID="_1683563566" r:id="rId72"/>
        </w:object>
      </w:r>
    </w:p>
    <w:p w14:paraId="468445C3" w14:textId="4E297C62" w:rsidR="00131750" w:rsidRPr="00CD25FB" w:rsidRDefault="00CD25FB" w:rsidP="00CD25FB">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sidRPr="00CD25FB">
        <w:rPr>
          <w:rFonts w:ascii="Times New Roman" w:hAnsi="Times New Roman" w:cs="Times New Roman"/>
          <w:i w:val="0"/>
          <w:iCs w:val="0"/>
          <w:color w:val="auto"/>
          <w:sz w:val="22"/>
        </w:rPr>
        <w:fldChar w:fldCharType="begin"/>
      </w:r>
      <w:r w:rsidRPr="00CD25FB">
        <w:rPr>
          <w:rFonts w:ascii="Times New Roman" w:hAnsi="Times New Roman" w:cs="Times New Roman"/>
          <w:i w:val="0"/>
          <w:iCs w:val="0"/>
          <w:color w:val="auto"/>
          <w:sz w:val="22"/>
        </w:rPr>
        <w:instrText xml:space="preserve"> SEQ Figure \* ARABIC </w:instrText>
      </w:r>
      <w:r w:rsidRPr="00CD25F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8</w:t>
      </w:r>
      <w:r w:rsidRPr="00CD25FB">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Declaration of JSON variable to store all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by its position</w:t>
      </w:r>
      <w:r w:rsidR="008824BE">
        <w:rPr>
          <w:rFonts w:ascii="Times New Roman" w:hAnsi="Times New Roman" w:cs="Times New Roman"/>
          <w:i w:val="0"/>
          <w:iCs w:val="0"/>
          <w:color w:val="auto"/>
          <w:sz w:val="22"/>
        </w:rPr>
        <w:t xml:space="preserve"> in the format</w:t>
      </w:r>
    </w:p>
    <w:p w14:paraId="49E0961F"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3EC3986"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EBFB24E"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bookmarkStart w:id="60" w:name="_MON_1681541309"/>
    <w:bookmarkEnd w:id="60"/>
    <w:p w14:paraId="34CDD03A" w14:textId="3D1E4EBE" w:rsidR="00AE5DA4" w:rsidRDefault="00574357"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56BA0ED8">
          <v:shape id="_x0000_i1048" type="#_x0000_t75" style="width:423.75pt;height:576.75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8" DrawAspect="Content" ObjectID="_1683563567" r:id="rId74"/>
        </w:object>
      </w:r>
    </w:p>
    <w:p w14:paraId="08F8B0E9" w14:textId="0E143BE8" w:rsidR="00D845DC" w:rsidRDefault="00D845DC" w:rsidP="00D845DC">
      <w:pPr>
        <w:pStyle w:val="ListParagraph"/>
        <w:spacing w:line="360" w:lineRule="auto"/>
        <w:ind w:left="0"/>
        <w:jc w:val="center"/>
        <w:rPr>
          <w:rFonts w:ascii="Times New Roman" w:hAnsi="Times New Roman" w:cs="Times New Roman"/>
        </w:rPr>
      </w:pPr>
      <w:bookmarkStart w:id="61" w:name="_Hlk70928149"/>
      <w:r w:rsidRPr="00D845DC">
        <w:rPr>
          <w:rFonts w:ascii="Times New Roman" w:hAnsi="Times New Roman" w:cs="Times New Roman"/>
        </w:rPr>
        <w:t xml:space="preserve">Declaration of JSON variable to store all </w:t>
      </w:r>
      <w:r w:rsidR="00B66AA7">
        <w:rPr>
          <w:rFonts w:ascii="Times New Roman" w:hAnsi="Times New Roman" w:cs="Times New Roman"/>
        </w:rPr>
        <w:t>Metadata</w:t>
      </w:r>
      <w:r w:rsidRPr="00D845DC">
        <w:rPr>
          <w:rFonts w:ascii="Times New Roman" w:hAnsi="Times New Roman" w:cs="Times New Roman"/>
        </w:rPr>
        <w:t xml:space="preserve"> attributes by its position in the format (Continued)</w:t>
      </w:r>
    </w:p>
    <w:p w14:paraId="3E86699E" w14:textId="00C5A94B" w:rsidR="00574357" w:rsidRDefault="00574357" w:rsidP="00D845DC">
      <w:pPr>
        <w:pStyle w:val="ListParagraph"/>
        <w:spacing w:line="360" w:lineRule="auto"/>
        <w:ind w:left="0"/>
        <w:jc w:val="center"/>
        <w:rPr>
          <w:rFonts w:ascii="Times New Roman" w:hAnsi="Times New Roman" w:cs="Times New Roman"/>
        </w:rPr>
      </w:pPr>
    </w:p>
    <w:p w14:paraId="39FC56D9" w14:textId="77777777" w:rsidR="00574357" w:rsidRPr="00D845DC" w:rsidRDefault="00574357" w:rsidP="00D845DC">
      <w:pPr>
        <w:pStyle w:val="ListParagraph"/>
        <w:spacing w:line="360" w:lineRule="auto"/>
        <w:ind w:left="0"/>
        <w:jc w:val="center"/>
        <w:rPr>
          <w:rFonts w:ascii="Times New Roman" w:hAnsi="Times New Roman" w:cs="Times New Roman"/>
          <w:sz w:val="24"/>
          <w:szCs w:val="24"/>
        </w:rPr>
      </w:pPr>
    </w:p>
    <w:bookmarkEnd w:id="61"/>
    <w:bookmarkStart w:id="62" w:name="_MON_1681541333"/>
    <w:bookmarkEnd w:id="62"/>
    <w:p w14:paraId="0365C77B" w14:textId="77777777" w:rsidR="00574357" w:rsidRDefault="00574357" w:rsidP="003E5BF9">
      <w:pPr>
        <w:pStyle w:val="ListParagraph"/>
        <w:keepNext/>
        <w:spacing w:after="0" w:line="360" w:lineRule="auto"/>
        <w:ind w:left="0"/>
        <w:jc w:val="thaiDistribute"/>
      </w:pPr>
      <w:r>
        <w:rPr>
          <w:rFonts w:ascii="Times New Roman" w:hAnsi="Times New Roman" w:cs="Times New Roman"/>
          <w:sz w:val="24"/>
          <w:szCs w:val="24"/>
        </w:rPr>
        <w:object w:dxaOrig="9360" w:dyaOrig="6982" w14:anchorId="00693982">
          <v:shape id="_x0000_i1049" type="#_x0000_t75" style="width:423.75pt;height:315.75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9" DrawAspect="Content" ObjectID="_1683563568" r:id="rId76"/>
        </w:object>
      </w:r>
    </w:p>
    <w:p w14:paraId="159140A2" w14:textId="5A94B437" w:rsidR="00AE5DA4" w:rsidRPr="003E5BF9" w:rsidRDefault="00574357" w:rsidP="003E5BF9">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sidRPr="003E5BF9">
        <w:rPr>
          <w:rFonts w:ascii="Times New Roman" w:hAnsi="Times New Roman" w:cs="Times New Roman"/>
          <w:i w:val="0"/>
          <w:iCs w:val="0"/>
          <w:color w:val="auto"/>
          <w:sz w:val="22"/>
        </w:rPr>
        <w:fldChar w:fldCharType="begin"/>
      </w:r>
      <w:r w:rsidRPr="003E5BF9">
        <w:rPr>
          <w:rFonts w:ascii="Times New Roman" w:hAnsi="Times New Roman" w:cs="Times New Roman"/>
          <w:i w:val="0"/>
          <w:iCs w:val="0"/>
          <w:color w:val="auto"/>
          <w:sz w:val="22"/>
        </w:rPr>
        <w:instrText xml:space="preserve"> SEQ Figure \* ARABIC </w:instrText>
      </w:r>
      <w:r w:rsidRPr="003E5BF9">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9</w:t>
      </w:r>
      <w:r w:rsidRPr="003E5BF9">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sidR="008E72AE">
        <w:rPr>
          <w:rFonts w:ascii="Times New Roman" w:hAnsi="Times New Roman" w:cs="Times New Roman"/>
          <w:i w:val="0"/>
          <w:iCs w:val="0"/>
          <w:color w:val="auto"/>
          <w:sz w:val="22"/>
        </w:rPr>
        <w:br/>
        <w:t xml:space="preserve">Define </w:t>
      </w:r>
      <w:r w:rsidR="00906EB1">
        <w:rPr>
          <w:rFonts w:ascii="Times New Roman" w:hAnsi="Times New Roman" w:cs="Times New Roman"/>
          <w:i w:val="0"/>
          <w:iCs w:val="0"/>
          <w:color w:val="auto"/>
          <w:sz w:val="22"/>
        </w:rPr>
        <w:t>variable of</w:t>
      </w:r>
      <w:r w:rsidR="008E72AE">
        <w:rPr>
          <w:rFonts w:ascii="Times New Roman" w:hAnsi="Times New Roman" w:cs="Times New Roman"/>
          <w:i w:val="0"/>
          <w:iCs w:val="0"/>
          <w:color w:val="auto"/>
          <w:sz w:val="22"/>
        </w:rPr>
        <w:t xml:space="preserve"> each </w:t>
      </w:r>
      <w:r w:rsidR="00B66AA7">
        <w:rPr>
          <w:rFonts w:ascii="Times New Roman" w:hAnsi="Times New Roman" w:cs="Times New Roman"/>
          <w:i w:val="0"/>
          <w:iCs w:val="0"/>
          <w:color w:val="auto"/>
          <w:sz w:val="22"/>
        </w:rPr>
        <w:t>Metadata</w:t>
      </w:r>
      <w:r w:rsidR="008E72AE">
        <w:rPr>
          <w:rFonts w:ascii="Times New Roman" w:hAnsi="Times New Roman" w:cs="Times New Roman"/>
          <w:i w:val="0"/>
          <w:iCs w:val="0"/>
          <w:color w:val="auto"/>
          <w:sz w:val="22"/>
        </w:rPr>
        <w:t xml:space="preserve"> </w:t>
      </w:r>
      <w:r w:rsidR="00F13B76">
        <w:rPr>
          <w:rFonts w:ascii="Times New Roman" w:hAnsi="Times New Roman" w:cs="Times New Roman"/>
          <w:i w:val="0"/>
          <w:iCs w:val="0"/>
          <w:color w:val="auto"/>
          <w:sz w:val="22"/>
        </w:rPr>
        <w:t>attribute</w:t>
      </w:r>
      <w:r w:rsidR="008E72AE">
        <w:rPr>
          <w:rFonts w:ascii="Times New Roman" w:hAnsi="Times New Roman" w:cs="Times New Roman"/>
          <w:i w:val="0"/>
          <w:iCs w:val="0"/>
          <w:color w:val="auto"/>
          <w:sz w:val="22"/>
        </w:rPr>
        <w:t xml:space="preserve"> UUID</w:t>
      </w:r>
      <w:r w:rsidR="00906EB1">
        <w:rPr>
          <w:rFonts w:ascii="Times New Roman" w:hAnsi="Times New Roman" w:cs="Times New Roman"/>
          <w:i w:val="0"/>
          <w:iCs w:val="0"/>
          <w:color w:val="auto"/>
          <w:sz w:val="22"/>
        </w:rPr>
        <w:t xml:space="preserve"> label</w:t>
      </w:r>
      <w:r w:rsidR="008E72AE">
        <w:rPr>
          <w:rFonts w:ascii="Times New Roman" w:hAnsi="Times New Roman" w:cs="Times New Roman"/>
          <w:i w:val="0"/>
          <w:iCs w:val="0"/>
          <w:color w:val="auto"/>
          <w:sz w:val="22"/>
        </w:rPr>
        <w:t xml:space="preserve"> following IHE ITI Framework</w:t>
      </w:r>
    </w:p>
    <w:p w14:paraId="20518249" w14:textId="77777777" w:rsidR="00E225A3" w:rsidRDefault="00E225A3" w:rsidP="00EF4ADF">
      <w:pPr>
        <w:pStyle w:val="ListParagraph"/>
        <w:spacing w:line="360" w:lineRule="auto"/>
        <w:ind w:left="0"/>
        <w:jc w:val="thaiDistribute"/>
        <w:rPr>
          <w:rFonts w:ascii="Times New Roman" w:hAnsi="Times New Roman" w:cs="Times New Roman"/>
          <w:sz w:val="24"/>
          <w:szCs w:val="24"/>
        </w:rPr>
      </w:pPr>
    </w:p>
    <w:bookmarkStart w:id="63" w:name="_MON_1681541082"/>
    <w:bookmarkEnd w:id="63"/>
    <w:p w14:paraId="13756E81" w14:textId="77777777" w:rsidR="002B7B6D" w:rsidRDefault="002B7B6D" w:rsidP="002B7B6D">
      <w:pPr>
        <w:pStyle w:val="ListParagraph"/>
        <w:keepNext/>
        <w:spacing w:after="0" w:line="360" w:lineRule="auto"/>
        <w:ind w:left="0"/>
        <w:jc w:val="thaiDistribute"/>
      </w:pPr>
      <w:r>
        <w:rPr>
          <w:rFonts w:ascii="Times New Roman" w:hAnsi="Times New Roman" w:cs="Times New Roman"/>
          <w:sz w:val="24"/>
          <w:szCs w:val="24"/>
        </w:rPr>
        <w:object w:dxaOrig="9360" w:dyaOrig="11011" w14:anchorId="046E8657">
          <v:shape id="_x0000_i1050" type="#_x0000_t75" style="width:423.75pt;height:498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50" DrawAspect="Content" ObjectID="_1683563569" r:id="rId78"/>
        </w:object>
      </w:r>
    </w:p>
    <w:p w14:paraId="69CD4F77" w14:textId="4724361E" w:rsidR="004D76AE" w:rsidRPr="002B7B6D" w:rsidRDefault="002B7B6D" w:rsidP="002B7B6D">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sidRPr="002B7B6D">
        <w:rPr>
          <w:rFonts w:ascii="Times New Roman" w:hAnsi="Times New Roman" w:cs="Times New Roman"/>
          <w:i w:val="0"/>
          <w:iCs w:val="0"/>
          <w:color w:val="auto"/>
          <w:sz w:val="22"/>
        </w:rPr>
        <w:fldChar w:fldCharType="begin"/>
      </w:r>
      <w:r w:rsidRPr="002B7B6D">
        <w:rPr>
          <w:rFonts w:ascii="Times New Roman" w:hAnsi="Times New Roman" w:cs="Times New Roman"/>
          <w:i w:val="0"/>
          <w:iCs w:val="0"/>
          <w:color w:val="auto"/>
          <w:sz w:val="22"/>
        </w:rPr>
        <w:instrText xml:space="preserve"> SEQ Figure \* ARABIC </w:instrText>
      </w:r>
      <w:r w:rsidRPr="002B7B6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0</w:t>
      </w:r>
      <w:r w:rsidRPr="002B7B6D">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w:t>
      </w:r>
      <w:proofErr w:type="gramStart"/>
      <w:r>
        <w:rPr>
          <w:rFonts w:ascii="Times New Roman" w:hAnsi="Times New Roman" w:cs="Times New Roman"/>
          <w:i w:val="0"/>
          <w:iCs w:val="0"/>
          <w:color w:val="auto"/>
          <w:sz w:val="22"/>
        </w:rPr>
        <w:t>interpret</w:t>
      </w:r>
      <w:proofErr w:type="gramEnd"/>
      <w:r>
        <w:rPr>
          <w:rFonts w:ascii="Times New Roman" w:hAnsi="Times New Roman" w:cs="Times New Roman"/>
          <w:i w:val="0"/>
          <w:iCs w:val="0"/>
          <w:color w:val="auto"/>
          <w:sz w:val="22"/>
        </w:rPr>
        <w:t xml:space="preserve"> and assort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 value from ITI-42 to JSON</w:t>
      </w:r>
    </w:p>
    <w:p w14:paraId="2103F4F8"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66178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3EBB695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ACF00A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5372D00"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295A5D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0FCC69C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4" w:name="_MON_1681542558"/>
    <w:bookmarkEnd w:id="64"/>
    <w:p w14:paraId="6330C616" w14:textId="7287C3D5" w:rsidR="00812274" w:rsidRDefault="00F218DC"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7F53FAD9">
          <v:shape id="_x0000_i1051" type="#_x0000_t75" style="width:423.75pt;height:583.5pt" o:ole="" o:bordertopcolor="this" o:borderleftcolor="this" o:borderbottomcolor="this" o:borderrightcolor="this">
            <v:imagedata r:id="rId79" o:title=""/>
            <w10:bordertop type="single" width="4"/>
            <w10:borderleft type="single" width="4"/>
            <w10:borderbottom type="single" width="4"/>
            <w10:borderright type="single" width="4"/>
          </v:shape>
          <o:OLEObject Type="Embed" ProgID="Word.OpenDocumentText.12" ShapeID="_x0000_i1051" DrawAspect="Content" ObjectID="_1683563570" r:id="rId80"/>
        </w:object>
      </w:r>
    </w:p>
    <w:p w14:paraId="045B4F7A" w14:textId="62AA9B29"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5BE0FBA"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EEF61"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5" w:name="_MON_1681542591"/>
    <w:bookmarkEnd w:id="65"/>
    <w:p w14:paraId="14EC4D88" w14:textId="4BA22704"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623C3BDD">
          <v:shape id="_x0000_i1052" type="#_x0000_t75" style="width:423.75pt;height:534.75pt" o:ole="" o:bordertopcolor="this" o:borderleftcolor="this" o:borderbottomcolor="this" o:borderrightcolor="this">
            <v:imagedata r:id="rId81" o:title=""/>
            <w10:bordertop type="single" width="4"/>
            <w10:borderleft type="single" width="4"/>
            <w10:borderbottom type="single" width="4"/>
            <w10:borderright type="single" width="4"/>
          </v:shape>
          <o:OLEObject Type="Embed" ProgID="Word.OpenDocumentText.12" ShapeID="_x0000_i1052" DrawAspect="Content" ObjectID="_1683563571" r:id="rId82"/>
        </w:object>
      </w:r>
    </w:p>
    <w:p w14:paraId="0B38A2D6" w14:textId="57AC8E5C"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6C0BDA7" w14:textId="77777777" w:rsidR="00226B9E" w:rsidRDefault="00226B9E" w:rsidP="00EF4ADF">
      <w:pPr>
        <w:pStyle w:val="ListParagraph"/>
        <w:spacing w:line="360" w:lineRule="auto"/>
        <w:ind w:left="0"/>
        <w:jc w:val="thaiDistribute"/>
        <w:rPr>
          <w:rFonts w:ascii="Times New Roman" w:hAnsi="Times New Roman" w:cs="Times New Roman"/>
          <w:sz w:val="24"/>
          <w:szCs w:val="24"/>
        </w:rPr>
      </w:pPr>
    </w:p>
    <w:p w14:paraId="7628F13B"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8C2D7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CD76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EDD662"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6" w:name="_MON_1681542634"/>
    <w:bookmarkEnd w:id="66"/>
    <w:p w14:paraId="2CA8EFAE" w14:textId="1374B91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4F5E418C">
          <v:shape id="_x0000_i1053" type="#_x0000_t75" style="width:423.75pt;height:462pt" o:ole="" o:bordertopcolor="this" o:borderleftcolor="this" o:borderbottomcolor="this" o:borderrightcolor="this">
            <v:imagedata r:id="rId83" o:title=""/>
            <w10:bordertop type="single" width="4"/>
            <w10:borderleft type="single" width="4"/>
            <w10:borderbottom type="single" width="4"/>
            <w10:borderright type="single" width="4"/>
          </v:shape>
          <o:OLEObject Type="Embed" ProgID="Word.OpenDocumentText.12" ShapeID="_x0000_i1053" DrawAspect="Content" ObjectID="_1683563572" r:id="rId84"/>
        </w:object>
      </w:r>
    </w:p>
    <w:p w14:paraId="6C8A9E4F" w14:textId="16C2FFF2"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32FE9AEF"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44BB34E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E18DAF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7C18D1D"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F7A952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DCAF41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5DC480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9872CF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7" w:name="_MON_1681542665"/>
    <w:bookmarkEnd w:id="67"/>
    <w:p w14:paraId="3E1CCDBF" w14:textId="0EC4A8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352F8540">
          <v:shape id="_x0000_i1054" type="#_x0000_t75" style="width:423.75pt;height:534.75pt" o:ole="" o:bordertopcolor="this" o:borderleftcolor="this" o:borderbottomcolor="this" o:borderrightcolor="this">
            <v:imagedata r:id="rId85" o:title=""/>
            <w10:bordertop type="single" width="4"/>
            <w10:borderleft type="single" width="4"/>
            <w10:borderbottom type="single" width="4"/>
            <w10:borderright type="single" width="4"/>
          </v:shape>
          <o:OLEObject Type="Embed" ProgID="Word.OpenDocumentText.12" ShapeID="_x0000_i1054" DrawAspect="Content" ObjectID="_1683563573" r:id="rId86"/>
        </w:object>
      </w:r>
    </w:p>
    <w:p w14:paraId="1FF3FF62" w14:textId="55D30CAC"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133629F3"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8" w:name="_MON_1681542694"/>
    <w:bookmarkEnd w:id="68"/>
    <w:p w14:paraId="728CD183" w14:textId="6E991D9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48F65E36">
          <v:shape id="_x0000_i1055" type="#_x0000_t75" style="width:423.75pt;height:510pt"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55" DrawAspect="Content" ObjectID="_1683563574" r:id="rId88"/>
        </w:object>
      </w:r>
    </w:p>
    <w:p w14:paraId="54C0F83F" w14:textId="5D68ABAE"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0311965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9" w:name="_MON_1681542728"/>
    <w:bookmarkEnd w:id="69"/>
    <w:p w14:paraId="7E50EEE6" w14:textId="0A0059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01E9E837">
          <v:shape id="_x0000_i1056" type="#_x0000_t75" style="width:423.75pt;height:558.75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56" DrawAspect="Content" ObjectID="_1683563575" r:id="rId90"/>
        </w:object>
      </w:r>
    </w:p>
    <w:p w14:paraId="27F5CE71" w14:textId="756BB6C0"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A7C91E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6DEDD447"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1A3085B"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7C066C6E"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5125660"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bookmarkStart w:id="70" w:name="_MON_1681542759"/>
    <w:bookmarkEnd w:id="70"/>
    <w:p w14:paraId="766EFD12" w14:textId="1D7AA4D6"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42BFF338">
          <v:shape id="_x0000_i1057" type="#_x0000_t75" style="width:423.75pt;height:267pt"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7" DrawAspect="Content" ObjectID="_1683563576" r:id="rId92"/>
        </w:object>
      </w:r>
    </w:p>
    <w:p w14:paraId="773099CD" w14:textId="2A168139"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91C2126"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73488B98" w14:textId="2D392A93" w:rsidR="00294693" w:rsidRDefault="00294693" w:rsidP="00EF4ADF">
      <w:pPr>
        <w:pStyle w:val="ListParagraph"/>
        <w:spacing w:line="360" w:lineRule="auto"/>
        <w:ind w:left="0"/>
        <w:jc w:val="thaiDistribute"/>
        <w:rPr>
          <w:rFonts w:ascii="Times New Roman" w:hAnsi="Times New Roman" w:cs="Times New Roman"/>
          <w:sz w:val="24"/>
          <w:szCs w:val="24"/>
        </w:rPr>
      </w:pPr>
    </w:p>
    <w:p w14:paraId="618F8034" w14:textId="77777777" w:rsidR="0078304A" w:rsidRDefault="0078304A" w:rsidP="0078304A">
      <w:pPr>
        <w:pStyle w:val="ListParagraph"/>
        <w:keepNext/>
        <w:spacing w:after="0" w:line="360" w:lineRule="auto"/>
        <w:ind w:left="0"/>
        <w:jc w:val="thaiDistribute"/>
        <w:rPr>
          <w:rFonts w:ascii="Times New Roman" w:hAnsi="Times New Roman" w:cs="Times New Roman"/>
          <w:sz w:val="24"/>
          <w:szCs w:val="24"/>
        </w:rPr>
      </w:pPr>
    </w:p>
    <w:bookmarkStart w:id="71" w:name="_MON_1681544145"/>
    <w:bookmarkEnd w:id="71"/>
    <w:p w14:paraId="78E93230" w14:textId="791624D2" w:rsidR="0078304A" w:rsidRDefault="0078304A" w:rsidP="0078304A">
      <w:pPr>
        <w:pStyle w:val="ListParagraph"/>
        <w:keepNext/>
        <w:spacing w:after="0" w:line="360" w:lineRule="auto"/>
        <w:ind w:left="0"/>
        <w:jc w:val="thaiDistribute"/>
      </w:pPr>
      <w:r>
        <w:rPr>
          <w:rFonts w:ascii="Times New Roman" w:hAnsi="Times New Roman" w:cs="Times New Roman"/>
          <w:sz w:val="24"/>
          <w:szCs w:val="24"/>
        </w:rPr>
        <w:object w:dxaOrig="9360" w:dyaOrig="12161" w14:anchorId="670C4BBE">
          <v:shape id="_x0000_i1058" type="#_x0000_t75" style="width:423.75pt;height:550.5pt"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8" DrawAspect="Content" ObjectID="_1683563577" r:id="rId94"/>
        </w:object>
      </w:r>
    </w:p>
    <w:p w14:paraId="679C022C" w14:textId="440D5310" w:rsidR="00F13B76" w:rsidRPr="0078304A" w:rsidRDefault="0078304A" w:rsidP="0078304A">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sidRPr="0078304A">
        <w:rPr>
          <w:rFonts w:ascii="Times New Roman" w:hAnsi="Times New Roman" w:cs="Times New Roman"/>
          <w:i w:val="0"/>
          <w:iCs w:val="0"/>
          <w:color w:val="auto"/>
          <w:sz w:val="22"/>
        </w:rPr>
        <w:fldChar w:fldCharType="begin"/>
      </w:r>
      <w:r w:rsidRPr="0078304A">
        <w:rPr>
          <w:rFonts w:ascii="Times New Roman" w:hAnsi="Times New Roman" w:cs="Times New Roman"/>
          <w:i w:val="0"/>
          <w:iCs w:val="0"/>
          <w:color w:val="auto"/>
          <w:sz w:val="22"/>
        </w:rPr>
        <w:instrText xml:space="preserve"> SEQ Figure \* ARABIC </w:instrText>
      </w:r>
      <w:r w:rsidRPr="0078304A">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1</w:t>
      </w:r>
      <w:r w:rsidRPr="0078304A">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3CA53A8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396B63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16EA42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2" w:name="_MON_1681544160"/>
    <w:bookmarkEnd w:id="72"/>
    <w:p w14:paraId="3B3ABAD6" w14:textId="67D9967A" w:rsidR="004D76AE" w:rsidRDefault="0078304A"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661E6F04">
          <v:shape id="_x0000_i1059" type="#_x0000_t75" style="width:423.75pt;height:568.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9" DrawAspect="Content" ObjectID="_1683563578" r:id="rId96"/>
        </w:object>
      </w:r>
    </w:p>
    <w:p w14:paraId="724E9EF7" w14:textId="45464D14" w:rsidR="00BB4380" w:rsidRPr="00BB4380" w:rsidRDefault="00BB4380" w:rsidP="00BB4380">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B92990">
        <w:rPr>
          <w:rFonts w:ascii="Times New Roman" w:hAnsi="Times New Roman" w:cs="Times New Roman"/>
        </w:rPr>
        <w:t xml:space="preserve"> (Continued)</w:t>
      </w:r>
    </w:p>
    <w:p w14:paraId="3F0225B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E5AC470"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7C3CA97E"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3" w:name="_MON_1681544190"/>
    <w:bookmarkEnd w:id="73"/>
    <w:p w14:paraId="6F9A7A86" w14:textId="6B2EC4B1" w:rsidR="00D103CA" w:rsidRDefault="0078304A" w:rsidP="00EF4ADF">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145B5307">
          <v:shape id="_x0000_i1060" type="#_x0000_t75" style="width:423.75pt;height:232.5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60" DrawAspect="Content" ObjectID="_1683563579" r:id="rId98"/>
        </w:object>
      </w:r>
    </w:p>
    <w:p w14:paraId="3E3F35E4" w14:textId="4A3EB6FA" w:rsidR="00FA056D" w:rsidRPr="00BB4380" w:rsidRDefault="00FA056D" w:rsidP="00FA056D">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E87B07">
        <w:rPr>
          <w:rFonts w:ascii="Times New Roman" w:hAnsi="Times New Roman" w:cs="Times New Roman"/>
        </w:rPr>
        <w:t xml:space="preserve"> (Continued)</w:t>
      </w:r>
    </w:p>
    <w:p w14:paraId="3FE56BA8" w14:textId="46D0E90A" w:rsidR="00D103CA" w:rsidRDefault="00D103CA" w:rsidP="00EF4ADF">
      <w:pPr>
        <w:pStyle w:val="ListParagraph"/>
        <w:spacing w:line="360" w:lineRule="auto"/>
        <w:ind w:left="0"/>
        <w:jc w:val="thaiDistribute"/>
        <w:rPr>
          <w:rFonts w:ascii="Times New Roman" w:hAnsi="Times New Roman"/>
          <w:sz w:val="24"/>
          <w:szCs w:val="24"/>
        </w:rPr>
      </w:pPr>
    </w:p>
    <w:p w14:paraId="38F457B9" w14:textId="0F72EBE8" w:rsidR="0078304A" w:rsidRPr="0078304A" w:rsidRDefault="0078304A" w:rsidP="00EF4ADF">
      <w:pPr>
        <w:pStyle w:val="ListParagraph"/>
        <w:spacing w:line="360" w:lineRule="auto"/>
        <w:ind w:left="0"/>
        <w:jc w:val="thaiDistribute"/>
        <w:rPr>
          <w:rFonts w:ascii="Times New Roman" w:hAnsi="Times New Roman"/>
          <w:sz w:val="24"/>
          <w:szCs w:val="24"/>
        </w:rPr>
      </w:pPr>
    </w:p>
    <w:p w14:paraId="5DB7FAAF" w14:textId="3F7D9B02" w:rsidR="00E77613" w:rsidRDefault="00E77613" w:rsidP="00D5059D">
      <w:pPr>
        <w:pStyle w:val="ListParagraph"/>
        <w:spacing w:line="360" w:lineRule="auto"/>
        <w:ind w:left="0"/>
        <w:jc w:val="thaiDistribute"/>
        <w:rPr>
          <w:rFonts w:ascii="Times New Roman" w:hAnsi="Times New Roman" w:cs="Times New Roman"/>
          <w:sz w:val="24"/>
          <w:szCs w:val="24"/>
        </w:rPr>
      </w:pPr>
    </w:p>
    <w:p w14:paraId="50B06142" w14:textId="77777777" w:rsidR="00EF4ADF" w:rsidRDefault="00EF4ADF" w:rsidP="00D5059D">
      <w:pPr>
        <w:pStyle w:val="ListParagraph"/>
        <w:spacing w:line="360" w:lineRule="auto"/>
        <w:ind w:left="0"/>
        <w:jc w:val="thaiDistribute"/>
        <w:rPr>
          <w:rFonts w:ascii="Times New Roman" w:hAnsi="Times New Roman" w:cs="Times New Roman"/>
          <w:sz w:val="24"/>
          <w:szCs w:val="24"/>
        </w:rPr>
      </w:pPr>
    </w:p>
    <w:p w14:paraId="3DF63D5D" w14:textId="77777777" w:rsidR="00D103CA" w:rsidRDefault="00D103CA"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5B85313" w14:textId="6E75F2F3"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lastRenderedPageBreak/>
        <w:t>4.17 Implementing IHE ITI-18 transactions interpreter</w:t>
      </w:r>
    </w:p>
    <w:p w14:paraId="7BD66A1E" w14:textId="253C8616"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Similar with IHE ITI-42 transaction handling, XDS Document Registry actor also wait for ITI-18 on TCP channel. The received transaction will be converted into JSON. The transaction specified with header “</w:t>
      </w:r>
      <w:proofErr w:type="spellStart"/>
      <w:r w:rsidRPr="00E77613">
        <w:rPr>
          <w:rFonts w:ascii="Times New Roman" w:hAnsi="Times New Roman" w:cs="Times New Roman"/>
          <w:sz w:val="24"/>
          <w:szCs w:val="24"/>
        </w:rPr>
        <w:t>QueryResponse</w:t>
      </w:r>
      <w:proofErr w:type="spellEnd"/>
      <w:r w:rsidRPr="00E77613">
        <w:rPr>
          <w:rFonts w:ascii="Times New Roman" w:hAnsi="Times New Roman" w:cs="Times New Roman"/>
          <w:sz w:val="24"/>
          <w:szCs w:val="24"/>
        </w:rPr>
        <w:t xml:space="preserve">” and compose of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s value input by Document Consumer. These values will be used in search operation which will seek for the smart-contract with matching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 values. After the result was found, the actor then proceeds to create response XML message following the format provided by IHE ITI Framework.</w:t>
      </w:r>
    </w:p>
    <w:p w14:paraId="18609C03" w14:textId="4D4DDB2F" w:rsidR="00ED6E65" w:rsidRDefault="00ED6E65" w:rsidP="00D5059D">
      <w:pPr>
        <w:pStyle w:val="ListParagraph"/>
        <w:spacing w:line="360" w:lineRule="auto"/>
        <w:ind w:left="0"/>
        <w:jc w:val="thaiDistribute"/>
        <w:rPr>
          <w:rFonts w:ascii="Times New Roman" w:hAnsi="Times New Roman" w:cs="Times New Roman"/>
          <w:sz w:val="24"/>
          <w:szCs w:val="24"/>
        </w:rPr>
      </w:pPr>
    </w:p>
    <w:p w14:paraId="3EDE677A" w14:textId="77777777" w:rsidR="00ED6E65" w:rsidRDefault="00ED6E65" w:rsidP="00D5059D">
      <w:pPr>
        <w:pStyle w:val="ListParagraph"/>
        <w:spacing w:line="360" w:lineRule="auto"/>
        <w:ind w:left="0"/>
        <w:jc w:val="thaiDistribute"/>
        <w:rPr>
          <w:rFonts w:ascii="Times New Roman" w:hAnsi="Times New Roman" w:cs="Times New Roman"/>
          <w:sz w:val="24"/>
          <w:szCs w:val="24"/>
        </w:rPr>
      </w:pPr>
    </w:p>
    <w:bookmarkStart w:id="74" w:name="_MON_1681540560"/>
    <w:bookmarkEnd w:id="74"/>
    <w:p w14:paraId="5F96ED1F" w14:textId="77777777" w:rsidR="00331C9F" w:rsidRDefault="00ED6E65" w:rsidP="00331C9F">
      <w:pPr>
        <w:pStyle w:val="ListParagraph"/>
        <w:keepNext/>
        <w:spacing w:after="0" w:line="360" w:lineRule="auto"/>
        <w:ind w:left="0"/>
        <w:jc w:val="thaiDistribute"/>
      </w:pPr>
      <w:r>
        <w:rPr>
          <w:rFonts w:ascii="Times New Roman" w:hAnsi="Times New Roman" w:cs="Times New Roman"/>
          <w:sz w:val="24"/>
          <w:szCs w:val="24"/>
        </w:rPr>
        <w:object w:dxaOrig="9360" w:dyaOrig="4975" w14:anchorId="40941E71">
          <v:shape id="_x0000_i1061" type="#_x0000_t75" style="width:423.75pt;height:225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61" DrawAspect="Content" ObjectID="_1683563580" r:id="rId100"/>
        </w:object>
      </w:r>
    </w:p>
    <w:p w14:paraId="2258B7E9" w14:textId="76E0FE93" w:rsidR="0034185E" w:rsidRPr="00331C9F" w:rsidRDefault="00331C9F" w:rsidP="00331C9F">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sidRPr="00331C9F">
        <w:rPr>
          <w:rFonts w:ascii="Times New Roman" w:hAnsi="Times New Roman" w:cs="Times New Roman"/>
          <w:i w:val="0"/>
          <w:iCs w:val="0"/>
          <w:color w:val="auto"/>
          <w:sz w:val="22"/>
        </w:rPr>
        <w:fldChar w:fldCharType="begin"/>
      </w:r>
      <w:r w:rsidRPr="00331C9F">
        <w:rPr>
          <w:rFonts w:ascii="Times New Roman" w:hAnsi="Times New Roman" w:cs="Times New Roman"/>
          <w:i w:val="0"/>
          <w:iCs w:val="0"/>
          <w:color w:val="auto"/>
          <w:sz w:val="22"/>
        </w:rPr>
        <w:instrText xml:space="preserve"> SEQ Figure \* ARABIC </w:instrText>
      </w:r>
      <w:r w:rsidRPr="00331C9F">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2</w:t>
      </w:r>
      <w:r w:rsidRPr="00331C9F">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sidR="00906EB1">
        <w:rPr>
          <w:rFonts w:ascii="Times New Roman" w:hAnsi="Times New Roman" w:cs="Times New Roman"/>
          <w:i w:val="0"/>
          <w:iCs w:val="0"/>
          <w:color w:val="auto"/>
          <w:sz w:val="22"/>
        </w:rPr>
        <w:br/>
        <w:t xml:space="preserve">Define variable of </w:t>
      </w:r>
      <w:r w:rsidR="00BD0654">
        <w:rPr>
          <w:rFonts w:ascii="Times New Roman" w:hAnsi="Times New Roman" w:cs="Times New Roman"/>
          <w:i w:val="0"/>
          <w:iCs w:val="0"/>
          <w:color w:val="auto"/>
          <w:sz w:val="22"/>
        </w:rPr>
        <w:t>query</w:t>
      </w:r>
      <w:r w:rsidR="0021660C">
        <w:rPr>
          <w:rFonts w:ascii="Times New Roman" w:hAnsi="Times New Roman" w:cs="Times New Roman"/>
          <w:i w:val="0"/>
          <w:iCs w:val="0"/>
          <w:color w:val="auto"/>
          <w:sz w:val="22"/>
        </w:rPr>
        <w:t xml:space="preserve"> request</w:t>
      </w:r>
      <w:r w:rsidR="00BD0654">
        <w:rPr>
          <w:rFonts w:ascii="Times New Roman" w:hAnsi="Times New Roman" w:cs="Times New Roman"/>
          <w:i w:val="0"/>
          <w:iCs w:val="0"/>
          <w:color w:val="auto"/>
          <w:sz w:val="22"/>
        </w:rPr>
        <w:t xml:space="preserve"> type</w:t>
      </w:r>
      <w:r w:rsidR="00906EB1">
        <w:rPr>
          <w:rFonts w:ascii="Times New Roman" w:hAnsi="Times New Roman" w:cs="Times New Roman"/>
          <w:i w:val="0"/>
          <w:iCs w:val="0"/>
          <w:color w:val="auto"/>
          <w:sz w:val="22"/>
        </w:rPr>
        <w:t xml:space="preserve"> UUID label following IHE ITI Framework</w:t>
      </w:r>
    </w:p>
    <w:p w14:paraId="168154BF" w14:textId="77777777" w:rsidR="00B32112" w:rsidRDefault="00B32112" w:rsidP="004D75CD">
      <w:pPr>
        <w:pStyle w:val="ListParagraph"/>
        <w:keepNext/>
        <w:spacing w:after="0" w:line="360" w:lineRule="auto"/>
        <w:ind w:left="0"/>
        <w:jc w:val="thaiDistribute"/>
        <w:rPr>
          <w:rFonts w:ascii="Times New Roman" w:hAnsi="Times New Roman" w:cs="Times New Roman"/>
          <w:sz w:val="24"/>
          <w:szCs w:val="24"/>
        </w:rPr>
      </w:pPr>
    </w:p>
    <w:bookmarkStart w:id="75" w:name="_MON_1681545399"/>
    <w:bookmarkEnd w:id="75"/>
    <w:p w14:paraId="621A7DBB" w14:textId="788B63D2" w:rsidR="004D75CD" w:rsidRDefault="009D222A" w:rsidP="004D75CD">
      <w:pPr>
        <w:pStyle w:val="ListParagraph"/>
        <w:keepNext/>
        <w:spacing w:after="0" w:line="360" w:lineRule="auto"/>
        <w:ind w:left="0"/>
        <w:jc w:val="thaiDistribute"/>
      </w:pPr>
      <w:r>
        <w:rPr>
          <w:rFonts w:ascii="Times New Roman" w:hAnsi="Times New Roman" w:cs="Times New Roman"/>
          <w:sz w:val="24"/>
          <w:szCs w:val="24"/>
        </w:rPr>
        <w:object w:dxaOrig="9360" w:dyaOrig="12727" w14:anchorId="041F3E79">
          <v:shape id="_x0000_i1062" type="#_x0000_t75" style="width:423.75pt;height:8in"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62" DrawAspect="Content" ObjectID="_1683563581" r:id="rId102"/>
        </w:object>
      </w:r>
    </w:p>
    <w:p w14:paraId="58F32D57" w14:textId="27D8317E" w:rsidR="00ED6E65" w:rsidRDefault="004D75CD" w:rsidP="004D75CD">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sidRPr="004D75CD">
        <w:rPr>
          <w:rFonts w:ascii="Times New Roman" w:hAnsi="Times New Roman" w:cs="Times New Roman"/>
          <w:i w:val="0"/>
          <w:iCs w:val="0"/>
          <w:color w:val="auto"/>
          <w:sz w:val="22"/>
        </w:rPr>
        <w:fldChar w:fldCharType="begin"/>
      </w:r>
      <w:r w:rsidRPr="004D75CD">
        <w:rPr>
          <w:rFonts w:ascii="Times New Roman" w:hAnsi="Times New Roman" w:cs="Times New Roman"/>
          <w:i w:val="0"/>
          <w:iCs w:val="0"/>
          <w:color w:val="auto"/>
          <w:sz w:val="22"/>
        </w:rPr>
        <w:instrText xml:space="preserve"> SEQ Figure \* ARABIC </w:instrText>
      </w:r>
      <w:r w:rsidRPr="004D75C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3</w:t>
      </w:r>
      <w:r w:rsidRPr="004D75CD">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sidR="0021660C">
        <w:rPr>
          <w:rFonts w:ascii="Times New Roman" w:hAnsi="Times New Roman" w:cs="Times New Roman"/>
          <w:i w:val="0"/>
          <w:iCs w:val="0"/>
          <w:color w:val="auto"/>
          <w:sz w:val="22"/>
        </w:rPr>
        <w:br/>
        <w:t>Identify query request type following received ITI-18 header</w:t>
      </w:r>
      <w:r w:rsidR="00921625">
        <w:rPr>
          <w:rFonts w:ascii="Times New Roman" w:hAnsi="Times New Roman" w:cs="Times New Roman"/>
          <w:i w:val="0"/>
          <w:iCs w:val="0"/>
          <w:color w:val="auto"/>
          <w:sz w:val="22"/>
        </w:rPr>
        <w:t xml:space="preserve"> and assort search keyword</w:t>
      </w:r>
    </w:p>
    <w:p w14:paraId="23DA597E" w14:textId="0AA80108" w:rsidR="00654650" w:rsidRDefault="00654650" w:rsidP="00654650"/>
    <w:p w14:paraId="6A3C439B" w14:textId="24FA77E3" w:rsidR="00654650" w:rsidRDefault="00654650" w:rsidP="00654650"/>
    <w:p w14:paraId="68648D07" w14:textId="77777777" w:rsidR="00654650" w:rsidRDefault="00654650" w:rsidP="00654650">
      <w:pPr>
        <w:pStyle w:val="ListParagraph"/>
        <w:spacing w:line="360" w:lineRule="auto"/>
        <w:ind w:left="0"/>
        <w:jc w:val="center"/>
        <w:rPr>
          <w:rFonts w:ascii="Times New Roman" w:hAnsi="Times New Roman" w:cs="Times New Roman"/>
          <w:sz w:val="24"/>
          <w:szCs w:val="24"/>
        </w:rPr>
      </w:pPr>
    </w:p>
    <w:bookmarkStart w:id="76" w:name="_MON_1681545963"/>
    <w:bookmarkEnd w:id="76"/>
    <w:p w14:paraId="7BC645CF" w14:textId="55F50726" w:rsidR="00654650"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298AE944">
          <v:shape id="_x0000_i1063" type="#_x0000_t75" style="width:412.5pt;height:556.5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63" DrawAspect="Content" ObjectID="_1683563582" r:id="rId104"/>
        </w:object>
      </w:r>
    </w:p>
    <w:p w14:paraId="674ECDA4" w14:textId="5533EDC2"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5DAEB37" w14:textId="77777777" w:rsidR="00654650" w:rsidRDefault="00654650" w:rsidP="00654650">
      <w:pPr>
        <w:pStyle w:val="ListParagraph"/>
        <w:spacing w:line="360" w:lineRule="auto"/>
        <w:ind w:left="0"/>
        <w:jc w:val="center"/>
        <w:rPr>
          <w:rFonts w:ascii="Times New Roman" w:hAnsi="Times New Roman" w:cs="Times New Roman"/>
          <w:sz w:val="24"/>
          <w:szCs w:val="24"/>
        </w:rPr>
      </w:pPr>
    </w:p>
    <w:p w14:paraId="69709120" w14:textId="77777777" w:rsidR="009D222A" w:rsidRDefault="009D222A" w:rsidP="00654650">
      <w:pPr>
        <w:pStyle w:val="ListParagraph"/>
        <w:spacing w:line="360" w:lineRule="auto"/>
        <w:ind w:left="0"/>
        <w:jc w:val="center"/>
        <w:rPr>
          <w:rFonts w:ascii="Times New Roman" w:hAnsi="Times New Roman" w:cs="Times New Roman"/>
          <w:sz w:val="24"/>
          <w:szCs w:val="24"/>
        </w:rPr>
      </w:pPr>
    </w:p>
    <w:bookmarkStart w:id="77" w:name="_MON_1681545986"/>
    <w:bookmarkEnd w:id="77"/>
    <w:p w14:paraId="0E5D3A1B" w14:textId="0538A723" w:rsidR="00724685"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73286FDC">
          <v:shape id="_x0000_i1064" type="#_x0000_t75" style="width:416.25pt;height:561.75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64" DrawAspect="Content" ObjectID="_1683563583" r:id="rId106"/>
        </w:object>
      </w:r>
    </w:p>
    <w:p w14:paraId="60D75032" w14:textId="3F2C6CCD"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5A91F83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6BDC3648"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080F482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bookmarkStart w:id="78" w:name="_MON_1681546049"/>
    <w:bookmarkEnd w:id="78"/>
    <w:p w14:paraId="1346FAC1" w14:textId="4D4F4772" w:rsidR="00724685" w:rsidRDefault="0072468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250E8047">
          <v:shape id="_x0000_i1065" type="#_x0000_t75" style="width:423.75pt;height:522.75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65" DrawAspect="Content" ObjectID="_1683563584" r:id="rId108"/>
        </w:object>
      </w:r>
    </w:p>
    <w:p w14:paraId="7574CD5B" w14:textId="1CF7204F" w:rsidR="00DA2355" w:rsidRDefault="00DA2355" w:rsidP="00DA2355">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4439CE22"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0A9EF5BE"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155FF5BD"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E45F6A8"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531B0F1"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bookmarkStart w:id="79" w:name="_MON_1681546744"/>
    <w:bookmarkEnd w:id="79"/>
    <w:p w14:paraId="559C5BD2" w14:textId="77777777" w:rsidR="00F1584B" w:rsidRDefault="00F1584B" w:rsidP="00F1584B">
      <w:pPr>
        <w:pStyle w:val="ListParagraph"/>
        <w:keepNext/>
        <w:spacing w:after="0" w:line="360" w:lineRule="auto"/>
        <w:ind w:left="0"/>
        <w:jc w:val="thaiDistribute"/>
      </w:pPr>
      <w:r>
        <w:rPr>
          <w:rFonts w:ascii="Times New Roman" w:hAnsi="Times New Roman" w:cs="Times New Roman"/>
          <w:sz w:val="24"/>
          <w:szCs w:val="24"/>
        </w:rPr>
        <w:object w:dxaOrig="9360" w:dyaOrig="11548" w14:anchorId="6401EE0E">
          <v:shape id="_x0000_i1066" type="#_x0000_t75" style="width:423.75pt;height:522.75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66" DrawAspect="Content" ObjectID="_1683563585" r:id="rId110"/>
        </w:object>
      </w:r>
    </w:p>
    <w:p w14:paraId="6C632A2F" w14:textId="221F05A7" w:rsidR="00F1584B" w:rsidRPr="00A216E7" w:rsidRDefault="00F1584B" w:rsidP="00F1584B">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sidRPr="00F1584B">
        <w:rPr>
          <w:rFonts w:ascii="Times New Roman" w:hAnsi="Times New Roman" w:cs="Times New Roman"/>
          <w:i w:val="0"/>
          <w:iCs w:val="0"/>
          <w:color w:val="auto"/>
          <w:sz w:val="22"/>
        </w:rPr>
        <w:fldChar w:fldCharType="begin"/>
      </w:r>
      <w:r w:rsidRPr="00F1584B">
        <w:rPr>
          <w:rFonts w:ascii="Times New Roman" w:hAnsi="Times New Roman" w:cs="Times New Roman"/>
          <w:i w:val="0"/>
          <w:iCs w:val="0"/>
          <w:color w:val="auto"/>
          <w:sz w:val="22"/>
        </w:rPr>
        <w:instrText xml:space="preserve"> SEQ Figure \* ARABIC </w:instrText>
      </w:r>
      <w:r w:rsidRPr="00F1584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4</w:t>
      </w:r>
      <w:r w:rsidRPr="00F1584B">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r>
      <w:r w:rsidR="00D26F2F">
        <w:rPr>
          <w:rFonts w:ascii="Times New Roman" w:hAnsi="Times New Roman" w:cs="Times New Roman"/>
          <w:i w:val="0"/>
          <w:iCs w:val="0"/>
          <w:color w:val="auto"/>
          <w:sz w:val="22"/>
        </w:rPr>
        <w:t>Check for the latest document ID published in Blockchain before beginning search operation</w:t>
      </w:r>
    </w:p>
    <w:bookmarkStart w:id="80" w:name="_MON_1681547945"/>
    <w:bookmarkEnd w:id="80"/>
    <w:p w14:paraId="559CABF3" w14:textId="6C6FAE80"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77924A1E">
          <v:shape id="_x0000_i1067" type="#_x0000_t75" style="width:423.75pt;height:558.75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7" DrawAspect="Content" ObjectID="_1683563586" r:id="rId112"/>
        </w:object>
      </w:r>
    </w:p>
    <w:p w14:paraId="138653EC" w14:textId="055C6707" w:rsidR="00D26F2F" w:rsidRDefault="00D26F2F" w:rsidP="00D26F2F">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44E9301D" w14:textId="40E7A7B2" w:rsidR="00372A91" w:rsidRDefault="00372A91" w:rsidP="00D26F2F">
      <w:pPr>
        <w:pStyle w:val="ListParagraph"/>
        <w:spacing w:line="360" w:lineRule="auto"/>
        <w:ind w:left="0"/>
        <w:jc w:val="center"/>
        <w:rPr>
          <w:rFonts w:ascii="Times New Roman" w:hAnsi="Times New Roman" w:cs="Times New Roman"/>
        </w:rPr>
      </w:pPr>
    </w:p>
    <w:p w14:paraId="1219255E" w14:textId="69BB487C" w:rsidR="00372A91" w:rsidRDefault="00372A91" w:rsidP="00D26F2F">
      <w:pPr>
        <w:pStyle w:val="ListParagraph"/>
        <w:spacing w:line="360" w:lineRule="auto"/>
        <w:ind w:left="0"/>
        <w:jc w:val="center"/>
        <w:rPr>
          <w:rFonts w:ascii="Times New Roman" w:hAnsi="Times New Roman" w:cs="Times New Roman"/>
        </w:rPr>
      </w:pPr>
    </w:p>
    <w:p w14:paraId="50D8A5DF" w14:textId="22603A46" w:rsidR="00372A91" w:rsidRDefault="00372A91" w:rsidP="00D26F2F">
      <w:pPr>
        <w:pStyle w:val="ListParagraph"/>
        <w:spacing w:line="360" w:lineRule="auto"/>
        <w:ind w:left="0"/>
        <w:jc w:val="center"/>
        <w:rPr>
          <w:rFonts w:ascii="Times New Roman" w:hAnsi="Times New Roman" w:cs="Times New Roman"/>
        </w:rPr>
      </w:pPr>
    </w:p>
    <w:p w14:paraId="60A8563C" w14:textId="77777777" w:rsidR="00372A91" w:rsidRPr="00D26F2F" w:rsidRDefault="00372A91" w:rsidP="00D26F2F">
      <w:pPr>
        <w:pStyle w:val="ListParagraph"/>
        <w:spacing w:line="360" w:lineRule="auto"/>
        <w:ind w:left="0"/>
        <w:jc w:val="center"/>
        <w:rPr>
          <w:rFonts w:ascii="Times New Roman" w:hAnsi="Times New Roman" w:cs="Times New Roman"/>
          <w:sz w:val="24"/>
          <w:szCs w:val="24"/>
        </w:rPr>
      </w:pPr>
    </w:p>
    <w:bookmarkStart w:id="81" w:name="_MON_1681547970"/>
    <w:bookmarkEnd w:id="81"/>
    <w:p w14:paraId="63ED6631" w14:textId="35012E97"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25764DF4">
          <v:shape id="_x0000_i1068" type="#_x0000_t75" style="width:423.75pt;height:219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8" DrawAspect="Content" ObjectID="_1683563587" r:id="rId114"/>
        </w:object>
      </w:r>
    </w:p>
    <w:p w14:paraId="05DC9E73" w14:textId="77777777" w:rsidR="00372A91" w:rsidRPr="00D26F2F" w:rsidRDefault="00372A91" w:rsidP="00372A91">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96514D3" w14:textId="77777777" w:rsidR="00372A91" w:rsidRDefault="00372A91" w:rsidP="00D5059D">
      <w:pPr>
        <w:pStyle w:val="ListParagraph"/>
        <w:spacing w:line="360" w:lineRule="auto"/>
        <w:ind w:left="0"/>
        <w:jc w:val="thaiDistribute"/>
        <w:rPr>
          <w:rFonts w:ascii="Times New Roman" w:hAnsi="Times New Roman" w:cs="Times New Roman"/>
          <w:sz w:val="24"/>
          <w:szCs w:val="24"/>
        </w:rPr>
      </w:pPr>
    </w:p>
    <w:p w14:paraId="5A1D3D8B" w14:textId="77777777" w:rsidR="00EA2A39" w:rsidRDefault="00EA2A39" w:rsidP="00D5059D">
      <w:pPr>
        <w:pStyle w:val="ListParagraph"/>
        <w:spacing w:line="360" w:lineRule="auto"/>
        <w:ind w:left="0"/>
        <w:jc w:val="thaiDistribute"/>
        <w:rPr>
          <w:rFonts w:ascii="Times New Roman" w:hAnsi="Times New Roman"/>
          <w:sz w:val="24"/>
          <w:szCs w:val="24"/>
        </w:rPr>
      </w:pPr>
    </w:p>
    <w:p w14:paraId="5407834C" w14:textId="77777777" w:rsidR="00EA2A39" w:rsidRDefault="00EA2A39" w:rsidP="00D5059D">
      <w:pPr>
        <w:pStyle w:val="ListParagraph"/>
        <w:spacing w:line="360" w:lineRule="auto"/>
        <w:ind w:left="0"/>
        <w:jc w:val="thaiDistribute"/>
        <w:rPr>
          <w:rFonts w:ascii="Times New Roman" w:hAnsi="Times New Roman"/>
          <w:sz w:val="24"/>
          <w:szCs w:val="24"/>
        </w:rPr>
      </w:pPr>
    </w:p>
    <w:p w14:paraId="4E2CB63C" w14:textId="77777777" w:rsidR="00EA2A39" w:rsidRDefault="00EA2A39" w:rsidP="00D5059D">
      <w:pPr>
        <w:pStyle w:val="ListParagraph"/>
        <w:spacing w:line="360" w:lineRule="auto"/>
        <w:ind w:left="0"/>
        <w:jc w:val="thaiDistribute"/>
        <w:rPr>
          <w:rFonts w:ascii="Times New Roman" w:hAnsi="Times New Roman"/>
          <w:sz w:val="24"/>
          <w:szCs w:val="24"/>
        </w:rPr>
      </w:pPr>
    </w:p>
    <w:p w14:paraId="5D40A258" w14:textId="77777777" w:rsidR="00EA2A39" w:rsidRDefault="00EA2A39" w:rsidP="00D5059D">
      <w:pPr>
        <w:pStyle w:val="ListParagraph"/>
        <w:spacing w:line="360" w:lineRule="auto"/>
        <w:ind w:left="0"/>
        <w:jc w:val="thaiDistribute"/>
        <w:rPr>
          <w:rFonts w:ascii="Times New Roman" w:hAnsi="Times New Roman"/>
          <w:sz w:val="24"/>
          <w:szCs w:val="24"/>
        </w:rPr>
      </w:pPr>
    </w:p>
    <w:p w14:paraId="1E7B6BEF" w14:textId="77777777" w:rsidR="00EA2A39" w:rsidRDefault="00EA2A39" w:rsidP="00D5059D">
      <w:pPr>
        <w:pStyle w:val="ListParagraph"/>
        <w:spacing w:line="360" w:lineRule="auto"/>
        <w:ind w:left="0"/>
        <w:jc w:val="thaiDistribute"/>
        <w:rPr>
          <w:rFonts w:ascii="Times New Roman" w:hAnsi="Times New Roman"/>
          <w:sz w:val="24"/>
          <w:szCs w:val="24"/>
        </w:rPr>
      </w:pPr>
    </w:p>
    <w:p w14:paraId="136119B0" w14:textId="77777777" w:rsidR="00EA2A39" w:rsidRDefault="00EA2A39" w:rsidP="00D5059D">
      <w:pPr>
        <w:pStyle w:val="ListParagraph"/>
        <w:spacing w:line="360" w:lineRule="auto"/>
        <w:ind w:left="0"/>
        <w:jc w:val="thaiDistribute"/>
        <w:rPr>
          <w:rFonts w:ascii="Times New Roman" w:hAnsi="Times New Roman"/>
          <w:sz w:val="24"/>
          <w:szCs w:val="24"/>
        </w:rPr>
      </w:pPr>
    </w:p>
    <w:p w14:paraId="544DAB1C" w14:textId="77777777" w:rsidR="00EA2A39" w:rsidRDefault="00EA2A39" w:rsidP="00D5059D">
      <w:pPr>
        <w:pStyle w:val="ListParagraph"/>
        <w:spacing w:line="360" w:lineRule="auto"/>
        <w:ind w:left="0"/>
        <w:jc w:val="thaiDistribute"/>
        <w:rPr>
          <w:rFonts w:ascii="Times New Roman" w:hAnsi="Times New Roman"/>
          <w:sz w:val="24"/>
          <w:szCs w:val="24"/>
        </w:rPr>
      </w:pPr>
    </w:p>
    <w:p w14:paraId="14273070" w14:textId="77777777" w:rsidR="00EA2A39" w:rsidRDefault="00EA2A39" w:rsidP="00D5059D">
      <w:pPr>
        <w:pStyle w:val="ListParagraph"/>
        <w:spacing w:line="360" w:lineRule="auto"/>
        <w:ind w:left="0"/>
        <w:jc w:val="thaiDistribute"/>
        <w:rPr>
          <w:rFonts w:ascii="Times New Roman" w:hAnsi="Times New Roman"/>
          <w:sz w:val="24"/>
          <w:szCs w:val="24"/>
        </w:rPr>
      </w:pPr>
    </w:p>
    <w:p w14:paraId="695CB6C9" w14:textId="77777777" w:rsidR="00EA2A39" w:rsidRDefault="00EA2A39" w:rsidP="00D5059D">
      <w:pPr>
        <w:pStyle w:val="ListParagraph"/>
        <w:spacing w:line="360" w:lineRule="auto"/>
        <w:ind w:left="0"/>
        <w:jc w:val="thaiDistribute"/>
        <w:rPr>
          <w:rFonts w:ascii="Times New Roman" w:hAnsi="Times New Roman"/>
          <w:sz w:val="24"/>
          <w:szCs w:val="24"/>
        </w:rPr>
      </w:pPr>
    </w:p>
    <w:p w14:paraId="54605DF3" w14:textId="77777777" w:rsidR="00EA2A39" w:rsidRDefault="00EA2A39" w:rsidP="00D5059D">
      <w:pPr>
        <w:pStyle w:val="ListParagraph"/>
        <w:spacing w:line="360" w:lineRule="auto"/>
        <w:ind w:left="0"/>
        <w:jc w:val="thaiDistribute"/>
        <w:rPr>
          <w:rFonts w:ascii="Times New Roman" w:hAnsi="Times New Roman"/>
          <w:sz w:val="24"/>
          <w:szCs w:val="24"/>
        </w:rPr>
      </w:pPr>
    </w:p>
    <w:p w14:paraId="15AB6F31" w14:textId="77777777" w:rsidR="00EA2A39" w:rsidRDefault="00EA2A39" w:rsidP="00D5059D">
      <w:pPr>
        <w:pStyle w:val="ListParagraph"/>
        <w:spacing w:line="360" w:lineRule="auto"/>
        <w:ind w:left="0"/>
        <w:jc w:val="thaiDistribute"/>
        <w:rPr>
          <w:rFonts w:ascii="Times New Roman" w:hAnsi="Times New Roman"/>
          <w:sz w:val="24"/>
          <w:szCs w:val="24"/>
        </w:rPr>
      </w:pPr>
    </w:p>
    <w:p w14:paraId="50FBD68D" w14:textId="77777777" w:rsidR="00EA2A39" w:rsidRDefault="00EA2A39" w:rsidP="00D5059D">
      <w:pPr>
        <w:pStyle w:val="ListParagraph"/>
        <w:spacing w:line="360" w:lineRule="auto"/>
        <w:ind w:left="0"/>
        <w:jc w:val="thaiDistribute"/>
        <w:rPr>
          <w:rFonts w:ascii="Times New Roman" w:hAnsi="Times New Roman"/>
          <w:sz w:val="24"/>
          <w:szCs w:val="24"/>
        </w:rPr>
      </w:pPr>
    </w:p>
    <w:p w14:paraId="2DD872B2" w14:textId="77777777" w:rsidR="00EA2A39" w:rsidRDefault="00EA2A39" w:rsidP="00D5059D">
      <w:pPr>
        <w:pStyle w:val="ListParagraph"/>
        <w:spacing w:line="360" w:lineRule="auto"/>
        <w:ind w:left="0"/>
        <w:jc w:val="thaiDistribute"/>
        <w:rPr>
          <w:rFonts w:ascii="Times New Roman" w:hAnsi="Times New Roman"/>
          <w:sz w:val="24"/>
          <w:szCs w:val="24"/>
        </w:rPr>
      </w:pPr>
    </w:p>
    <w:p w14:paraId="2A904F2E" w14:textId="77777777" w:rsidR="00EA2A39" w:rsidRDefault="00EA2A39" w:rsidP="00D5059D">
      <w:pPr>
        <w:pStyle w:val="ListParagraph"/>
        <w:spacing w:line="360" w:lineRule="auto"/>
        <w:ind w:left="0"/>
        <w:jc w:val="thaiDistribute"/>
        <w:rPr>
          <w:rFonts w:ascii="Times New Roman" w:hAnsi="Times New Roman"/>
          <w:sz w:val="24"/>
          <w:szCs w:val="24"/>
        </w:rPr>
      </w:pPr>
    </w:p>
    <w:p w14:paraId="465C7D4F" w14:textId="77777777" w:rsidR="00EA2A39" w:rsidRDefault="00EA2A39" w:rsidP="00D5059D">
      <w:pPr>
        <w:pStyle w:val="ListParagraph"/>
        <w:spacing w:line="360" w:lineRule="auto"/>
        <w:ind w:left="0"/>
        <w:jc w:val="thaiDistribute"/>
        <w:rPr>
          <w:rFonts w:ascii="Times New Roman" w:hAnsi="Times New Roman"/>
          <w:sz w:val="24"/>
          <w:szCs w:val="24"/>
        </w:rPr>
      </w:pPr>
    </w:p>
    <w:p w14:paraId="663A9F26" w14:textId="77777777" w:rsidR="00EA2A39" w:rsidRDefault="00EA2A39" w:rsidP="00D5059D">
      <w:pPr>
        <w:pStyle w:val="ListParagraph"/>
        <w:spacing w:line="360" w:lineRule="auto"/>
        <w:ind w:left="0"/>
        <w:jc w:val="thaiDistribute"/>
        <w:rPr>
          <w:rFonts w:ascii="Times New Roman" w:hAnsi="Times New Roman"/>
          <w:sz w:val="24"/>
          <w:szCs w:val="24"/>
        </w:rPr>
      </w:pPr>
    </w:p>
    <w:p w14:paraId="61467B13" w14:textId="77777777" w:rsidR="00EA2A39" w:rsidRDefault="00EA2A39" w:rsidP="00D5059D">
      <w:pPr>
        <w:pStyle w:val="ListParagraph"/>
        <w:spacing w:line="360" w:lineRule="auto"/>
        <w:ind w:left="0"/>
        <w:jc w:val="thaiDistribute"/>
        <w:rPr>
          <w:rFonts w:ascii="Times New Roman" w:hAnsi="Times New Roman"/>
          <w:sz w:val="24"/>
          <w:szCs w:val="24"/>
        </w:rPr>
      </w:pPr>
    </w:p>
    <w:p w14:paraId="619940EA" w14:textId="77777777" w:rsidR="00EA2A39" w:rsidRDefault="00EA2A39" w:rsidP="00D5059D">
      <w:pPr>
        <w:pStyle w:val="ListParagraph"/>
        <w:spacing w:line="360" w:lineRule="auto"/>
        <w:ind w:left="0"/>
        <w:jc w:val="thaiDistribute"/>
        <w:rPr>
          <w:rFonts w:ascii="Times New Roman" w:hAnsi="Times New Roman"/>
          <w:sz w:val="24"/>
          <w:szCs w:val="24"/>
        </w:rPr>
      </w:pPr>
    </w:p>
    <w:bookmarkStart w:id="82" w:name="_MON_1681547808"/>
    <w:bookmarkEnd w:id="82"/>
    <w:p w14:paraId="3C9E8831" w14:textId="77777777" w:rsidR="00EE6390" w:rsidRDefault="00345B40" w:rsidP="00EE6390">
      <w:pPr>
        <w:pStyle w:val="ListParagraph"/>
        <w:keepNext/>
        <w:spacing w:after="0" w:line="360" w:lineRule="auto"/>
        <w:ind w:left="0"/>
        <w:jc w:val="thaiDistribute"/>
      </w:pPr>
      <w:r>
        <w:rPr>
          <w:rFonts w:ascii="Times New Roman" w:hAnsi="Times New Roman" w:cs="Times New Roman"/>
          <w:sz w:val="24"/>
          <w:szCs w:val="24"/>
        </w:rPr>
        <w:object w:dxaOrig="9360" w:dyaOrig="11817" w14:anchorId="44E2750A">
          <v:shape id="_x0000_i1069" type="#_x0000_t75" style="width:423.75pt;height:534.75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9" DrawAspect="Content" ObjectID="_1683563588" r:id="rId116"/>
        </w:object>
      </w:r>
    </w:p>
    <w:p w14:paraId="79F8D1D1" w14:textId="1B5D4C0C" w:rsidR="009C3AE8" w:rsidRPr="00EE6390" w:rsidRDefault="00EE6390" w:rsidP="00EE6390">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sidRPr="00EE6390">
        <w:rPr>
          <w:rFonts w:ascii="Times New Roman" w:hAnsi="Times New Roman" w:cs="Times New Roman"/>
          <w:i w:val="0"/>
          <w:iCs w:val="0"/>
          <w:color w:val="auto"/>
          <w:sz w:val="22"/>
        </w:rPr>
        <w:fldChar w:fldCharType="begin"/>
      </w:r>
      <w:r w:rsidRPr="00EE6390">
        <w:rPr>
          <w:rFonts w:ascii="Times New Roman" w:hAnsi="Times New Roman" w:cs="Times New Roman"/>
          <w:i w:val="0"/>
          <w:iCs w:val="0"/>
          <w:color w:val="auto"/>
          <w:sz w:val="22"/>
        </w:rPr>
        <w:instrText xml:space="preserve"> SEQ Figure \* ARABIC </w:instrText>
      </w:r>
      <w:r w:rsidRPr="00EE639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5</w:t>
      </w:r>
      <w:r w:rsidRPr="00EE6390">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sidR="008C5D7F">
        <w:rPr>
          <w:rFonts w:ascii="Times New Roman" w:hAnsi="Times New Roman" w:cs="Times New Roman"/>
          <w:i w:val="0"/>
          <w:iCs w:val="0"/>
          <w:color w:val="auto"/>
          <w:sz w:val="22"/>
        </w:rPr>
        <w:br/>
        <w:t>Begin search operation by sequentially check each published contract one-by-one</w:t>
      </w:r>
    </w:p>
    <w:bookmarkStart w:id="83" w:name="_MON_1681547198"/>
    <w:bookmarkEnd w:id="83"/>
    <w:p w14:paraId="0CE50607" w14:textId="78146C39"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924EFAB">
          <v:shape id="_x0000_i1070" type="#_x0000_t75" style="width:423.75pt;height:558.7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70" DrawAspect="Content" ObjectID="_1683563589" r:id="rId118"/>
        </w:object>
      </w:r>
    </w:p>
    <w:p w14:paraId="4288B095" w14:textId="7EF602BE" w:rsidR="00A9179F" w:rsidRPr="00A9179F" w:rsidRDefault="00A9179F" w:rsidP="00A9179F">
      <w:pPr>
        <w:pStyle w:val="ListParagraph"/>
        <w:spacing w:line="360" w:lineRule="auto"/>
        <w:ind w:left="0"/>
        <w:jc w:val="center"/>
        <w:rPr>
          <w:rFonts w:ascii="Times New Roman" w:hAnsi="Times New Roman" w:cs="Times New Roman"/>
          <w:sz w:val="24"/>
          <w:szCs w:val="24"/>
        </w:rPr>
      </w:pPr>
      <w:bookmarkStart w:id="84" w:name="_Hlk70935757"/>
      <w:r w:rsidRPr="00A9179F">
        <w:rPr>
          <w:rFonts w:ascii="Times New Roman" w:hAnsi="Times New Roman" w:cs="Times New Roman"/>
        </w:rPr>
        <w:t>Begin search operation by sequentially check each published contract one-by-one (Continued)</w:t>
      </w:r>
    </w:p>
    <w:bookmarkEnd w:id="84"/>
    <w:p w14:paraId="15303BEC"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632AB605"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229C7ABD"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4DB05000"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bookmarkStart w:id="85" w:name="_MON_1681547229"/>
    <w:bookmarkEnd w:id="85"/>
    <w:p w14:paraId="5716F272" w14:textId="681D78CD"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265FE146">
          <v:shape id="_x0000_i1071" type="#_x0000_t75" style="width:423.75pt;height:279.75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71" DrawAspect="Content" ObjectID="_1683563590" r:id="rId120"/>
        </w:object>
      </w:r>
    </w:p>
    <w:p w14:paraId="7850B6CD" w14:textId="77777777" w:rsidR="00A9179F" w:rsidRPr="00A9179F" w:rsidRDefault="00A9179F" w:rsidP="00A9179F">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12844B7D" w14:textId="77777777" w:rsidR="00A9179F" w:rsidRDefault="00A9179F" w:rsidP="00D5059D">
      <w:pPr>
        <w:pStyle w:val="ListParagraph"/>
        <w:spacing w:line="360" w:lineRule="auto"/>
        <w:ind w:left="0"/>
        <w:jc w:val="thaiDistribute"/>
        <w:rPr>
          <w:rFonts w:ascii="Times New Roman" w:hAnsi="Times New Roman" w:cs="Times New Roman"/>
          <w:sz w:val="24"/>
          <w:szCs w:val="24"/>
        </w:rPr>
      </w:pPr>
    </w:p>
    <w:p w14:paraId="093AFB68"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5A65B19"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D7F8FCD"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95B93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75F28D1"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BEA2B7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32B1A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65908F5"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59D30C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445A3B"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5DBF23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4577D4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130294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D57C6BF"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21DEE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2700E1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6" w:name="_MON_1681547847"/>
    <w:bookmarkEnd w:id="86"/>
    <w:p w14:paraId="588BE398" w14:textId="77777777" w:rsidR="00461A0E" w:rsidRDefault="00461A0E" w:rsidP="00461A0E">
      <w:pPr>
        <w:pStyle w:val="ListParagraph"/>
        <w:keepNext/>
        <w:spacing w:after="0" w:line="360" w:lineRule="auto"/>
        <w:ind w:left="0"/>
        <w:jc w:val="thaiDistribute"/>
      </w:pPr>
      <w:r>
        <w:rPr>
          <w:rFonts w:ascii="Times New Roman" w:hAnsi="Times New Roman" w:cs="Times New Roman"/>
          <w:sz w:val="24"/>
          <w:szCs w:val="24"/>
        </w:rPr>
        <w:object w:dxaOrig="9360" w:dyaOrig="11548" w14:anchorId="50A3C4B2">
          <v:shape id="_x0000_i1072" type="#_x0000_t75" style="width:423.75pt;height:522.75pt"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72" DrawAspect="Content" ObjectID="_1683563591" r:id="rId122"/>
        </w:object>
      </w:r>
    </w:p>
    <w:p w14:paraId="73CE691F" w14:textId="366C588F" w:rsidR="009C3AE8" w:rsidRPr="00461A0E" w:rsidRDefault="00461A0E" w:rsidP="00461A0E">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sidRPr="00461A0E">
        <w:rPr>
          <w:rFonts w:ascii="Times New Roman" w:hAnsi="Times New Roman" w:cs="Times New Roman"/>
          <w:i w:val="0"/>
          <w:iCs w:val="0"/>
          <w:color w:val="auto"/>
          <w:sz w:val="22"/>
        </w:rPr>
        <w:fldChar w:fldCharType="begin"/>
      </w:r>
      <w:r w:rsidRPr="00461A0E">
        <w:rPr>
          <w:rFonts w:ascii="Times New Roman" w:hAnsi="Times New Roman" w:cs="Times New Roman"/>
          <w:i w:val="0"/>
          <w:iCs w:val="0"/>
          <w:color w:val="auto"/>
          <w:sz w:val="22"/>
        </w:rPr>
        <w:instrText xml:space="preserve"> SEQ Figure \* ARABIC </w:instrText>
      </w:r>
      <w:r w:rsidRPr="00461A0E">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6</w:t>
      </w:r>
      <w:r w:rsidRPr="00461A0E">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Check if value of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in each publish contract matched with search keyword before summarize search result.</w:t>
      </w:r>
    </w:p>
    <w:p w14:paraId="388663C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F7FAC73"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01527F1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04B87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7" w:name="_MON_1681549144"/>
    <w:bookmarkEnd w:id="87"/>
    <w:p w14:paraId="288F648E" w14:textId="6114F9C7"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36E3601A">
          <v:shape id="_x0000_i1073" type="#_x0000_t75" style="width:423.75pt;height:583.5pt" o:ole="" o:bordertopcolor="this" o:borderleftcolor="this" o:borderbottomcolor="this" o:borderrightcolor="this">
            <v:imagedata r:id="rId123" o:title=""/>
            <w10:bordertop type="single" width="4"/>
            <w10:borderleft type="single" width="4"/>
            <w10:borderbottom type="single" width="4"/>
            <w10:borderright type="single" width="4"/>
          </v:shape>
          <o:OLEObject Type="Embed" ProgID="Word.OpenDocumentText.12" ShapeID="_x0000_i1073" DrawAspect="Content" ObjectID="_1683563592" r:id="rId124"/>
        </w:object>
      </w:r>
    </w:p>
    <w:p w14:paraId="2F8A0082" w14:textId="6AE7946F" w:rsidR="00461A0E" w:rsidRPr="00461A0E" w:rsidRDefault="00461A0E" w:rsidP="00D5059D">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3F7608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F95F43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8" w:name="_MON_1681549172"/>
    <w:bookmarkEnd w:id="88"/>
    <w:p w14:paraId="4317CE20" w14:textId="46C6ADBC"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41D15F4">
          <v:shape id="_x0000_i1074" type="#_x0000_t75" style="width:423.75pt;height:558.75pt" o:ole="" o:bordertopcolor="this" o:borderleftcolor="this" o:borderbottomcolor="this" o:borderrightcolor="this">
            <v:imagedata r:id="rId125" o:title=""/>
            <w10:bordertop type="single" width="4"/>
            <w10:borderleft type="single" width="4"/>
            <w10:borderbottom type="single" width="4"/>
            <w10:borderright type="single" width="4"/>
          </v:shape>
          <o:OLEObject Type="Embed" ProgID="Word.OpenDocumentText.12" ShapeID="_x0000_i1074" DrawAspect="Content" ObjectID="_1683563593" r:id="rId126"/>
        </w:object>
      </w:r>
    </w:p>
    <w:p w14:paraId="179D29DD" w14:textId="2E7E2100"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29114BF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8C890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9" w:name="_MON_1681549202"/>
    <w:bookmarkEnd w:id="89"/>
    <w:p w14:paraId="16B2E2B8" w14:textId="61694CF6" w:rsidR="00461A0E"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502B7926">
          <v:shape id="_x0000_i1075" type="#_x0000_t75" style="width:423.75pt;height:583.5pt" o:ole="" o:bordertopcolor="this" o:borderleftcolor="this" o:borderbottomcolor="this" o:borderrightcolor="this">
            <v:imagedata r:id="rId127" o:title=""/>
            <w10:bordertop type="single" width="4"/>
            <w10:borderleft type="single" width="4"/>
            <w10:borderbottom type="single" width="4"/>
            <w10:borderright type="single" width="4"/>
          </v:shape>
          <o:OLEObject Type="Embed" ProgID="Word.OpenDocumentText.12" ShapeID="_x0000_i1075" DrawAspect="Content" ObjectID="_1683563594" r:id="rId128"/>
        </w:object>
      </w:r>
    </w:p>
    <w:p w14:paraId="1346F9C6" w14:textId="11931466"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32606D32"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554907FE"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bookmarkStart w:id="90" w:name="_MON_1681549222"/>
    <w:bookmarkEnd w:id="90"/>
    <w:p w14:paraId="72997786" w14:textId="640A9129" w:rsidR="004A40F1" w:rsidRDefault="00D5116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01B86EE2">
          <v:shape id="_x0000_i1076" type="#_x0000_t75" style="width:423.75pt;height:474pt" o:ole="" o:bordertopcolor="this" o:borderleftcolor="this" o:borderbottomcolor="this" o:borderrightcolor="this">
            <v:imagedata r:id="rId129" o:title=""/>
            <w10:bordertop type="single" width="4"/>
            <w10:borderleft type="single" width="4"/>
            <w10:borderbottom type="single" width="4"/>
            <w10:borderright type="single" width="4"/>
          </v:shape>
          <o:OLEObject Type="Embed" ProgID="Word.OpenDocumentText.12" ShapeID="_x0000_i1076" DrawAspect="Content" ObjectID="_1683563595" r:id="rId130"/>
        </w:object>
      </w:r>
    </w:p>
    <w:p w14:paraId="367965E8" w14:textId="6A3A4FD8" w:rsidR="00D51169" w:rsidRPr="00461A0E" w:rsidRDefault="00D51169" w:rsidP="00D51169">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2BC2236"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30EA4310" w14:textId="77777777" w:rsidR="008A2CEB" w:rsidRDefault="008A2CEB" w:rsidP="008F3066">
      <w:pPr>
        <w:pStyle w:val="ListParagraph"/>
        <w:keepNext/>
        <w:spacing w:after="0" w:line="360" w:lineRule="auto"/>
        <w:ind w:left="0"/>
        <w:jc w:val="thaiDistribute"/>
        <w:rPr>
          <w:rFonts w:ascii="Times New Roman" w:hAnsi="Times New Roman" w:cs="Times New Roman"/>
          <w:sz w:val="24"/>
          <w:szCs w:val="24"/>
        </w:rPr>
      </w:pPr>
    </w:p>
    <w:bookmarkStart w:id="91" w:name="_MON_1681546966"/>
    <w:bookmarkEnd w:id="91"/>
    <w:p w14:paraId="690F8327" w14:textId="77311472" w:rsidR="008F3066" w:rsidRDefault="008F3066" w:rsidP="008F3066">
      <w:pPr>
        <w:pStyle w:val="ListParagraph"/>
        <w:keepNext/>
        <w:spacing w:after="0" w:line="360" w:lineRule="auto"/>
        <w:ind w:left="0"/>
        <w:jc w:val="thaiDistribute"/>
      </w:pPr>
      <w:r>
        <w:rPr>
          <w:rFonts w:ascii="Times New Roman" w:hAnsi="Times New Roman" w:cs="Times New Roman"/>
          <w:sz w:val="24"/>
          <w:szCs w:val="24"/>
        </w:rPr>
        <w:object w:dxaOrig="9360" w:dyaOrig="12727" w14:anchorId="2A4E5882">
          <v:shape id="_x0000_i1077" type="#_x0000_t75" style="width:423.75pt;height:8in" o:ole="" o:bordertopcolor="this" o:borderleftcolor="this" o:borderbottomcolor="this" o:borderrightcolor="this">
            <v:imagedata r:id="rId131" o:title=""/>
            <w10:bordertop type="single" width="4"/>
            <w10:borderleft type="single" width="4"/>
            <w10:borderbottom type="single" width="4"/>
            <w10:borderright type="single" width="4"/>
          </v:shape>
          <o:OLEObject Type="Embed" ProgID="Word.OpenDocumentText.12" ShapeID="_x0000_i1077" DrawAspect="Content" ObjectID="_1683563596" r:id="rId132"/>
        </w:object>
      </w:r>
    </w:p>
    <w:p w14:paraId="48FA890D" w14:textId="705C422B" w:rsidR="003B1745" w:rsidRDefault="008F3066" w:rsidP="008A2CEB">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sidRPr="008F3066">
        <w:rPr>
          <w:rFonts w:ascii="Times New Roman" w:hAnsi="Times New Roman" w:cs="Times New Roman"/>
          <w:i w:val="0"/>
          <w:iCs w:val="0"/>
          <w:color w:val="auto"/>
          <w:sz w:val="22"/>
        </w:rPr>
        <w:fldChar w:fldCharType="begin"/>
      </w:r>
      <w:r w:rsidRPr="008F3066">
        <w:rPr>
          <w:rFonts w:ascii="Times New Roman" w:hAnsi="Times New Roman" w:cs="Times New Roman"/>
          <w:i w:val="0"/>
          <w:iCs w:val="0"/>
          <w:color w:val="auto"/>
          <w:sz w:val="22"/>
        </w:rPr>
        <w:instrText xml:space="preserve"> SEQ Figure \* ARABIC </w:instrText>
      </w:r>
      <w:r w:rsidRPr="008F3066">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7</w:t>
      </w:r>
      <w:r w:rsidRPr="008F3066">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31B3F046" w14:textId="77777777" w:rsidR="00A97772" w:rsidRDefault="00A97772" w:rsidP="00A97772"/>
    <w:p w14:paraId="104BA945" w14:textId="77777777" w:rsidR="00053715" w:rsidRDefault="00053715" w:rsidP="00A97772"/>
    <w:bookmarkStart w:id="92" w:name="_MON_1681547271"/>
    <w:bookmarkEnd w:id="92"/>
    <w:p w14:paraId="7DA6D866" w14:textId="2B7A5CED" w:rsidR="00A97772" w:rsidRDefault="00053715" w:rsidP="00A97772">
      <w:r>
        <w:object w:dxaOrig="9360" w:dyaOrig="6177" w14:anchorId="04C8C0BD">
          <v:shape id="_x0000_i1078" type="#_x0000_t75" style="width:423.75pt;height:279pt" o:ole="" o:bordertopcolor="this" o:borderleftcolor="this" o:borderbottomcolor="this" o:borderrightcolor="this">
            <v:imagedata r:id="rId133" o:title=""/>
            <w10:bordertop type="single" width="4"/>
            <w10:borderleft type="single" width="4"/>
            <w10:borderbottom type="single" width="4"/>
            <w10:borderright type="single" width="4"/>
          </v:shape>
          <o:OLEObject Type="Embed" ProgID="Word.OpenDocumentText.12" ShapeID="_x0000_i1078" DrawAspect="Content" ObjectID="_1683563597" r:id="rId134"/>
        </w:object>
      </w:r>
    </w:p>
    <w:p w14:paraId="17488F09" w14:textId="33BDE003" w:rsidR="00A97772" w:rsidRPr="00A97772" w:rsidRDefault="00A97772" w:rsidP="00A97772">
      <w:pPr>
        <w:jc w:val="center"/>
      </w:pPr>
      <w:r w:rsidRPr="00A97772">
        <w:t>Gather search result and response back to Document Consumer Actor</w:t>
      </w:r>
      <w:r>
        <w:rPr>
          <w:rFonts w:hint="cs"/>
          <w:cs/>
        </w:rPr>
        <w:t xml:space="preserve"> </w:t>
      </w:r>
      <w:r>
        <w:t>(Continued)</w:t>
      </w:r>
    </w:p>
    <w:p w14:paraId="0D822754" w14:textId="77777777" w:rsidR="0034185E" w:rsidRDefault="0034185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1DDB8505" w14:textId="7B808BDA"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lastRenderedPageBreak/>
        <w:t>4.18 XDS Document Consumer actor</w:t>
      </w:r>
    </w:p>
    <w:p w14:paraId="789DFD93" w14:textId="17AE9354"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 xml:space="preserve">Following IHE XDS Profile, XDS Document Consumer actor is where the user specifies search keyword values of </w:t>
      </w:r>
      <w:r w:rsidR="00B66AA7">
        <w:rPr>
          <w:rFonts w:ascii="Times New Roman" w:hAnsi="Times New Roman" w:cs="Times New Roman"/>
          <w:sz w:val="24"/>
          <w:szCs w:val="24"/>
        </w:rPr>
        <w:t>Metadata</w:t>
      </w:r>
      <w:r w:rsidRPr="004B1316">
        <w:rPr>
          <w:rFonts w:ascii="Times New Roman" w:hAnsi="Times New Roman" w:cs="Times New Roman"/>
          <w:sz w:val="24"/>
          <w:szCs w:val="24"/>
        </w:rPr>
        <w:t xml:space="preserve">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bookmarkStart w:id="93" w:name="_MON_1681539154"/>
    <w:bookmarkEnd w:id="93"/>
    <w:p w14:paraId="6531B496" w14:textId="77777777" w:rsidR="00053715" w:rsidRDefault="00053715" w:rsidP="00053715">
      <w:pPr>
        <w:pStyle w:val="ListParagraph"/>
        <w:keepNext/>
        <w:spacing w:after="0" w:line="360" w:lineRule="auto"/>
        <w:ind w:left="0"/>
        <w:jc w:val="thaiDistribute"/>
      </w:pPr>
      <w:r>
        <w:rPr>
          <w:rFonts w:ascii="Times New Roman" w:hAnsi="Times New Roman" w:cs="Times New Roman"/>
          <w:sz w:val="24"/>
          <w:szCs w:val="24"/>
        </w:rPr>
        <w:object w:dxaOrig="9360" w:dyaOrig="12790" w14:anchorId="3E23056C">
          <v:shape id="_x0000_i1079" type="#_x0000_t75" style="width:423pt;height:577.5pt" o:ole="" o:bordertopcolor="this" o:borderleftcolor="this" o:borderbottomcolor="this" o:borderrightcolor="this">
            <v:imagedata r:id="rId135" o:title=""/>
            <w10:bordertop type="single" width="4"/>
            <w10:borderleft type="single" width="4"/>
            <w10:borderbottom type="single" width="4"/>
            <w10:borderright type="single" width="4"/>
          </v:shape>
          <o:OLEObject Type="Embed" ProgID="Word.OpenDocumentText.12" ShapeID="_x0000_i1079" DrawAspect="Content" ObjectID="_1683563598" r:id="rId136"/>
        </w:object>
      </w:r>
    </w:p>
    <w:p w14:paraId="06B32BA7" w14:textId="258DB753" w:rsidR="005B796B" w:rsidRPr="00053715" w:rsidRDefault="00053715" w:rsidP="00053715">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sidRPr="00053715">
        <w:rPr>
          <w:rFonts w:ascii="Times New Roman" w:hAnsi="Times New Roman" w:cs="Times New Roman"/>
          <w:i w:val="0"/>
          <w:iCs w:val="0"/>
          <w:color w:val="auto"/>
          <w:sz w:val="22"/>
        </w:rPr>
        <w:fldChar w:fldCharType="begin"/>
      </w:r>
      <w:r w:rsidRPr="00053715">
        <w:rPr>
          <w:rFonts w:ascii="Times New Roman" w:hAnsi="Times New Roman" w:cs="Times New Roman"/>
          <w:i w:val="0"/>
          <w:iCs w:val="0"/>
          <w:color w:val="auto"/>
          <w:sz w:val="22"/>
        </w:rPr>
        <w:instrText xml:space="preserve"> SEQ Figure \* ARABIC </w:instrText>
      </w:r>
      <w:r w:rsidRPr="00053715">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8</w:t>
      </w:r>
      <w:r w:rsidRPr="00053715">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w:t>
      </w:r>
      <w:proofErr w:type="spellStart"/>
      <w:r w:rsidRPr="00053715">
        <w:rPr>
          <w:rFonts w:ascii="Times New Roman" w:hAnsi="Times New Roman" w:cs="Times New Roman"/>
          <w:i w:val="0"/>
          <w:iCs w:val="0"/>
          <w:color w:val="auto"/>
          <w:sz w:val="22"/>
        </w:rPr>
        <w:t>Javascript</w:t>
      </w:r>
      <w:proofErr w:type="spellEnd"/>
      <w:r w:rsidRPr="00053715">
        <w:rPr>
          <w:rFonts w:ascii="Times New Roman" w:hAnsi="Times New Roman" w:cs="Times New Roman"/>
          <w:i w:val="0"/>
          <w:iCs w:val="0"/>
          <w:color w:val="auto"/>
          <w:sz w:val="22"/>
        </w:rPr>
        <w:t xml:space="preserve"> Code Snippet of XDS Document Consumer Actor</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4174298C" w14:textId="77777777" w:rsidR="00534292" w:rsidRDefault="00534292"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7950FA1D" w14:textId="0202D363"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lastRenderedPageBreak/>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72C63B56" w14:textId="77777777" w:rsidR="00F0322F" w:rsidRDefault="00F0322F" w:rsidP="003B71BE">
      <w:pPr>
        <w:rPr>
          <w:b/>
          <w:bCs/>
          <w:sz w:val="28"/>
          <w:szCs w:val="35"/>
        </w:rPr>
        <w:sectPr w:rsidR="00F0322F" w:rsidSect="008C5EA2">
          <w:headerReference w:type="even" r:id="rId137"/>
          <w:pgSz w:w="11906" w:h="16838"/>
          <w:pgMar w:top="2126" w:right="1418" w:bottom="1418" w:left="2126" w:header="720" w:footer="720" w:gutter="0"/>
          <w:cols w:space="720"/>
          <w:docGrid w:linePitch="360"/>
        </w:sectPr>
      </w:pPr>
    </w:p>
    <w:p w14:paraId="39DF36A6" w14:textId="6578ADBC" w:rsidR="00F0322F" w:rsidRPr="006A7D30" w:rsidRDefault="00F0322F" w:rsidP="00F0322F">
      <w:pPr>
        <w:pStyle w:val="Heading1"/>
        <w:spacing w:before="0" w:after="0"/>
        <w:rPr>
          <w:szCs w:val="22"/>
        </w:rPr>
      </w:pPr>
      <w:r w:rsidRPr="006A7D30">
        <w:lastRenderedPageBreak/>
        <w:br/>
      </w:r>
      <w:r w:rsidRPr="006A7D30">
        <w:br/>
        <w:t>Chapter V</w:t>
      </w:r>
    </w:p>
    <w:p w14:paraId="43404111" w14:textId="14C024A2" w:rsidR="00F0322F" w:rsidRPr="006A7D30" w:rsidRDefault="00F0322F" w:rsidP="00F0322F">
      <w:pPr>
        <w:pStyle w:val="Heading1"/>
        <w:spacing w:before="0" w:after="0"/>
        <w:rPr>
          <w:rFonts w:eastAsiaTheme="minorEastAsia"/>
          <w:szCs w:val="22"/>
        </w:rPr>
      </w:pPr>
      <w:r>
        <w:t>RESULT</w:t>
      </w:r>
    </w:p>
    <w:p w14:paraId="47EC371F" w14:textId="33D57EF0" w:rsidR="001551B4" w:rsidRPr="006A7D30" w:rsidRDefault="001551B4" w:rsidP="001551B4">
      <w:pPr>
        <w:tabs>
          <w:tab w:val="left" w:pos="1134"/>
        </w:tabs>
        <w:spacing w:line="360" w:lineRule="auto"/>
        <w:jc w:val="center"/>
        <w:rPr>
          <w:b/>
          <w:bCs/>
          <w:szCs w:val="22"/>
        </w:rPr>
      </w:pPr>
    </w:p>
    <w:p w14:paraId="4C0B8663" w14:textId="00128129" w:rsidR="001551B4" w:rsidRPr="006A7D30" w:rsidRDefault="001551B4" w:rsidP="00ED7B08">
      <w:pPr>
        <w:tabs>
          <w:tab w:val="left" w:pos="1134"/>
        </w:tabs>
        <w:spacing w:line="360" w:lineRule="auto"/>
        <w:jc w:val="thaiDistribute"/>
        <w:rPr>
          <w:b/>
          <w:bCs/>
          <w:szCs w:val="22"/>
        </w:rPr>
      </w:pPr>
    </w:p>
    <w:p w14:paraId="3093D8C4" w14:textId="5B89F7F7" w:rsidR="00ED7B08" w:rsidRDefault="001551B4" w:rsidP="0064292B">
      <w:pPr>
        <w:tabs>
          <w:tab w:val="left" w:pos="709"/>
        </w:tabs>
        <w:spacing w:line="360" w:lineRule="auto"/>
        <w:jc w:val="thaiDistribute"/>
      </w:pPr>
      <w:r w:rsidRPr="006A7D30">
        <w:rPr>
          <w:b/>
          <w:bCs/>
          <w:cs/>
        </w:rPr>
        <w:tab/>
      </w:r>
      <w:r w:rsidRPr="007C3BEB">
        <w:t xml:space="preserve">This chapter </w:t>
      </w:r>
      <w:r>
        <w:t>showing implementation</w:t>
      </w:r>
      <w:r w:rsidR="00B94E9F">
        <w:t xml:space="preserve"> result</w:t>
      </w:r>
      <w:r>
        <w:t xml:space="preserve"> and performance evaluation.</w:t>
      </w:r>
    </w:p>
    <w:p w14:paraId="49020BA8" w14:textId="416A6DCB" w:rsidR="008023A1" w:rsidRDefault="008023A1" w:rsidP="00ED7B08">
      <w:pPr>
        <w:tabs>
          <w:tab w:val="left" w:pos="709"/>
        </w:tabs>
        <w:spacing w:line="360" w:lineRule="auto"/>
        <w:jc w:val="thaiDistribute"/>
        <w:rPr>
          <w:b/>
          <w:bCs/>
          <w:sz w:val="28"/>
        </w:rPr>
      </w:pPr>
      <w:r w:rsidRPr="00ED7B08">
        <w:rPr>
          <w:b/>
          <w:bCs/>
          <w:sz w:val="28"/>
        </w:rPr>
        <w:t xml:space="preserve">5.1 Implementation </w:t>
      </w:r>
      <w:r w:rsidR="00452DF7">
        <w:rPr>
          <w:b/>
          <w:bCs/>
          <w:sz w:val="28"/>
        </w:rPr>
        <w:t>Summary</w:t>
      </w:r>
    </w:p>
    <w:p w14:paraId="4B55A1A8" w14:textId="47F84B1F" w:rsidR="00695425" w:rsidRDefault="00452DF7" w:rsidP="00ED7B08">
      <w:pPr>
        <w:tabs>
          <w:tab w:val="left" w:pos="709"/>
        </w:tabs>
        <w:spacing w:line="360" w:lineRule="auto"/>
        <w:jc w:val="thaiDistribute"/>
      </w:pPr>
      <w:r>
        <w:tab/>
      </w:r>
      <w:r w:rsidR="00DA3110">
        <w:t>Follo</w:t>
      </w:r>
      <w:r w:rsidR="00DA3110" w:rsidRPr="00DA3110">
        <w:t xml:space="preserve">wing </w:t>
      </w:r>
      <w:r w:rsidR="00DA3110" w:rsidRPr="00DA3110">
        <w:fldChar w:fldCharType="begin"/>
      </w:r>
      <w:r w:rsidR="00DA3110" w:rsidRPr="00DA3110">
        <w:instrText xml:space="preserve"> REF _Ref71947261 \h  \* MERGEFORMAT </w:instrText>
      </w:r>
      <w:r w:rsidR="00DA3110" w:rsidRPr="00DA3110">
        <w:fldChar w:fldCharType="separate"/>
      </w:r>
      <w:r w:rsidR="00A460F4" w:rsidRPr="00A460F4">
        <w:t xml:space="preserve">Figure </w:t>
      </w:r>
      <w:r w:rsidR="00A460F4" w:rsidRPr="00A460F4">
        <w:rPr>
          <w:noProof/>
        </w:rPr>
        <w:t>29</w:t>
      </w:r>
      <w:r w:rsidR="00DA3110" w:rsidRPr="00DA3110">
        <w:fldChar w:fldCharType="end"/>
      </w:r>
      <w:r w:rsidR="00DA3110" w:rsidRPr="00DA3110">
        <w:t xml:space="preserve">, </w:t>
      </w:r>
      <w:r w:rsidR="00DA3110">
        <w:t>t</w:t>
      </w:r>
      <w:r w:rsidRPr="00ED7B08">
        <w:t xml:space="preserve">he </w:t>
      </w:r>
      <w:r w:rsidR="00DA3110">
        <w:t>implementation centered around XDS Document</w:t>
      </w:r>
      <w:r w:rsidR="00456926">
        <w:t xml:space="preserve"> Registry Actor. </w:t>
      </w:r>
      <w:r w:rsidR="00E850C2">
        <w:t xml:space="preserve">The actor always standby for incoming transaction from both Document Repository Actor (Left) and Document Consumer Actor (Right). </w:t>
      </w:r>
      <w:r w:rsidR="00456926">
        <w:t>Traditional database was replaced with Blockchain ledger</w:t>
      </w:r>
      <w:r w:rsidR="00A905D1">
        <w:t xml:space="preserve">. Inside each block, contain transactions published into Blockchain at the certain </w:t>
      </w:r>
      <w:r w:rsidR="00921A37">
        <w:t>period</w:t>
      </w:r>
      <w:r w:rsidR="00A905D1">
        <w:t xml:space="preserve"> using Smart Contract.</w:t>
      </w:r>
      <w:r w:rsidR="001D6CD2">
        <w:t xml:space="preserve"> </w:t>
      </w:r>
      <w:r w:rsidR="00F52E91">
        <w:t xml:space="preserve">For this implementation, </w:t>
      </w:r>
      <w:r w:rsidR="00D8530E">
        <w:br/>
        <w:t xml:space="preserve">a </w:t>
      </w:r>
      <w:r w:rsidR="00F52E91">
        <w:t xml:space="preserve">set of </w:t>
      </w:r>
      <w:r w:rsidR="00D8530E">
        <w:t xml:space="preserve">mock-up </w:t>
      </w:r>
      <w:r w:rsidR="00B66AA7">
        <w:t>Metadata</w:t>
      </w:r>
      <w:r w:rsidR="008227A7">
        <w:t xml:space="preserve"> </w:t>
      </w:r>
      <w:r w:rsidR="00033BA7">
        <w:t>a</w:t>
      </w:r>
      <w:r w:rsidR="008227A7">
        <w:t xml:space="preserve">ttributes </w:t>
      </w:r>
      <w:r w:rsidR="00033BA7">
        <w:t>were</w:t>
      </w:r>
      <w:r w:rsidR="008227A7">
        <w:t xml:space="preserve"> generated to represent</w:t>
      </w:r>
      <w:r w:rsidR="00F52E91">
        <w:t xml:space="preserve"> actual health</w:t>
      </w:r>
      <w:r w:rsidR="008227A7">
        <w:t xml:space="preserve"> document</w:t>
      </w:r>
      <w:r w:rsidR="00F52E91">
        <w:t xml:space="preserve"> which would be kept in Document Repository</w:t>
      </w:r>
      <w:r w:rsidR="002D2908">
        <w:t xml:space="preserve"> and will be</w:t>
      </w:r>
      <w:r w:rsidR="00AB2450">
        <w:t xml:space="preserve"> register</w:t>
      </w:r>
      <w:r w:rsidR="002D2908">
        <w:t>ed</w:t>
      </w:r>
      <w:r w:rsidR="00AB2450">
        <w:t xml:space="preserve"> to Document Registry Actor</w:t>
      </w:r>
      <w:r w:rsidR="001A029E">
        <w:t xml:space="preserve"> using </w:t>
      </w:r>
      <w:r w:rsidR="001E6110">
        <w:t>Registry Document Set-b [</w:t>
      </w:r>
      <w:r w:rsidR="001A029E">
        <w:t>ITI – 42</w:t>
      </w:r>
      <w:r w:rsidR="001E6110">
        <w:t>]</w:t>
      </w:r>
      <w:r w:rsidR="001A029E">
        <w:t xml:space="preserve"> transaction</w:t>
      </w:r>
      <w:r w:rsidR="0031213A">
        <w:t xml:space="preserve"> format</w:t>
      </w:r>
      <w:r w:rsidR="00921A37">
        <w:t>.</w:t>
      </w:r>
      <w:r w:rsidR="008227A7">
        <w:t xml:space="preserve"> </w:t>
      </w:r>
      <w:r w:rsidR="005032A8">
        <w:t>When</w:t>
      </w:r>
      <w:r w:rsidR="0064292B">
        <w:t xml:space="preserve"> Document Registry Actor received </w:t>
      </w:r>
      <w:r w:rsidR="00F57B99">
        <w:t>registering</w:t>
      </w:r>
      <w:r w:rsidR="0064292B">
        <w:t xml:space="preserve"> transaction</w:t>
      </w:r>
      <w:r w:rsidR="00F57B99">
        <w:t xml:space="preserve"> from Repository</w:t>
      </w:r>
      <w:r w:rsidR="0064292B">
        <w:t xml:space="preserve">, it will interpret and assort </w:t>
      </w:r>
      <w:r w:rsidR="00B66AA7">
        <w:t>Metadata</w:t>
      </w:r>
      <w:r w:rsidR="0064292B">
        <w:t xml:space="preserve"> </w:t>
      </w:r>
      <w:r w:rsidR="00C363C6">
        <w:t>a</w:t>
      </w:r>
      <w:r w:rsidR="0064292B">
        <w:t xml:space="preserve">ttributes value into the form that compatible with Smart Contract before </w:t>
      </w:r>
      <w:r w:rsidR="00033BA7">
        <w:t>publishing</w:t>
      </w:r>
      <w:r w:rsidR="0064292B">
        <w:t xml:space="preserve"> into Blockchain.</w:t>
      </w:r>
      <w:r w:rsidR="00F52E91">
        <w:t xml:space="preserve"> </w:t>
      </w:r>
      <w:r w:rsidR="009E1F5F">
        <w:t xml:space="preserve">Smart Contract act as interface which allow Document Registry Actor to interact with Blockchain ledger. </w:t>
      </w:r>
      <w:r w:rsidR="00172A3E">
        <w:t xml:space="preserve">Each Smart Contract contain </w:t>
      </w:r>
      <w:r w:rsidR="00B66AA7">
        <w:t>Metadata</w:t>
      </w:r>
      <w:r w:rsidR="00172A3E">
        <w:t xml:space="preserve"> attributes belong to single document.</w:t>
      </w:r>
      <w:r w:rsidR="00552350">
        <w:t xml:space="preserve"> Additionally, we also provided Smart Contract with capability to</w:t>
      </w:r>
      <w:r w:rsidR="009E2DF9">
        <w:t xml:space="preserve"> additively update </w:t>
      </w:r>
      <w:r w:rsidR="00B66AA7">
        <w:t>Metadata</w:t>
      </w:r>
      <w:r w:rsidR="009E2DF9">
        <w:t xml:space="preserve"> attributes value</w:t>
      </w:r>
      <w:r w:rsidR="00BE792A">
        <w:t>.</w:t>
      </w:r>
      <w:r w:rsidR="009E2DF9">
        <w:t xml:space="preserve"> </w:t>
      </w:r>
      <w:r w:rsidR="00BE792A">
        <w:t xml:space="preserve">This </w:t>
      </w:r>
      <w:r w:rsidR="00987564">
        <w:t>allows</w:t>
      </w:r>
      <w:r w:rsidR="00BE792A">
        <w:t xml:space="preserve"> the implementation to</w:t>
      </w:r>
      <w:r w:rsidR="009E2DF9">
        <w:t xml:space="preserve"> extend benefit of using Blockchain as document sharing middle</w:t>
      </w:r>
      <w:r w:rsidR="00BE792A">
        <w:t xml:space="preserve"> by allowing organization who have shared the document to add their </w:t>
      </w:r>
      <w:proofErr w:type="spellStart"/>
      <w:r w:rsidR="00BE792A">
        <w:t>repositoryUniqueId</w:t>
      </w:r>
      <w:proofErr w:type="spellEnd"/>
      <w:r w:rsidR="00BE792A">
        <w:t xml:space="preserve"> into Smart Contract</w:t>
      </w:r>
      <w:r w:rsidR="002B791A">
        <w:t xml:space="preserve"> which further ensure availability of the document across the sharing network</w:t>
      </w:r>
      <w:r w:rsidR="009E2DF9">
        <w:t>.</w:t>
      </w:r>
      <w:r w:rsidR="00987564">
        <w:t xml:space="preserve"> For Document Consumer side, Document Registry will interpret the query and assort search keywords for search program when </w:t>
      </w:r>
      <w:r w:rsidR="00A24D2A">
        <w:t>it</w:t>
      </w:r>
      <w:r w:rsidR="00987564">
        <w:t xml:space="preserve"> received Registry Query [ITI – 18] transaction.</w:t>
      </w:r>
      <w:r w:rsidR="0039119C">
        <w:t xml:space="preserve"> Document Registry then use its search program to sequentially search for Smart Contract with its </w:t>
      </w:r>
      <w:r w:rsidR="00B66AA7">
        <w:t>Metadata</w:t>
      </w:r>
      <w:r w:rsidR="0039119C">
        <w:t xml:space="preserve"> attributes value matched with search keyword from Document Consumer. After that, Document Consumer return search result to Document User using ITI – 18 transaction</w:t>
      </w:r>
      <w:r w:rsidR="00C4686F">
        <w:t xml:space="preserve"> response</w:t>
      </w:r>
      <w:r w:rsidR="0039119C">
        <w:t xml:space="preserve"> </w:t>
      </w:r>
      <w:proofErr w:type="gramStart"/>
      <w:r w:rsidR="0039119C">
        <w:t>format</w:t>
      </w:r>
      <w:proofErr w:type="gramEnd"/>
      <w:r w:rsidR="0039119C">
        <w:t xml:space="preserve">.  </w:t>
      </w:r>
    </w:p>
    <w:p w14:paraId="73964734" w14:textId="77777777" w:rsidR="00452DF7" w:rsidRDefault="00452DF7" w:rsidP="00ED7B08">
      <w:pPr>
        <w:tabs>
          <w:tab w:val="left" w:pos="709"/>
        </w:tabs>
        <w:spacing w:line="360" w:lineRule="auto"/>
        <w:jc w:val="thaiDistribute"/>
        <w:rPr>
          <w:b/>
          <w:bCs/>
          <w:sz w:val="28"/>
        </w:rPr>
      </w:pPr>
    </w:p>
    <w:p w14:paraId="4508FB75" w14:textId="77777777" w:rsidR="009F10CC" w:rsidRDefault="00057D82" w:rsidP="009F10CC">
      <w:pPr>
        <w:keepNext/>
        <w:tabs>
          <w:tab w:val="left" w:pos="709"/>
        </w:tabs>
        <w:spacing w:line="360" w:lineRule="auto"/>
        <w:jc w:val="center"/>
      </w:pPr>
      <w:r>
        <w:rPr>
          <w:b/>
          <w:bCs/>
          <w:noProof/>
          <w:sz w:val="28"/>
        </w:rPr>
        <w:lastRenderedPageBreak/>
        <mc:AlternateContent>
          <mc:Choice Requires="wpg">
            <w:drawing>
              <wp:inline distT="0" distB="0" distL="0" distR="0" wp14:anchorId="6FB0C4DF" wp14:editId="46C296DA">
                <wp:extent cx="5010150" cy="2828925"/>
                <wp:effectExtent l="0" t="0" r="0" b="28575"/>
                <wp:docPr id="86" name="Group 86"/>
                <wp:cNvGraphicFramePr/>
                <a:graphic xmlns:a="http://schemas.openxmlformats.org/drawingml/2006/main">
                  <a:graphicData uri="http://schemas.microsoft.com/office/word/2010/wordprocessingGroup">
                    <wpg:wgp>
                      <wpg:cNvGrpSpPr/>
                      <wpg:grpSpPr>
                        <a:xfrm>
                          <a:off x="0" y="0"/>
                          <a:ext cx="5010150" cy="2828925"/>
                          <a:chOff x="0" y="0"/>
                          <a:chExt cx="5010150" cy="2828925"/>
                        </a:xfrm>
                      </wpg:grpSpPr>
                      <wps:wsp>
                        <wps:cNvPr id="70" name="Straight Connector 70"/>
                        <wps:cNvCnPr/>
                        <wps:spPr>
                          <a:xfrm flipH="1">
                            <a:off x="1762125"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1" name="Rectangle 71"/>
                        <wps:cNvSpPr/>
                        <wps:spPr>
                          <a:xfrm>
                            <a:off x="1400175" y="1047750"/>
                            <a:ext cx="714375" cy="876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219325" y="752475"/>
                            <a:ext cx="619125" cy="2038350"/>
                            <a:chOff x="0" y="0"/>
                            <a:chExt cx="619125" cy="2038350"/>
                          </a:xfrm>
                        </wpg:grpSpPr>
                        <wps:wsp>
                          <wps:cNvPr id="10" name="Straight Connector 10"/>
                          <wps:cNvCnPr/>
                          <wps:spPr>
                            <a:xfrm>
                              <a:off x="333375" y="162877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Cube 4"/>
                          <wps:cNvSpPr/>
                          <wps:spPr>
                            <a:xfrm>
                              <a:off x="0" y="1181100"/>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333375" y="84772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Cube 3"/>
                          <wps:cNvSpPr/>
                          <wps:spPr>
                            <a:xfrm>
                              <a:off x="0" y="333375"/>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333375" y="0"/>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2" name="Text Box 12"/>
                        <wps:cNvSpPr txBox="1"/>
                        <wps:spPr>
                          <a:xfrm>
                            <a:off x="2114550" y="0"/>
                            <a:ext cx="838200" cy="666750"/>
                          </a:xfrm>
                          <a:prstGeom prst="rect">
                            <a:avLst/>
                          </a:prstGeom>
                          <a:noFill/>
                          <a:ln w="12700">
                            <a:solidFill>
                              <a:schemeClr val="tx1"/>
                            </a:solidFill>
                          </a:ln>
                        </wps:spPr>
                        <wps:txbx>
                          <w:txbxContent>
                            <w:p w14:paraId="2AD6E279" w14:textId="6291059F" w:rsidR="00B04F61" w:rsidRPr="00B04F61" w:rsidRDefault="00B04F61" w:rsidP="00B04F61">
                              <w:pPr>
                                <w:jc w:val="center"/>
                              </w:pPr>
                              <w:r w:rsidRPr="00B04F61">
                                <w:t>Document Registry Blockch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rotWithShape="1">
                          <a:blip r:embed="rId138" cstate="print">
                            <a:extLst>
                              <a:ext uri="{28A0092B-C50C-407E-A947-70E740481C1C}">
                                <a14:useLocalDpi xmlns:a14="http://schemas.microsoft.com/office/drawing/2010/main" val="0"/>
                              </a:ext>
                              <a:ext uri="{837473B0-CC2E-450A-ABE3-18F120FF3D39}">
                                <a1611:picAttrSrcUrl xmlns:a1611="http://schemas.microsoft.com/office/drawing/2016/11/main" r:id="rId139"/>
                              </a:ext>
                            </a:extLst>
                          </a:blip>
                          <a:srcRect l="12500" r="12500"/>
                          <a:stretch/>
                        </pic:blipFill>
                        <pic:spPr bwMode="auto">
                          <a:xfrm>
                            <a:off x="0" y="1304925"/>
                            <a:ext cx="742950" cy="990600"/>
                          </a:xfrm>
                          <a:prstGeom prst="rect">
                            <a:avLst/>
                          </a:prstGeom>
                          <a:ln>
                            <a:noFill/>
                          </a:ln>
                          <a:extLst>
                            <a:ext uri="{53640926-AAD7-44D8-BBD7-CCE9431645EC}">
                              <a14:shadowObscured xmlns:a14="http://schemas.microsoft.com/office/drawing/2010/main"/>
                            </a:ext>
                          </a:extLst>
                        </pic:spPr>
                      </pic:pic>
                      <wps:wsp>
                        <wps:cNvPr id="21" name="Rectangle: Folded Corner 21"/>
                        <wps:cNvSpPr/>
                        <wps:spPr>
                          <a:xfrm>
                            <a:off x="895350" y="15906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Arrow: Circular 23"/>
                        <wps:cNvSpPr/>
                        <wps:spPr>
                          <a:xfrm rot="10800000" flipH="1">
                            <a:off x="428625" y="2057400"/>
                            <a:ext cx="571500" cy="628650"/>
                          </a:xfrm>
                          <a:prstGeom prst="circularArrow">
                            <a:avLst>
                              <a:gd name="adj1" fmla="val 10446"/>
                              <a:gd name="adj2" fmla="val 990473"/>
                              <a:gd name="adj3" fmla="val 20320558"/>
                              <a:gd name="adj4" fmla="val 10800000"/>
                              <a:gd name="adj5" fmla="val 12384"/>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438150" y="0"/>
                            <a:ext cx="838200" cy="476250"/>
                          </a:xfrm>
                          <a:prstGeom prst="rect">
                            <a:avLst/>
                          </a:prstGeom>
                          <a:noFill/>
                          <a:ln w="12700">
                            <a:solidFill>
                              <a:schemeClr val="tx1"/>
                            </a:solidFill>
                          </a:ln>
                        </wps:spPr>
                        <wps:txbx>
                          <w:txbxContent>
                            <w:p w14:paraId="6EB96C9E" w14:textId="706B94C1" w:rsidR="00B52805" w:rsidRPr="00B04F61" w:rsidRDefault="00B52805" w:rsidP="00B52805">
                              <w:pPr>
                                <w:jc w:val="center"/>
                              </w:pPr>
                              <w:r w:rsidRPr="00B04F61">
                                <w:t xml:space="preserve">Document </w:t>
                              </w:r>
                              <w:r>
                                <w:t>Reposi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9050" y="628650"/>
                            <a:ext cx="800100" cy="638175"/>
                          </a:xfrm>
                          <a:prstGeom prst="rect">
                            <a:avLst/>
                          </a:prstGeom>
                          <a:noFill/>
                          <a:ln w="6350">
                            <a:noFill/>
                          </a:ln>
                        </wps:spPr>
                        <wps:txbx>
                          <w:txbxContent>
                            <w:p w14:paraId="0F1A8529" w14:textId="533CC28D" w:rsidR="00B52805" w:rsidRPr="00B04F61" w:rsidRDefault="00D35E20" w:rsidP="00B52805">
                              <w:r>
                                <w:t>Actual</w:t>
                              </w:r>
                              <w:r>
                                <w:br/>
                              </w:r>
                              <w:r w:rsidR="00B52805">
                                <w:t>Health</w:t>
                              </w:r>
                              <w:r w:rsidR="00B52805">
                                <w:br/>
                                <w:t>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47700" y="1905000"/>
                            <a:ext cx="838200" cy="457200"/>
                          </a:xfrm>
                          <a:prstGeom prst="rect">
                            <a:avLst/>
                          </a:prstGeom>
                          <a:noFill/>
                          <a:ln w="6350">
                            <a:noFill/>
                          </a:ln>
                        </wps:spPr>
                        <wps:txbx>
                          <w:txbxContent>
                            <w:p w14:paraId="0F749576" w14:textId="0CF44643" w:rsidR="00B52805" w:rsidRPr="00B04F61" w:rsidRDefault="00B66AA7" w:rsidP="00B52805">
                              <w:r>
                                <w:t>Metadata</w:t>
                              </w:r>
                              <w:r w:rsidR="00B52805">
                                <w:b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333500" y="1009650"/>
                            <a:ext cx="885825" cy="504825"/>
                          </a:xfrm>
                          <a:prstGeom prst="rect">
                            <a:avLst/>
                          </a:prstGeom>
                          <a:noFill/>
                          <a:ln w="6350">
                            <a:noFill/>
                          </a:ln>
                        </wps:spPr>
                        <wps:txbx>
                          <w:txbxContent>
                            <w:p w14:paraId="4E0472AF" w14:textId="0ADE6F2F" w:rsidR="000C4702" w:rsidRPr="00B04F61" w:rsidRDefault="000C4702" w:rsidP="000C4702">
                              <w:pPr>
                                <w:jc w:val="center"/>
                              </w:pPr>
                              <w:r>
                                <w:t>ITI – 42</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Arrow: Right 66"/>
                        <wps:cNvSpPr/>
                        <wps:spPr>
                          <a:xfrm>
                            <a:off x="1447800" y="146685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flipH="1">
                            <a:off x="3295650"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wps:spPr>
                          <a:xfrm>
                            <a:off x="3819525" y="0"/>
                            <a:ext cx="838200" cy="457200"/>
                          </a:xfrm>
                          <a:prstGeom prst="rect">
                            <a:avLst/>
                          </a:prstGeom>
                          <a:noFill/>
                          <a:ln w="12700">
                            <a:solidFill>
                              <a:schemeClr val="tx1"/>
                            </a:solidFill>
                          </a:ln>
                        </wps:spPr>
                        <wps:txbx>
                          <w:txbxContent>
                            <w:p w14:paraId="6713F089" w14:textId="5D6C508B" w:rsidR="00EC2656" w:rsidRPr="00B04F61" w:rsidRDefault="00EC2656" w:rsidP="00EC2656">
                              <w:pPr>
                                <w:jc w:val="center"/>
                              </w:pPr>
                              <w:r w:rsidRPr="00B04F61">
                                <w:t xml:space="preserve">Document </w:t>
                              </w:r>
                              <w:r>
                                <w:t>Consu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Rectangle 74"/>
                        <wps:cNvSpPr/>
                        <wps:spPr>
                          <a:xfrm>
                            <a:off x="2933700" y="762000"/>
                            <a:ext cx="714375" cy="1657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2847975" y="771525"/>
                            <a:ext cx="885825" cy="504825"/>
                          </a:xfrm>
                          <a:prstGeom prst="rect">
                            <a:avLst/>
                          </a:prstGeom>
                          <a:noFill/>
                          <a:ln w="6350">
                            <a:noFill/>
                          </a:ln>
                        </wps:spPr>
                        <wps:txbx>
                          <w:txbxContent>
                            <w:p w14:paraId="1EB9FCEA" w14:textId="79FF9BE4" w:rsidR="00120B75" w:rsidRPr="00B04F61" w:rsidRDefault="00120B75" w:rsidP="00120B75">
                              <w:pPr>
                                <w:jc w:val="center"/>
                              </w:pPr>
                              <w:r>
                                <w:t>ITI – 18</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Arrow: Right 76"/>
                        <wps:cNvSpPr/>
                        <wps:spPr>
                          <a:xfrm rot="10800000">
                            <a:off x="2924175" y="121920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Right 77"/>
                        <wps:cNvSpPr/>
                        <wps:spPr>
                          <a:xfrm>
                            <a:off x="2933700" y="1609725"/>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2847975" y="1971675"/>
                            <a:ext cx="885825" cy="504825"/>
                          </a:xfrm>
                          <a:prstGeom prst="rect">
                            <a:avLst/>
                          </a:prstGeom>
                          <a:noFill/>
                          <a:ln w="6350">
                            <a:noFill/>
                          </a:ln>
                        </wps:spPr>
                        <wps:txbx>
                          <w:txbxContent>
                            <w:p w14:paraId="496232CB" w14:textId="437F83F2" w:rsidR="006C25FB" w:rsidRPr="00B04F61" w:rsidRDefault="006C25FB" w:rsidP="006C25FB">
                              <w:pPr>
                                <w:jc w:val="center"/>
                              </w:pPr>
                              <w:r>
                                <w:t>Query</w:t>
                              </w:r>
                              <w:r>
                                <w:br/>
                                <w:t>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Picture 79"/>
                          <pic:cNvPicPr>
                            <a:picLocks noChangeAspect="1"/>
                          </pic:cNvPicPr>
                        </pic:nvPicPr>
                        <pic:blipFill rotWithShape="1">
                          <a:blip r:embed="rId140" cstate="print">
                            <a:extLst>
                              <a:ext uri="{28A0092B-C50C-407E-A947-70E740481C1C}">
                                <a14:useLocalDpi xmlns:a14="http://schemas.microsoft.com/office/drawing/2010/main" val="0"/>
                              </a:ext>
                              <a:ext uri="{837473B0-CC2E-450A-ABE3-18F120FF3D39}">
                                <a1611:picAttrSrcUrl xmlns:a1611="http://schemas.microsoft.com/office/drawing/2016/11/main" r:id="rId141"/>
                              </a:ext>
                            </a:extLst>
                          </a:blip>
                          <a:srcRect l="10476" t="4649" r="11611" b="16906"/>
                          <a:stretch/>
                        </pic:blipFill>
                        <pic:spPr bwMode="auto">
                          <a:xfrm>
                            <a:off x="4476750" y="1352550"/>
                            <a:ext cx="503555" cy="571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a:blip r:embed="rId142" cstate="print">
                            <a:extLst>
                              <a:ext uri="{28A0092B-C50C-407E-A947-70E740481C1C}">
                                <a14:useLocalDpi xmlns:a14="http://schemas.microsoft.com/office/drawing/2010/main" val="0"/>
                              </a:ext>
                              <a:ext uri="{837473B0-CC2E-450A-ABE3-18F120FF3D39}">
                                <a1611:picAttrSrcUrl xmlns:a1611="http://schemas.microsoft.com/office/drawing/2016/11/main" r:id="rId143"/>
                              </a:ext>
                            </a:extLst>
                          </a:blip>
                          <a:stretch>
                            <a:fillRect/>
                          </a:stretch>
                        </pic:blipFill>
                        <pic:spPr>
                          <a:xfrm>
                            <a:off x="3829050" y="1200150"/>
                            <a:ext cx="547370" cy="574040"/>
                          </a:xfrm>
                          <a:prstGeom prst="rect">
                            <a:avLst/>
                          </a:prstGeom>
                        </pic:spPr>
                      </pic:pic>
                      <pic:pic xmlns:pic="http://schemas.openxmlformats.org/drawingml/2006/picture">
                        <pic:nvPicPr>
                          <pic:cNvPr id="81" name="Picture 81"/>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rot="10800000">
                            <a:off x="4143375" y="885825"/>
                            <a:ext cx="552450" cy="304800"/>
                          </a:xfrm>
                          <a:prstGeom prst="rect">
                            <a:avLst/>
                          </a:prstGeom>
                          <a:noFill/>
                          <a:ln>
                            <a:noFill/>
                          </a:ln>
                        </pic:spPr>
                      </pic:pic>
                      <wps:wsp>
                        <wps:cNvPr id="82" name="Rectangle: Folded Corner 82"/>
                        <wps:cNvSpPr/>
                        <wps:spPr>
                          <a:xfrm>
                            <a:off x="3867150" y="18192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Picture 83"/>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a:off x="4162425" y="2066925"/>
                            <a:ext cx="552450" cy="304800"/>
                          </a:xfrm>
                          <a:prstGeom prst="rect">
                            <a:avLst/>
                          </a:prstGeom>
                          <a:noFill/>
                          <a:ln>
                            <a:noFill/>
                          </a:ln>
                        </pic:spPr>
                      </pic:pic>
                      <wps:wsp>
                        <wps:cNvPr id="84" name="Text Box 84"/>
                        <wps:cNvSpPr txBox="1"/>
                        <wps:spPr>
                          <a:xfrm>
                            <a:off x="3829050" y="466725"/>
                            <a:ext cx="1181100" cy="504825"/>
                          </a:xfrm>
                          <a:prstGeom prst="rect">
                            <a:avLst/>
                          </a:prstGeom>
                          <a:noFill/>
                          <a:ln w="6350">
                            <a:noFill/>
                          </a:ln>
                        </wps:spPr>
                        <wps:txbx>
                          <w:txbxContent>
                            <w:p w14:paraId="5960ADEE" w14:textId="01782103" w:rsidR="002D30DC" w:rsidRPr="00B04F61" w:rsidRDefault="002D30DC" w:rsidP="002D30DC">
                              <w:pPr>
                                <w:jc w:val="center"/>
                              </w:pPr>
                              <w:r>
                                <w:t>User Input</w:t>
                              </w:r>
                              <w:r>
                                <w:br/>
                                <w:t>Search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19525" y="2324100"/>
                            <a:ext cx="1181100" cy="504825"/>
                          </a:xfrm>
                          <a:prstGeom prst="rect">
                            <a:avLst/>
                          </a:prstGeom>
                          <a:noFill/>
                          <a:ln w="6350">
                            <a:noFill/>
                          </a:ln>
                        </wps:spPr>
                        <wps:txbx>
                          <w:txbxContent>
                            <w:p w14:paraId="7F5CE570" w14:textId="3B88B503" w:rsidR="00105EE6" w:rsidRPr="00B04F61" w:rsidRDefault="00105EE6" w:rsidP="00105EE6">
                              <w:pPr>
                                <w:jc w:val="center"/>
                              </w:pPr>
                              <w:r>
                                <w:t>Query Result</w:t>
                              </w:r>
                              <w:r>
                                <w:br/>
                                <w:t>Display for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B0C4DF" id="Group 86" o:spid="_x0000_s1028" style="width:394.5pt;height:222.75pt;mso-position-horizontal-relative:char;mso-position-vertical-relative:line" coordsize="50101,2828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">
                <v:line id="Straight Connector 70" o:spid="_x0000_s1029" style="position:absolute;flip:x;visibility:visible;mso-wrap-style:square" from="17621,762" to="17621,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" strokecolor="black [3213]" strokeweight="3pt">
                  <v:stroke dashstyle="3 1"/>
                </v:line>
                <v:rect id="Rectangle 71" o:spid="_x0000_s1030" style="position:absolute;left:14001;top:10477;width:7144;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" fillcolor="white [3212]" stroked="f" strokeweight="2pt"/>
                <v:group id="Group 11" o:spid="_x0000_s1031" style="position:absolute;left:22193;top:7524;width:6191;height:20384" coordsize="6191,2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0" o:spid="_x0000_s1032" style="position:absolute;visibility:visible;mso-wrap-style:square" from="3333,16287" to="3333,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"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 o:spid="_x0000_s1033" type="#_x0000_t16" style="position:absolute;top:11811;width:6191;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e2wwAAANoAAAAPAAAAZHJzL2Rvd25yZXYueG1sRI9Ba8JA&#10;FITvBf/D8oRegm5atE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byq3tsMAAADaAAAADwAA&#10;AAAAAAAAAAAAAAAHAgAAZHJzL2Rvd25yZXYueG1sUEsFBgAAAAADAAMAtwAAAPcCAAAAAA==&#10;" adj="6413" fillcolor="white [3212]" strokecolor="black [3213]" strokeweight="2pt"/>
                  <v:line id="Straight Connector 9" o:spid="_x0000_s1034" style="position:absolute;visibility:visible;mso-wrap-style:square" from="3333,8477" to="3333,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" strokecolor="black [3213]" strokeweight="2.5pt"/>
                  <v:shape id="Cube 3" o:spid="_x0000_s1035" type="#_x0000_t16" style="position:absolute;top:3333;width:6191;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CwwAAANoAAAAPAAAAZHJzL2Rvd25yZXYueG1sRI9Ba8JA&#10;FITvBf/D8oRegm5asU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4MMvwsMAAADaAAAADwAA&#10;AAAAAAAAAAAAAAAHAgAAZHJzL2Rvd25yZXYueG1sUEsFBgAAAAADAAMAtwAAAPcCAAAAAA==&#10;" adj="6413" fillcolor="white [3212]" strokecolor="black [3213]" strokeweight="2pt"/>
                  <v:line id="Straight Connector 8" o:spid="_x0000_s1036" style="position:absolute;visibility:visible;mso-wrap-style:square" from="3333,0" to="3333,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" strokecolor="black [3213]" strokeweight="2.5pt"/>
                </v:group>
                <v:shape id="Text Box 12" o:spid="_x0000_s1037" type="#_x0000_t202" style="position:absolute;left:21145;width:838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" filled="f" strokecolor="black [3213]" strokeweight="1pt">
                  <v:textbox>
                    <w:txbxContent>
                      <w:p w14:paraId="2AD6E279" w14:textId="6291059F" w:rsidR="00B04F61" w:rsidRPr="00B04F61" w:rsidRDefault="00B04F61" w:rsidP="00B04F61">
                        <w:pPr>
                          <w:jc w:val="center"/>
                        </w:pPr>
                        <w:r w:rsidRPr="00B04F61">
                          <w:t>Document Registry Blockchain</w:t>
                        </w:r>
                      </w:p>
                    </w:txbxContent>
                  </v:textbox>
                </v:shape>
                <v:shape id="Picture 18" o:spid="_x0000_s1038" type="#_x0000_t75" style="position:absolute;top:13049;width:7429;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">
                  <v:imagedata r:id="rId145" o:title="" cropleft=".125" cropright=".125"/>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21" o:spid="_x0000_s1039" type="#_x0000_t65" style="position:absolute;left:8953;top:15906;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" adj="10800" fillcolor="white [3212]" strokecolor="black [3213]" strokeweight="2pt"/>
                <v:shape id="Arrow: Circular 23" o:spid="_x0000_s1040" style="position:absolute;left:4286;top:20574;width:5715;height:6286;rotation:180;flip:x;visibility:visible;mso-wrap-style:square;v-text-anchor:middle" coordsize="571500,62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" path="m40925,314325v,-131306,83590,-244069,199104,-268590c362060,19830,482124,100083,519333,232428r40190,-3387l500133,296262,418474,240926r40043,-3374c425049,137194,332192,81176,241708,106760,158879,130179,100624,215885,100624,314325r-59699,xe" fillcolor="white [3212]" strokecolor="black [3213]" strokeweight="2pt">
                  <v:path arrowok="t" o:connecttype="custom" o:connectlocs="40925,314325;240029,45735;519333,232428;559523,229041;500133,296262;418474,240926;458517,237552;241708,106760;100624,314325;40925,314325" o:connectangles="0,0,0,0,0,0,0,0,0,0"/>
                </v:shape>
                <v:shape id="Text Box 24" o:spid="_x0000_s1041" type="#_x0000_t202" style="position:absolute;left:4381;width:8382;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" filled="f" strokecolor="black [3213]" strokeweight="1pt">
                  <v:textbox>
                    <w:txbxContent>
                      <w:p w14:paraId="6EB96C9E" w14:textId="706B94C1" w:rsidR="00B52805" w:rsidRPr="00B04F61" w:rsidRDefault="00B52805" w:rsidP="00B52805">
                        <w:pPr>
                          <w:jc w:val="center"/>
                        </w:pPr>
                        <w:r w:rsidRPr="00B04F61">
                          <w:t xml:space="preserve">Document </w:t>
                        </w:r>
                        <w:r>
                          <w:t>Repository</w:t>
                        </w:r>
                      </w:p>
                    </w:txbxContent>
                  </v:textbox>
                </v:shape>
                <v:shape id="Text Box 29" o:spid="_x0000_s1042" type="#_x0000_t202" style="position:absolute;left:190;top:6286;width:800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0F1A8529" w14:textId="533CC28D" w:rsidR="00B52805" w:rsidRPr="00B04F61" w:rsidRDefault="00D35E20" w:rsidP="00B52805">
                        <w:r>
                          <w:t>Actual</w:t>
                        </w:r>
                        <w:r>
                          <w:br/>
                        </w:r>
                        <w:r w:rsidR="00B52805">
                          <w:t>Health</w:t>
                        </w:r>
                        <w:r w:rsidR="00B52805">
                          <w:br/>
                          <w:t>Document</w:t>
                        </w:r>
                      </w:p>
                    </w:txbxContent>
                  </v:textbox>
                </v:shape>
                <v:shape id="Text Box 30" o:spid="_x0000_s1043" type="#_x0000_t202" style="position:absolute;left:6477;top:19050;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F749576" w14:textId="0CF44643" w:rsidR="00B52805" w:rsidRPr="00B04F61" w:rsidRDefault="00B66AA7" w:rsidP="00B52805">
                        <w:r>
                          <w:t>Metadata</w:t>
                        </w:r>
                        <w:r w:rsidR="00B52805">
                          <w:br/>
                          <w:t>Attributes</w:t>
                        </w:r>
                      </w:p>
                    </w:txbxContent>
                  </v:textbox>
                </v:shape>
                <v:shape id="Text Box 69" o:spid="_x0000_s1044" type="#_x0000_t202" style="position:absolute;left:13335;top:10096;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4E0472AF" w14:textId="0ADE6F2F" w:rsidR="000C4702" w:rsidRPr="00B04F61" w:rsidRDefault="000C4702" w:rsidP="000C4702">
                        <w:pPr>
                          <w:jc w:val="center"/>
                        </w:pPr>
                        <w:r>
                          <w:t>ITI – 42</w:t>
                        </w:r>
                        <w:r>
                          <w:br/>
                          <w:t>Transac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 o:spid="_x0000_s1045" type="#_x0000_t13" style="position:absolute;left:14478;top:14668;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" adj="14669" fillcolor="white [3212]" strokecolor="black [3213]" strokeweight="2pt"/>
                <v:line id="Straight Connector 72" o:spid="_x0000_s1046" style="position:absolute;flip:x;visibility:visible;mso-wrap-style:square" from="32956,762" to="32956,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" strokecolor="black [3213]" strokeweight="3pt">
                  <v:stroke dashstyle="3 1"/>
                </v:line>
                <v:shape id="Text Box 73" o:spid="_x0000_s1047" type="#_x0000_t202" style="position:absolute;left:38195;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" filled="f" strokecolor="black [3213]" strokeweight="1pt">
                  <v:textbox>
                    <w:txbxContent>
                      <w:p w14:paraId="6713F089" w14:textId="5D6C508B" w:rsidR="00EC2656" w:rsidRPr="00B04F61" w:rsidRDefault="00EC2656" w:rsidP="00EC2656">
                        <w:pPr>
                          <w:jc w:val="center"/>
                        </w:pPr>
                        <w:r w:rsidRPr="00B04F61">
                          <w:t xml:space="preserve">Document </w:t>
                        </w:r>
                        <w:r>
                          <w:t>Consumer</w:t>
                        </w:r>
                      </w:p>
                    </w:txbxContent>
                  </v:textbox>
                </v:shape>
                <v:rect id="Rectangle 74" o:spid="_x0000_s1048" style="position:absolute;left:29337;top:7620;width:7143;height:1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" fillcolor="white [3212]" stroked="f" strokeweight="2pt"/>
                <v:shape id="Text Box 75" o:spid="_x0000_s1049" type="#_x0000_t202" style="position:absolute;left:28479;top:7715;width:885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1EB9FCEA" w14:textId="79FF9BE4" w:rsidR="00120B75" w:rsidRPr="00B04F61" w:rsidRDefault="00120B75" w:rsidP="00120B75">
                        <w:pPr>
                          <w:jc w:val="center"/>
                        </w:pPr>
                        <w:r>
                          <w:t>ITI – 18</w:t>
                        </w:r>
                        <w:r>
                          <w:br/>
                          <w:t>Transaction</w:t>
                        </w:r>
                      </w:p>
                    </w:txbxContent>
                  </v:textbox>
                </v:shape>
                <v:shape id="Arrow: Right 76" o:spid="_x0000_s1050" type="#_x0000_t13" style="position:absolute;left:29241;top:12192;width:6382;height:409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" adj="14669" fillcolor="white [3212]" strokecolor="black [3213]" strokeweight="2pt"/>
                <v:shape id="Arrow: Right 77" o:spid="_x0000_s1051" type="#_x0000_t13" style="position:absolute;left:29337;top:16097;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" adj="14669" fillcolor="white [3212]" strokecolor="black [3213]" strokeweight="2pt"/>
                <v:shape id="Text Box 78" o:spid="_x0000_s1052" type="#_x0000_t202" style="position:absolute;left:28479;top:19716;width:8859;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496232CB" w14:textId="437F83F2" w:rsidR="006C25FB" w:rsidRPr="00B04F61" w:rsidRDefault="006C25FB" w:rsidP="006C25FB">
                        <w:pPr>
                          <w:jc w:val="center"/>
                        </w:pPr>
                        <w:r>
                          <w:t>Query</w:t>
                        </w:r>
                        <w:r>
                          <w:br/>
                          <w:t>Result</w:t>
                        </w:r>
                      </w:p>
                    </w:txbxContent>
                  </v:textbox>
                </v:shape>
                <v:shape id="Picture 79" o:spid="_x0000_s1053" type="#_x0000_t75" style="position:absolute;left:44767;top:13525;width:5036;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">
                  <v:imagedata r:id="rId146" o:title="" croptop="3047f" cropbottom="11080f" cropleft="6866f" cropright="7609f"/>
                </v:shape>
                <v:shape id="Picture 80" o:spid="_x0000_s1054" type="#_x0000_t75" style="position:absolute;left:38290;top:12001;width:5474;height:5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">
                  <v:imagedata r:id="rId147" o:title=""/>
                </v:shape>
                <v:shape id="Picture 81" o:spid="_x0000_s1055" type="#_x0000_t75" style="position:absolute;left:41433;top:8858;width:5525;height:3048;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">
                  <v:imagedata r:id="rId148" o:title=""/>
                </v:shape>
                <v:shape id="Rectangle: Folded Corner 82" o:spid="_x0000_s1056" type="#_x0000_t65" style="position:absolute;left:38671;top:18192;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" adj="10800" fillcolor="white [3212]" strokecolor="black [3213]" strokeweight="2pt"/>
                <v:shape id="Picture 83" o:spid="_x0000_s1057" type="#_x0000_t75" style="position:absolute;left:41624;top:20669;width:5524;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">
                  <v:imagedata r:id="rId148" o:title=""/>
                </v:shape>
                <v:shape id="Text Box 84" o:spid="_x0000_s1058" type="#_x0000_t202" style="position:absolute;left:38290;top:4667;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5960ADEE" w14:textId="01782103" w:rsidR="002D30DC" w:rsidRPr="00B04F61" w:rsidRDefault="002D30DC" w:rsidP="002D30DC">
                        <w:pPr>
                          <w:jc w:val="center"/>
                        </w:pPr>
                        <w:r>
                          <w:t>User Input</w:t>
                        </w:r>
                        <w:r>
                          <w:br/>
                          <w:t>Search Keywords</w:t>
                        </w:r>
                      </w:p>
                    </w:txbxContent>
                  </v:textbox>
                </v:shape>
                <v:shape id="Text Box 85" o:spid="_x0000_s1059" type="#_x0000_t202" style="position:absolute;left:38195;top:23241;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7F5CE570" w14:textId="3B88B503" w:rsidR="00105EE6" w:rsidRPr="00B04F61" w:rsidRDefault="00105EE6" w:rsidP="00105EE6">
                        <w:pPr>
                          <w:jc w:val="center"/>
                        </w:pPr>
                        <w:r>
                          <w:t>Query Result</w:t>
                        </w:r>
                        <w:r>
                          <w:br/>
                          <w:t>Display for User</w:t>
                        </w:r>
                      </w:p>
                    </w:txbxContent>
                  </v:textbox>
                </v:shape>
                <w10:anchorlock/>
              </v:group>
            </w:pict>
          </mc:Fallback>
        </mc:AlternateContent>
      </w:r>
    </w:p>
    <w:p w14:paraId="1F829685" w14:textId="4F87B1D5" w:rsidR="008245F0" w:rsidRPr="009F10CC" w:rsidRDefault="009F10CC" w:rsidP="009F10CC">
      <w:pPr>
        <w:pStyle w:val="Caption"/>
        <w:jc w:val="center"/>
        <w:rPr>
          <w:rFonts w:ascii="Times New Roman" w:hAnsi="Times New Roman" w:cs="Times New Roman"/>
          <w:b/>
          <w:bCs/>
          <w:i w:val="0"/>
          <w:iCs w:val="0"/>
          <w:color w:val="auto"/>
          <w:sz w:val="22"/>
          <w:cs/>
        </w:rPr>
      </w:pPr>
      <w:bookmarkStart w:id="94" w:name="_Ref71947261"/>
      <w:r w:rsidRPr="009F10CC">
        <w:rPr>
          <w:rFonts w:ascii="Times New Roman" w:hAnsi="Times New Roman" w:cs="Times New Roman"/>
          <w:i w:val="0"/>
          <w:iCs w:val="0"/>
          <w:color w:val="auto"/>
          <w:sz w:val="22"/>
        </w:rPr>
        <w:t xml:space="preserve">Figure </w:t>
      </w:r>
      <w:r w:rsidRPr="009F10CC">
        <w:rPr>
          <w:rFonts w:ascii="Times New Roman" w:hAnsi="Times New Roman" w:cs="Times New Roman"/>
          <w:i w:val="0"/>
          <w:iCs w:val="0"/>
          <w:color w:val="auto"/>
          <w:sz w:val="22"/>
        </w:rPr>
        <w:fldChar w:fldCharType="begin"/>
      </w:r>
      <w:r w:rsidRPr="009F10CC">
        <w:rPr>
          <w:rFonts w:ascii="Times New Roman" w:hAnsi="Times New Roman" w:cs="Times New Roman"/>
          <w:i w:val="0"/>
          <w:iCs w:val="0"/>
          <w:color w:val="auto"/>
          <w:sz w:val="22"/>
        </w:rPr>
        <w:instrText xml:space="preserve"> SEQ Figure \* ARABIC </w:instrText>
      </w:r>
      <w:r w:rsidRPr="009F10CC">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9</w:t>
      </w:r>
      <w:r w:rsidRPr="009F10CC">
        <w:rPr>
          <w:rFonts w:ascii="Times New Roman" w:hAnsi="Times New Roman" w:cs="Times New Roman"/>
          <w:i w:val="0"/>
          <w:iCs w:val="0"/>
          <w:color w:val="auto"/>
          <w:sz w:val="22"/>
        </w:rPr>
        <w:fldChar w:fldCharType="end"/>
      </w:r>
      <w:bookmarkEnd w:id="94"/>
      <w:r w:rsidRPr="009F10CC">
        <w:rPr>
          <w:rFonts w:ascii="Times New Roman" w:hAnsi="Times New Roman" w:cs="Times New Roman"/>
          <w:i w:val="0"/>
          <w:iCs w:val="0"/>
          <w:color w:val="auto"/>
          <w:sz w:val="22"/>
          <w:cs/>
        </w:rPr>
        <w:t xml:space="preserve"> </w:t>
      </w:r>
      <w:r w:rsidRPr="009F10CC">
        <w:rPr>
          <w:rFonts w:ascii="Times New Roman" w:hAnsi="Times New Roman" w:cs="Times New Roman"/>
          <w:i w:val="0"/>
          <w:iCs w:val="0"/>
          <w:color w:val="auto"/>
          <w:sz w:val="22"/>
        </w:rPr>
        <w:t>Process Flow Summary</w:t>
      </w:r>
    </w:p>
    <w:p w14:paraId="03B8BB39" w14:textId="4D6837B1" w:rsidR="008245F0" w:rsidRPr="004901DE" w:rsidRDefault="008245F0" w:rsidP="00ED7B08">
      <w:pPr>
        <w:tabs>
          <w:tab w:val="left" w:pos="709"/>
        </w:tabs>
        <w:spacing w:line="360" w:lineRule="auto"/>
        <w:jc w:val="thaiDistribute"/>
        <w:rPr>
          <w:b/>
          <w:bCs/>
          <w:sz w:val="28"/>
        </w:rPr>
      </w:pPr>
    </w:p>
    <w:p w14:paraId="3F71398B" w14:textId="209B1BBB" w:rsidR="008023A1" w:rsidRPr="00ED7B08" w:rsidRDefault="008023A1" w:rsidP="00ED7B08">
      <w:pPr>
        <w:tabs>
          <w:tab w:val="left" w:pos="709"/>
        </w:tabs>
        <w:spacing w:line="360" w:lineRule="auto"/>
        <w:jc w:val="thaiDistribute"/>
        <w:rPr>
          <w:b/>
          <w:bCs/>
          <w:sz w:val="28"/>
        </w:rPr>
      </w:pPr>
      <w:r w:rsidRPr="00ED7B08">
        <w:rPr>
          <w:b/>
          <w:bCs/>
          <w:sz w:val="28"/>
        </w:rPr>
        <w:t>5.2 Performance Evaluation Result</w:t>
      </w:r>
    </w:p>
    <w:p w14:paraId="049A53E0" w14:textId="79D2A6F9" w:rsidR="00ED7B08" w:rsidRDefault="00ED7B08" w:rsidP="00ED7B08">
      <w:pPr>
        <w:jc w:val="thaiDistribute"/>
      </w:pPr>
      <w:r>
        <w:tab/>
      </w:r>
      <w:r w:rsidRPr="00ED7B08">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ED7B08">
        <w:t>ms</w:t>
      </w:r>
      <w:proofErr w:type="spellEnd"/>
      <w:r w:rsidRPr="00ED7B08">
        <w:t xml:space="preserve"> for ITI-42 to be sent from XDS Document Repository Actor to XDS Document Registry Actor locally using TCP connection. XDS Document Registry Actor took an average of 5 seconds and 174.691 </w:t>
      </w:r>
      <w:proofErr w:type="spellStart"/>
      <w:r w:rsidRPr="00ED7B08">
        <w:t>ms</w:t>
      </w:r>
      <w:proofErr w:type="spellEnd"/>
      <w:r w:rsidRPr="00ED7B08">
        <w:t xml:space="preserve"> to the published transaction into Blockchain. With a minimum number of keywords, it took an average of 221.884 </w:t>
      </w:r>
      <w:proofErr w:type="spellStart"/>
      <w:r w:rsidRPr="00ED7B08">
        <w:t>ms</w:t>
      </w:r>
      <w:proofErr w:type="spellEnd"/>
      <w:r w:rsidRPr="00ED7B08">
        <w:t xml:space="preserve"> to finish search operation on Blockchain with 10 samples smart-contract published beforehand while it took an average of 260.480 </w:t>
      </w:r>
      <w:proofErr w:type="spellStart"/>
      <w:r w:rsidRPr="00ED7B08">
        <w:t>ms</w:t>
      </w:r>
      <w:proofErr w:type="spellEnd"/>
      <w:r w:rsidRPr="00ED7B08">
        <w:t xml:space="preserve"> for XDS Document Consumer Actor to received query response after the query was sent to XDS Document Registry Actor. With a maximum number of keywords, it took an average of 264.937 </w:t>
      </w:r>
      <w:proofErr w:type="spellStart"/>
      <w:r w:rsidRPr="00ED7B08">
        <w:t>ms</w:t>
      </w:r>
      <w:proofErr w:type="spellEnd"/>
      <w:r w:rsidRPr="00ED7B08">
        <w:t xml:space="preserve"> to finish search operation on Blockchain with 10 samples smart-contract published beforehand while it took an average of 304.457 </w:t>
      </w:r>
      <w:proofErr w:type="spellStart"/>
      <w:r w:rsidRPr="00ED7B08">
        <w:t>ms</w:t>
      </w:r>
      <w:proofErr w:type="spellEnd"/>
      <w:r w:rsidRPr="00ED7B08">
        <w:t xml:space="preserve"> for XDS Document Consumer Actor to received query response after the query was sent to XDS Document Registry Actor</w:t>
      </w:r>
      <w:r w:rsidR="00382DA3">
        <w:t>.</w:t>
      </w:r>
    </w:p>
    <w:p w14:paraId="215C893B" w14:textId="51F798A3" w:rsidR="00FD4747" w:rsidRDefault="00FD4747" w:rsidP="00ED7B08">
      <w:pPr>
        <w:jc w:val="thaiDistribute"/>
      </w:pPr>
    </w:p>
    <w:p w14:paraId="28357C29" w14:textId="77777777" w:rsidR="00F67F9B" w:rsidRDefault="00F67F9B" w:rsidP="00ED7B08">
      <w:pPr>
        <w:jc w:val="thaiDistribute"/>
        <w:sectPr w:rsidR="00F67F9B" w:rsidSect="008C5EA2">
          <w:pgSz w:w="11906" w:h="16838"/>
          <w:pgMar w:top="2126" w:right="1418" w:bottom="1418" w:left="2126" w:header="720" w:footer="720" w:gutter="0"/>
          <w:cols w:space="720"/>
          <w:docGrid w:linePitch="360"/>
        </w:sectPr>
      </w:pPr>
    </w:p>
    <w:p w14:paraId="26E905A4" w14:textId="539B2F7D" w:rsidR="00F67F9B" w:rsidRPr="006A7D30" w:rsidRDefault="00F67F9B" w:rsidP="00F67F9B">
      <w:pPr>
        <w:pStyle w:val="Heading1"/>
        <w:spacing w:before="0" w:after="0"/>
        <w:rPr>
          <w:szCs w:val="22"/>
        </w:rPr>
      </w:pPr>
      <w:r w:rsidRPr="006A7D30">
        <w:lastRenderedPageBreak/>
        <w:br/>
      </w:r>
      <w:r w:rsidRPr="006A7D30">
        <w:br/>
        <w:t>Chapter V</w:t>
      </w:r>
      <w:r>
        <w:t>I</w:t>
      </w:r>
    </w:p>
    <w:p w14:paraId="548A28C3" w14:textId="7F0B283D" w:rsidR="00F67F9B" w:rsidRPr="006A7D30" w:rsidRDefault="00F67F9B" w:rsidP="00F67F9B">
      <w:pPr>
        <w:pStyle w:val="Heading1"/>
        <w:spacing w:before="0" w:after="0"/>
        <w:rPr>
          <w:rFonts w:eastAsiaTheme="minorEastAsia"/>
          <w:szCs w:val="22"/>
        </w:rPr>
      </w:pPr>
      <w:r>
        <w:t>CONCLU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22A778B0" w14:textId="0DCDB8C1" w:rsidR="00F67F9B" w:rsidRDefault="00F67F9B" w:rsidP="00ED7B08">
      <w:pPr>
        <w:jc w:val="thaiDistribute"/>
      </w:pPr>
    </w:p>
    <w:p w14:paraId="123BAD86" w14:textId="22272215" w:rsidR="00534F0E" w:rsidRPr="00FD4747" w:rsidRDefault="00534F0E" w:rsidP="00534F0E">
      <w:pPr>
        <w:jc w:val="thaiDistribute"/>
        <w:rPr>
          <w:b/>
          <w:bCs/>
          <w:sz w:val="28"/>
        </w:rPr>
      </w:pPr>
      <w:r>
        <w:rPr>
          <w:b/>
          <w:bCs/>
          <w:sz w:val="28"/>
        </w:rPr>
        <w:t>6</w:t>
      </w:r>
      <w:r w:rsidRPr="00FD4747">
        <w:rPr>
          <w:b/>
          <w:bCs/>
          <w:sz w:val="28"/>
        </w:rPr>
        <w:t>.</w:t>
      </w:r>
      <w:r>
        <w:rPr>
          <w:b/>
          <w:bCs/>
          <w:sz w:val="28"/>
        </w:rPr>
        <w:t>1</w:t>
      </w:r>
      <w:r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b/>
          <w:bCs/>
          <w:sz w:val="28"/>
        </w:rPr>
      </w:pPr>
      <w:r>
        <w:rPr>
          <w:b/>
          <w:bCs/>
          <w:sz w:val="28"/>
        </w:rPr>
        <w:t>6</w:t>
      </w:r>
      <w:r w:rsidR="00FD4747" w:rsidRPr="00FD4747">
        <w:rPr>
          <w:b/>
          <w:bCs/>
          <w:sz w:val="28"/>
        </w:rPr>
        <w:t>.</w:t>
      </w:r>
      <w:r>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65C54FA2" w14:textId="77777777" w:rsidR="00DA2F9A" w:rsidRDefault="00DA2F9A" w:rsidP="00FD4747">
      <w:pPr>
        <w:jc w:val="thaiDistribute"/>
        <w:sectPr w:rsidR="00DA2F9A" w:rsidSect="008C5EA2">
          <w:pgSz w:w="11906" w:h="16838"/>
          <w:pgMar w:top="2126" w:right="1418" w:bottom="1418" w:left="2126" w:header="720" w:footer="720" w:gutter="0"/>
          <w:cols w:space="720"/>
          <w:docGrid w:linePitch="360"/>
        </w:sectPr>
      </w:pPr>
    </w:p>
    <w:p w14:paraId="5D8CF1CF" w14:textId="0075C336" w:rsidR="00DA2F9A" w:rsidRPr="006A7D30" w:rsidRDefault="00DA2F9A" w:rsidP="00DA2F9A">
      <w:pPr>
        <w:pStyle w:val="Heading1"/>
        <w:spacing w:before="0" w:after="0"/>
        <w:rPr>
          <w:szCs w:val="22"/>
        </w:rPr>
      </w:pPr>
      <w:r w:rsidRPr="006A7D30">
        <w:lastRenderedPageBreak/>
        <w:br/>
      </w:r>
      <w:r w:rsidRPr="006A7D30">
        <w:br/>
        <w:t>Chapter V</w:t>
      </w:r>
      <w:r>
        <w:t>II</w:t>
      </w:r>
    </w:p>
    <w:p w14:paraId="03258AFD" w14:textId="268CA3B3" w:rsidR="00DA2F9A" w:rsidRPr="006A7D30" w:rsidRDefault="00DA2F9A" w:rsidP="00DA2F9A">
      <w:pPr>
        <w:pStyle w:val="Heading1"/>
        <w:spacing w:before="0" w:after="0"/>
        <w:rPr>
          <w:rFonts w:eastAsiaTheme="minorEastAsia"/>
          <w:szCs w:val="22"/>
        </w:rPr>
      </w:pPr>
      <w:r>
        <w:t>DISCUSSION</w:t>
      </w:r>
    </w:p>
    <w:p w14:paraId="5251B7E4" w14:textId="77777777" w:rsidR="00DA2F9A" w:rsidRPr="006A7D30" w:rsidRDefault="00DA2F9A" w:rsidP="00DA2F9A">
      <w:pPr>
        <w:tabs>
          <w:tab w:val="left" w:pos="1134"/>
        </w:tabs>
        <w:spacing w:line="360" w:lineRule="auto"/>
        <w:jc w:val="center"/>
        <w:rPr>
          <w:b/>
          <w:bCs/>
          <w:szCs w:val="22"/>
        </w:rPr>
      </w:pPr>
    </w:p>
    <w:p w14:paraId="24089793" w14:textId="77777777" w:rsidR="00DA2F9A" w:rsidRPr="006A7D30" w:rsidRDefault="00DA2F9A" w:rsidP="00DA2F9A">
      <w:pPr>
        <w:tabs>
          <w:tab w:val="left" w:pos="1134"/>
        </w:tabs>
        <w:spacing w:line="360" w:lineRule="auto"/>
        <w:jc w:val="thaiDistribute"/>
        <w:rPr>
          <w:b/>
          <w:bCs/>
          <w:szCs w:val="22"/>
        </w:rPr>
      </w:pPr>
    </w:p>
    <w:p w14:paraId="78ABA28A" w14:textId="01ABF116" w:rsidR="00DA2F9A" w:rsidRDefault="00DA2F9A" w:rsidP="00DA2F9A">
      <w:pPr>
        <w:tabs>
          <w:tab w:val="left" w:pos="709"/>
        </w:tabs>
        <w:spacing w:line="360" w:lineRule="auto"/>
        <w:jc w:val="thaiDistribute"/>
      </w:pPr>
      <w:r w:rsidRPr="006A7D30">
        <w:rPr>
          <w:b/>
          <w:bCs/>
          <w:cs/>
        </w:rPr>
        <w:tab/>
      </w:r>
      <w:r w:rsidRPr="007C3BEB">
        <w:t xml:space="preserve">This chapter </w:t>
      </w:r>
      <w:r>
        <w:t>discussing about the work.</w:t>
      </w:r>
    </w:p>
    <w:p w14:paraId="3C4C97C8" w14:textId="6167B5BD" w:rsidR="003F071C" w:rsidRDefault="003F071C" w:rsidP="00DA2F9A">
      <w:pPr>
        <w:tabs>
          <w:tab w:val="left" w:pos="709"/>
        </w:tabs>
        <w:spacing w:line="360" w:lineRule="auto"/>
        <w:jc w:val="thaiDistribute"/>
      </w:pPr>
    </w:p>
    <w:p w14:paraId="2DC780DC" w14:textId="33E1F571" w:rsidR="003F071C" w:rsidRPr="00FD4747" w:rsidRDefault="003F071C" w:rsidP="003F071C">
      <w:pPr>
        <w:jc w:val="thaiDistribute"/>
        <w:rPr>
          <w:b/>
          <w:bCs/>
          <w:sz w:val="28"/>
        </w:rPr>
      </w:pPr>
      <w:r>
        <w:rPr>
          <w:b/>
          <w:bCs/>
          <w:sz w:val="28"/>
        </w:rPr>
        <w:t>7</w:t>
      </w:r>
      <w:r w:rsidRPr="00FD4747">
        <w:rPr>
          <w:b/>
          <w:bCs/>
          <w:sz w:val="28"/>
        </w:rPr>
        <w:t>.</w:t>
      </w:r>
      <w:r>
        <w:rPr>
          <w:b/>
          <w:bCs/>
          <w:sz w:val="28"/>
        </w:rPr>
        <w:t>1</w:t>
      </w:r>
      <w:r w:rsidRPr="00FD4747">
        <w:rPr>
          <w:b/>
          <w:bCs/>
          <w:sz w:val="28"/>
        </w:rPr>
        <w:t xml:space="preserve"> </w:t>
      </w:r>
      <w:r w:rsidRPr="003F071C">
        <w:rPr>
          <w:b/>
          <w:bCs/>
          <w:sz w:val="28"/>
        </w:rPr>
        <w:t>Limit of implementation based on current technology</w:t>
      </w:r>
    </w:p>
    <w:p w14:paraId="59A749D1" w14:textId="02467926" w:rsidR="003F071C" w:rsidRPr="00FD4747" w:rsidRDefault="003F071C" w:rsidP="003F071C">
      <w:pPr>
        <w:jc w:val="thaiDistribute"/>
        <w:rPr>
          <w:b/>
          <w:bCs/>
          <w:sz w:val="28"/>
        </w:rPr>
      </w:pPr>
      <w:r>
        <w:rPr>
          <w:b/>
          <w:bCs/>
          <w:sz w:val="28"/>
        </w:rPr>
        <w:t>7</w:t>
      </w:r>
      <w:r w:rsidRPr="00FD4747">
        <w:rPr>
          <w:b/>
          <w:bCs/>
          <w:sz w:val="28"/>
        </w:rPr>
        <w:t>.</w:t>
      </w:r>
      <w:r>
        <w:rPr>
          <w:b/>
          <w:bCs/>
          <w:sz w:val="28"/>
        </w:rPr>
        <w:t>2</w:t>
      </w:r>
      <w:r w:rsidRPr="00FD4747">
        <w:rPr>
          <w:b/>
          <w:bCs/>
          <w:sz w:val="28"/>
        </w:rPr>
        <w:t xml:space="preserve"> </w:t>
      </w:r>
      <w:r w:rsidRPr="003F071C">
        <w:rPr>
          <w:b/>
          <w:bCs/>
          <w:sz w:val="28"/>
        </w:rPr>
        <w:t>Suggestion for concept adoption</w:t>
      </w:r>
    </w:p>
    <w:p w14:paraId="01C7C539" w14:textId="3B2AFB40" w:rsidR="003F071C" w:rsidRPr="00FD4747" w:rsidRDefault="003F071C" w:rsidP="003F071C">
      <w:pPr>
        <w:jc w:val="thaiDistribute"/>
        <w:rPr>
          <w:b/>
          <w:bCs/>
          <w:sz w:val="28"/>
        </w:rPr>
      </w:pPr>
      <w:r>
        <w:rPr>
          <w:b/>
          <w:bCs/>
          <w:sz w:val="28"/>
        </w:rPr>
        <w:t>7</w:t>
      </w:r>
      <w:r w:rsidRPr="00FD4747">
        <w:rPr>
          <w:b/>
          <w:bCs/>
          <w:sz w:val="28"/>
        </w:rPr>
        <w:t>.</w:t>
      </w:r>
      <w:r>
        <w:rPr>
          <w:b/>
          <w:bCs/>
          <w:sz w:val="28"/>
        </w:rPr>
        <w:t>3</w:t>
      </w:r>
      <w:r w:rsidRPr="00FD4747">
        <w:rPr>
          <w:b/>
          <w:bCs/>
          <w:sz w:val="28"/>
        </w:rPr>
        <w:t xml:space="preserve"> </w:t>
      </w:r>
      <w:r w:rsidRPr="003F071C">
        <w:rPr>
          <w:b/>
          <w:bCs/>
          <w:sz w:val="28"/>
        </w:rPr>
        <w:t>Suggestion for future work</w:t>
      </w:r>
    </w:p>
    <w:p w14:paraId="62B3FB95" w14:textId="77777777" w:rsidR="003F071C" w:rsidRDefault="003F071C" w:rsidP="00DA2F9A">
      <w:pPr>
        <w:tabs>
          <w:tab w:val="left" w:pos="709"/>
        </w:tabs>
        <w:spacing w:line="360" w:lineRule="auto"/>
        <w:jc w:val="thaiDistribute"/>
      </w:pPr>
    </w:p>
    <w:p w14:paraId="22A5AFF4" w14:textId="495BE74D" w:rsidR="00DA2F9A" w:rsidRPr="00ED7B08" w:rsidRDefault="00DA2F9A" w:rsidP="00FD4747">
      <w:pPr>
        <w:jc w:val="thaiDistribute"/>
      </w:pPr>
    </w:p>
    <w:p w14:paraId="1CAEDE0E" w14:textId="77777777" w:rsidR="001551B4" w:rsidRDefault="001551B4" w:rsidP="003B71BE">
      <w:pPr>
        <w:rPr>
          <w:b/>
          <w:bCs/>
          <w:sz w:val="28"/>
          <w:szCs w:val="35"/>
        </w:rPr>
      </w:pPr>
    </w:p>
    <w:p w14:paraId="15F5576F" w14:textId="56DAA312" w:rsidR="001551B4" w:rsidRPr="006A7D30" w:rsidRDefault="001551B4" w:rsidP="003B71BE">
      <w:pPr>
        <w:rPr>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b/>
          <w:bCs/>
          <w:sz w:val="28"/>
          <w:szCs w:val="35"/>
        </w:rPr>
      </w:pPr>
    </w:p>
    <w:p w14:paraId="33D65645" w14:textId="77777777" w:rsidR="00EF6201" w:rsidRPr="006A7D30" w:rsidRDefault="00EF6201" w:rsidP="00D118CE">
      <w:pPr>
        <w:spacing w:line="360" w:lineRule="auto"/>
        <w:jc w:val="center"/>
        <w:rPr>
          <w:b/>
          <w:bCs/>
          <w:sz w:val="28"/>
        </w:rPr>
      </w:pPr>
    </w:p>
    <w:p w14:paraId="40B8616B" w14:textId="5CFA1B1C" w:rsidR="0099645B" w:rsidRDefault="0099645B" w:rsidP="0057661A">
      <w:pPr>
        <w:pStyle w:val="Heading1"/>
        <w:spacing w:before="0" w:after="0"/>
      </w:pPr>
      <w:r w:rsidRPr="006A7D30">
        <w:t>REFERENCE</w:t>
      </w:r>
      <w:bookmarkStart w:id="95" w:name="Reference"/>
      <w:bookmarkEnd w:id="95"/>
    </w:p>
    <w:p w14:paraId="01EEDB8A" w14:textId="77777777" w:rsidR="0057661A" w:rsidRPr="0057661A" w:rsidRDefault="0057661A" w:rsidP="0057661A"/>
    <w:p w14:paraId="6C252213" w14:textId="031E74E5" w:rsidR="00C41FD3" w:rsidRPr="00C41FD3" w:rsidRDefault="00610514" w:rsidP="00C41FD3">
      <w:pPr>
        <w:widowControl w:val="0"/>
        <w:autoSpaceDE w:val="0"/>
        <w:autoSpaceDN w:val="0"/>
        <w:adjustRightInd w:val="0"/>
        <w:spacing w:after="200" w:line="360" w:lineRule="auto"/>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41FD3" w:rsidRPr="00C41FD3">
        <w:rPr>
          <w:noProof/>
          <w:sz w:val="22"/>
        </w:rPr>
        <w:t>1. Carestream Health. Interoperability : Connecting the Healthcare Enterprise to Deliver Responsive Patient Care. 2015;1–9. Available from: http://www.carestream.com/clinical-collaboration/sites/default/files/WhitePaper_CCP_Interoperability_LTR_201508_en_Web.pdf</w:t>
      </w:r>
    </w:p>
    <w:p w14:paraId="67991728"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 PolicyMedical. Interoperability in Healthcare: To Have or Not to Have [Internet]. [cited 2018 Sep 22]. Available from: https://www.policymedical.com/interoperability-healthcare/</w:t>
      </w:r>
    </w:p>
    <w:p w14:paraId="771A34DE"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 Interoperability DH. Digital Healthcare Interoperability. 2016; </w:t>
      </w:r>
    </w:p>
    <w:p w14:paraId="436B1299"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4. Healthcare Information and Management Systems Society. Definition of Interoperability. Himss. 2013;2013. </w:t>
      </w:r>
    </w:p>
    <w:p w14:paraId="7DB54B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5. Oracle. Interoperability : A Key to Meaningful Use. Solutions [Internet]. 2010; Available from: http://www.oracle.com/us/industries/healthcare/interoperability-wp-188782.pdf</w:t>
      </w:r>
    </w:p>
    <w:p w14:paraId="2F1B784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6. HIMSS. What is Interoperability? [Internet]. [cited 2019 Apr 27]. Available from: https://www.himss.org/library/interoperability-standards/what-is-interoperability</w:t>
      </w:r>
    </w:p>
    <w:p w14:paraId="4BE11F9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7. Paige Goodhew. Why Healthcare Interoperability Matters | Redox [Internet]. [cited 2019 Apr 27]. Available from: https://www.redoxengine.com/blog/why-healthcare-interoperability-matters/</w:t>
      </w:r>
    </w:p>
    <w:p w14:paraId="1684E23B"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8. Dr.David Hay. Why is interoperability so important for healthcare organisations? | Orion Health [Internet]. [cited 2019 Apr 27]. Available from: https://orionhealth.com/global/knowledge-hub/blogs/why-is-interoperability-so-important-for-healthcare-organisations/</w:t>
      </w:r>
    </w:p>
    <w:p w14:paraId="02E7C223"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9. Weinelt B. Digital Transformation of Industries. Logistics Industry. 2016; Available from: http://reports.weforum.org/digital-transformation/wp-content/blogs.dir/94/mp/files/pages/files/digital-enterprise-narrative-final-january-2016.pdf</w:t>
      </w:r>
    </w:p>
    <w:p w14:paraId="100F5DE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0. Marcelo A, Medeiros D, Ramesh K, Roth S, Wyatt P. Transforming Health Systems Through Good Digital Health Governance. adb Sustain Dev Work Pap Ser. 2018;1–15. </w:t>
      </w:r>
    </w:p>
    <w:p w14:paraId="38915E2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1. Shaw T, Hines M, Kielly C. Impact of Digital Health on the Safety and Quality of Health Care [Internet]. Aust. Comm. Saf. Qual. Heal. Care Lev. 2000. Available from: </w:t>
      </w:r>
      <w:r w:rsidRPr="00C41FD3">
        <w:rPr>
          <w:noProof/>
          <w:sz w:val="22"/>
        </w:rPr>
        <w:lastRenderedPageBreak/>
        <w:t>https://www.safetyandquality.gov.au/wp-content/uploads/2018/02/Report-The-Impact-of-Digital-Health-on-Safety-and-Quality-of-Healthcar....pdf</w:t>
      </w:r>
    </w:p>
    <w:p w14:paraId="3BD6C23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2. Cisco. The Digitization of the Healthcare Industry: Using Technology to Transform Care. Cisco [Internet]. 2017;1:12. Available from: http://link.springer.com/10.1057/978-1-349-95173-4</w:t>
      </w:r>
    </w:p>
    <w:p w14:paraId="38E6422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3. Bullhound G. Digital healthcare. Indep. Technol. Res. Rep. 2015. </w:t>
      </w:r>
    </w:p>
    <w:p w14:paraId="7483A6A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4. Meskó B, Drobni Z, Bényei É, Gergely B, Győrffy Z. Digital health is a cultural transformation of traditional healthcare. mHealth [Internet]. 2017;3:38–38. Available from: http://mhealth.amegroups.com/article/view/16494/16602</w:t>
      </w:r>
    </w:p>
    <w:p w14:paraId="799D5D7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5. Le Bris A, Asri W El. STATE OF CYBERSECURITY &amp;amp; CYBER THREATS IN HEALTHCARE ORGANIZATIONS Applied Cybersecurity Strategy for Managers. ESSEC Bus Sch [Internet]. 2017;13. Available from: http://blogs.harvard.edu/cybersecurity/files/2017/01/risks-and-threats-healthcare-strategic-report.pdf</w:t>
      </w:r>
    </w:p>
    <w:p w14:paraId="251851F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6. Healthcare IT News. The biggest healthcare breaches of 2017 [Internet]. [cited 2018 Sep 11]. Available from: https://www.healthcareitnews.com/slideshow/biggest-healthcare-breaches-2017-so-far?page=1</w:t>
      </w:r>
    </w:p>
    <w:p w14:paraId="310D2435"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7. HIPAA Journal. Largest Healthcare Data Breaches of 2018 [Internet]. [cited 2019 Apr 27]. Available from: https://www.hipaajournal.com/largest-healthcare-data-breaches-of-2018/</w:t>
      </w:r>
    </w:p>
    <w:p w14:paraId="6032D6E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8. Healthcare IT News. The biggest healthcare data breaches of 2018 (so far) [Internet]. [cited 2019 Apr 27]. Available from: https://www.healthcareitnews.com/projects/biggest-healthcare-data-breaches-2018-so-far</w:t>
      </w:r>
    </w:p>
    <w:p w14:paraId="196C1B7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9. IHE International Inc. About IHE [Internet]. [cited 2018 Sep 11]. Available from: https://www.ihe.net/about_ihe/</w:t>
      </w:r>
    </w:p>
    <w:p w14:paraId="636758A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0. IHE International Inc. IHE Process [Internet]. [cited 2018 Sep 11]. Available from: https://www.ihe.net/about_ihe/ihe_process/</w:t>
      </w:r>
    </w:p>
    <w:p w14:paraId="0EC030F8"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1. IHE International Inc. Profiles [Internet]. [cited 2018 Sep 17]. Available from: https://www.ihe.net/resources/profiles/</w:t>
      </w:r>
    </w:p>
    <w:p w14:paraId="7E23661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2. IHE International Inc. IHE IT Infrastructure ( ITI ) Technical Framework Volume 1 </w:t>
      </w:r>
      <w:r w:rsidRPr="00C41FD3">
        <w:rPr>
          <w:noProof/>
          <w:sz w:val="22"/>
        </w:rPr>
        <w:lastRenderedPageBreak/>
        <w:t>Integration Profiles. Int J Healthc Technol Manag [Internet]. 2008;1:1–177. Available from: http://www.ihe.net/Technical_Framework/upload/IHE_ITI_TF_Rev8-0_Vol1_FT_2011-08-19.pdf</w:t>
      </w:r>
    </w:p>
    <w:p w14:paraId="2F0FA1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3. dkorolyk. What Is The Difference Between XDS,XDS.a,XDS.b and XDS-I? [Internet]. 2012 [cited 2019 Feb 17]. Available from: http://healthcareitsystems.com/2012/05/22/what-is-the-difference-between-xds-xds-a-xds-b-and-xds-i/</w:t>
      </w:r>
    </w:p>
    <w:p w14:paraId="05B080D5"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4. Luke MN, Lee SJ, Pekarek Z, Dimitrova A. Blockchain in Electricity: a Critical Review of Progress to Date. 2018;1–36. </w:t>
      </w:r>
    </w:p>
    <w:p w14:paraId="5F4B21A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5. PwC. a Catalyst for New Approaches in Insurance. </w:t>
      </w:r>
    </w:p>
    <w:p w14:paraId="6055E47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6. Zheng Z, Xie S, Dai H, Chen X, Wang H. An Overview of Blockchain Technology: Architecture, Consensus, and Future Trends. Proc - 2017 IEEE 6th Int Congr Big Data, BigData Congr 2017. 2017;557–64. </w:t>
      </w:r>
    </w:p>
    <w:p w14:paraId="5A29C3C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7. Yaga D, Mell P, Roby N, Scarfone K. Blockchain Technology Overview (NISTIR-8202). Draft NISTIR [Internet]. 2018;59. Available from: https://csrc.nist.gov/publications%0Ahttps://csrc.nist.gov/CSRC/media/Publications/nistir/8202/draft/documents/nistir8202-draft.pdf</w:t>
      </w:r>
    </w:p>
    <w:p w14:paraId="0F48856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8. Peterson K, Deeduvanu R, Kanjamala P, Boles K. A Blockchain-Based Approach to Health Information Exchange Networks. Mayo Clin [Internet]. 2016;10. Available from: http://www.colleaga.org/sites/default/files/12-55-blockchain-based-approach-final.pdf</w:t>
      </w:r>
    </w:p>
    <w:p w14:paraId="6C31BD24"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9. Ekblaw A, Azaria A, Halamka JD, Lippman A, Original I, Vieira T. A Case Study for Blockchain in Healthcare: " MedRec " prototype for electronic health records and medical research data. IEEE Technol Soc Mag [Internet]. 2016;1–13. Available from: https://www.healthit.gov/sites/default/files/5-56-onc_blockchainchallenge_mitwhitepaper.pdf</w:t>
      </w:r>
    </w:p>
    <w:p w14:paraId="4B32054A"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0. Zyskind G, Nathan O, Pentland AS. Decentralizing privacy: Using Blockchain to Protect Personal Data. Proc - 2015 IEEE Secur Priv Work SPW 2015. 2015;180–4. </w:t>
      </w:r>
    </w:p>
    <w:p w14:paraId="5901C1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1. Li H, Zhu L, Shen M, Gao F, Tao X, Liu S. Blockchain-Based Data Preservation System for Medical Data. J Med Syst. Journal of Medical Systems; 2018;42:1–13. </w:t>
      </w:r>
    </w:p>
    <w:p w14:paraId="33662866"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2. Tanwar S, Parekh K, Evans R. Blockchain-based electronic healthcare record system for healthcare 4.0 applications. J Inf Secur Appl. Elsevier Ltd; 2020;50:102407. </w:t>
      </w:r>
    </w:p>
    <w:p w14:paraId="7128949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lastRenderedPageBreak/>
        <w:t>33. Sultan K, Ruhi U, Lakhani R. CONCEPTUALIZING BLOCKCHAINS: CHARACTERISTICS &amp; APPLICATIONS [Internet]. 2018 [cited 2018 Oct 29]. Available from: https://arxiv.org/ftp/arxiv/papers/1806/1806.03693.pdf</w:t>
      </w:r>
    </w:p>
    <w:p w14:paraId="3CD84B6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34. Remix - Ethereum IDE [Internet]. [cited 2021 Mar 8]. Available from: https://remix.ethereum.org/</w:t>
      </w:r>
    </w:p>
    <w:p w14:paraId="50D1884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35. web3.eth.Contract — web3.js 1.0.0 documentation [Internet]. [cited 2021 Mar 8]. Available from: https://web3js.readthedocs.io/en/v1.3.4/web3-eth-contract.html</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49"/>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60"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rIHMAIAAFs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lastRenderedPageBreak/>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61"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3gMQIAAFs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 xml:space="preserve">Nakhon Si </w:t>
            </w:r>
            <w:proofErr w:type="spellStart"/>
            <w:r>
              <w:t>Thammarat</w:t>
            </w:r>
            <w:proofErr w:type="spellEnd"/>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6FE0E" w14:textId="77777777" w:rsidR="00E878D7" w:rsidRDefault="00E878D7" w:rsidP="008C5EA2">
      <w:r>
        <w:separator/>
      </w:r>
    </w:p>
  </w:endnote>
  <w:endnote w:type="continuationSeparator" w:id="0">
    <w:p w14:paraId="7F9BEDE9" w14:textId="77777777" w:rsidR="00E878D7" w:rsidRDefault="00E878D7"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2D79A" w14:textId="77777777" w:rsidR="00E878D7" w:rsidRDefault="00E878D7" w:rsidP="008C5EA2">
      <w:r>
        <w:separator/>
      </w:r>
    </w:p>
  </w:footnote>
  <w:footnote w:type="continuationSeparator" w:id="0">
    <w:p w14:paraId="60DE783F" w14:textId="77777777" w:rsidR="00E878D7" w:rsidRDefault="00E878D7"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3"/>
  </w:num>
  <w:num w:numId="4">
    <w:abstractNumId w:val="0"/>
  </w:num>
  <w:num w:numId="5">
    <w:abstractNumId w:val="4"/>
  </w:num>
  <w:num w:numId="6">
    <w:abstractNumId w:val="7"/>
  </w:num>
  <w:num w:numId="7">
    <w:abstractNumId w:val="12"/>
  </w:num>
  <w:num w:numId="8">
    <w:abstractNumId w:val="10"/>
  </w:num>
  <w:num w:numId="9">
    <w:abstractNumId w:val="6"/>
  </w:num>
  <w:num w:numId="10">
    <w:abstractNumId w:val="2"/>
  </w:num>
  <w:num w:numId="11">
    <w:abstractNumId w:val="1"/>
  </w:num>
  <w:num w:numId="12">
    <w:abstractNumId w:val="8"/>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781"/>
    <w:rsid w:val="00014E59"/>
    <w:rsid w:val="00016091"/>
    <w:rsid w:val="000203DA"/>
    <w:rsid w:val="000206BA"/>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1FDB"/>
    <w:rsid w:val="00043935"/>
    <w:rsid w:val="0004654B"/>
    <w:rsid w:val="00050300"/>
    <w:rsid w:val="00051658"/>
    <w:rsid w:val="00053447"/>
    <w:rsid w:val="00053715"/>
    <w:rsid w:val="00053A0A"/>
    <w:rsid w:val="0005558A"/>
    <w:rsid w:val="00055FB4"/>
    <w:rsid w:val="00056ADB"/>
    <w:rsid w:val="00056C77"/>
    <w:rsid w:val="00057D82"/>
    <w:rsid w:val="00061176"/>
    <w:rsid w:val="00061177"/>
    <w:rsid w:val="0006533E"/>
    <w:rsid w:val="00065EB3"/>
    <w:rsid w:val="00067F83"/>
    <w:rsid w:val="00072D70"/>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95D"/>
    <w:rsid w:val="000C0BC0"/>
    <w:rsid w:val="000C0FAE"/>
    <w:rsid w:val="000C16EF"/>
    <w:rsid w:val="000C4702"/>
    <w:rsid w:val="000C6B59"/>
    <w:rsid w:val="000D3ED4"/>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5E9"/>
    <w:rsid w:val="00145684"/>
    <w:rsid w:val="001456DA"/>
    <w:rsid w:val="001508EC"/>
    <w:rsid w:val="00150BD4"/>
    <w:rsid w:val="001551B4"/>
    <w:rsid w:val="0015629C"/>
    <w:rsid w:val="001578EC"/>
    <w:rsid w:val="0016217E"/>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DC1"/>
    <w:rsid w:val="00181DD9"/>
    <w:rsid w:val="001821C8"/>
    <w:rsid w:val="00183F96"/>
    <w:rsid w:val="00184762"/>
    <w:rsid w:val="00185743"/>
    <w:rsid w:val="00186635"/>
    <w:rsid w:val="00186C0D"/>
    <w:rsid w:val="001873B0"/>
    <w:rsid w:val="00190042"/>
    <w:rsid w:val="001909BE"/>
    <w:rsid w:val="00191B57"/>
    <w:rsid w:val="001920CB"/>
    <w:rsid w:val="0019709F"/>
    <w:rsid w:val="00197B82"/>
    <w:rsid w:val="001A029E"/>
    <w:rsid w:val="001A1F39"/>
    <w:rsid w:val="001A25E2"/>
    <w:rsid w:val="001A2C01"/>
    <w:rsid w:val="001A301B"/>
    <w:rsid w:val="001A30DA"/>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16B5"/>
    <w:rsid w:val="001D2EAF"/>
    <w:rsid w:val="001D4135"/>
    <w:rsid w:val="001D6CD2"/>
    <w:rsid w:val="001D7277"/>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098D"/>
    <w:rsid w:val="00212108"/>
    <w:rsid w:val="00212BE6"/>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6DE7"/>
    <w:rsid w:val="002911CB"/>
    <w:rsid w:val="002929B0"/>
    <w:rsid w:val="002936FA"/>
    <w:rsid w:val="002937C6"/>
    <w:rsid w:val="00294693"/>
    <w:rsid w:val="0029589C"/>
    <w:rsid w:val="002958A2"/>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6773"/>
    <w:rsid w:val="002B7774"/>
    <w:rsid w:val="002B791A"/>
    <w:rsid w:val="002B7B6D"/>
    <w:rsid w:val="002B7D9B"/>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DE8"/>
    <w:rsid w:val="00306B2D"/>
    <w:rsid w:val="00311329"/>
    <w:rsid w:val="0031186A"/>
    <w:rsid w:val="0031213A"/>
    <w:rsid w:val="0031425E"/>
    <w:rsid w:val="00314D88"/>
    <w:rsid w:val="00315721"/>
    <w:rsid w:val="003168F6"/>
    <w:rsid w:val="00320932"/>
    <w:rsid w:val="00324378"/>
    <w:rsid w:val="003243AA"/>
    <w:rsid w:val="003249E7"/>
    <w:rsid w:val="00325862"/>
    <w:rsid w:val="003258BE"/>
    <w:rsid w:val="00325F0B"/>
    <w:rsid w:val="003268F5"/>
    <w:rsid w:val="00326F71"/>
    <w:rsid w:val="00331298"/>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5C5"/>
    <w:rsid w:val="00351D16"/>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19A7"/>
    <w:rsid w:val="003A26E0"/>
    <w:rsid w:val="003A27D0"/>
    <w:rsid w:val="003A2936"/>
    <w:rsid w:val="003A3068"/>
    <w:rsid w:val="003A3269"/>
    <w:rsid w:val="003A4711"/>
    <w:rsid w:val="003A511B"/>
    <w:rsid w:val="003A5277"/>
    <w:rsid w:val="003A6877"/>
    <w:rsid w:val="003B1302"/>
    <w:rsid w:val="003B1745"/>
    <w:rsid w:val="003B1A30"/>
    <w:rsid w:val="003B71BE"/>
    <w:rsid w:val="003C20D4"/>
    <w:rsid w:val="003C2783"/>
    <w:rsid w:val="003C3DAB"/>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3839"/>
    <w:rsid w:val="004048C7"/>
    <w:rsid w:val="00404AA9"/>
    <w:rsid w:val="004057CB"/>
    <w:rsid w:val="00405C7F"/>
    <w:rsid w:val="004061BD"/>
    <w:rsid w:val="00406A9B"/>
    <w:rsid w:val="00407D03"/>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7888"/>
    <w:rsid w:val="004702A9"/>
    <w:rsid w:val="004707CB"/>
    <w:rsid w:val="00471BD6"/>
    <w:rsid w:val="0047410A"/>
    <w:rsid w:val="00476C6D"/>
    <w:rsid w:val="00477D76"/>
    <w:rsid w:val="00482F34"/>
    <w:rsid w:val="00483422"/>
    <w:rsid w:val="004837F6"/>
    <w:rsid w:val="00487370"/>
    <w:rsid w:val="004901DE"/>
    <w:rsid w:val="0049113C"/>
    <w:rsid w:val="00491250"/>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5BC8"/>
    <w:rsid w:val="004B6AB2"/>
    <w:rsid w:val="004C0009"/>
    <w:rsid w:val="004C0557"/>
    <w:rsid w:val="004C16DC"/>
    <w:rsid w:val="004C2F1D"/>
    <w:rsid w:val="004C30D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31DE"/>
    <w:rsid w:val="005236D8"/>
    <w:rsid w:val="00523E3E"/>
    <w:rsid w:val="005256F7"/>
    <w:rsid w:val="00525D5D"/>
    <w:rsid w:val="0052616F"/>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7C81"/>
    <w:rsid w:val="00537FB6"/>
    <w:rsid w:val="00540934"/>
    <w:rsid w:val="00542475"/>
    <w:rsid w:val="00542FCD"/>
    <w:rsid w:val="00544ECD"/>
    <w:rsid w:val="005458BA"/>
    <w:rsid w:val="00546F98"/>
    <w:rsid w:val="005477F6"/>
    <w:rsid w:val="00547DBF"/>
    <w:rsid w:val="00550BC7"/>
    <w:rsid w:val="00552350"/>
    <w:rsid w:val="00552810"/>
    <w:rsid w:val="005528D8"/>
    <w:rsid w:val="00554895"/>
    <w:rsid w:val="00556697"/>
    <w:rsid w:val="00556F7A"/>
    <w:rsid w:val="00557333"/>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DB2"/>
    <w:rsid w:val="00587F19"/>
    <w:rsid w:val="0059139E"/>
    <w:rsid w:val="00592B45"/>
    <w:rsid w:val="005930C1"/>
    <w:rsid w:val="00594355"/>
    <w:rsid w:val="005954D6"/>
    <w:rsid w:val="005A0DE2"/>
    <w:rsid w:val="005A0FD1"/>
    <w:rsid w:val="005A2F50"/>
    <w:rsid w:val="005A4B24"/>
    <w:rsid w:val="005A5219"/>
    <w:rsid w:val="005A661E"/>
    <w:rsid w:val="005A6FEB"/>
    <w:rsid w:val="005B00EA"/>
    <w:rsid w:val="005B0681"/>
    <w:rsid w:val="005B1314"/>
    <w:rsid w:val="005B1962"/>
    <w:rsid w:val="005B42F1"/>
    <w:rsid w:val="005B4B91"/>
    <w:rsid w:val="005B70D7"/>
    <w:rsid w:val="005B796B"/>
    <w:rsid w:val="005C0086"/>
    <w:rsid w:val="005C0802"/>
    <w:rsid w:val="005C25A1"/>
    <w:rsid w:val="005C3706"/>
    <w:rsid w:val="005C4A97"/>
    <w:rsid w:val="005C4DD6"/>
    <w:rsid w:val="005C628B"/>
    <w:rsid w:val="005C71AE"/>
    <w:rsid w:val="005C7AE1"/>
    <w:rsid w:val="005D017E"/>
    <w:rsid w:val="005D18C4"/>
    <w:rsid w:val="005D1A33"/>
    <w:rsid w:val="005D56A5"/>
    <w:rsid w:val="005E01F5"/>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204F"/>
    <w:rsid w:val="00602AF6"/>
    <w:rsid w:val="0060475C"/>
    <w:rsid w:val="0060582B"/>
    <w:rsid w:val="00606319"/>
    <w:rsid w:val="006075E8"/>
    <w:rsid w:val="00607C07"/>
    <w:rsid w:val="00610421"/>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70F10"/>
    <w:rsid w:val="00671086"/>
    <w:rsid w:val="0067222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39B1"/>
    <w:rsid w:val="006B4695"/>
    <w:rsid w:val="006B5286"/>
    <w:rsid w:val="006B65BE"/>
    <w:rsid w:val="006B6899"/>
    <w:rsid w:val="006B73E3"/>
    <w:rsid w:val="006C25FB"/>
    <w:rsid w:val="006C287E"/>
    <w:rsid w:val="006C3541"/>
    <w:rsid w:val="006C56D4"/>
    <w:rsid w:val="006C6196"/>
    <w:rsid w:val="006C7F09"/>
    <w:rsid w:val="006D0F51"/>
    <w:rsid w:val="006D2C92"/>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A64"/>
    <w:rsid w:val="00703CB5"/>
    <w:rsid w:val="007049AB"/>
    <w:rsid w:val="00704C2F"/>
    <w:rsid w:val="00705995"/>
    <w:rsid w:val="0070670A"/>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5AB1"/>
    <w:rsid w:val="00797408"/>
    <w:rsid w:val="00797976"/>
    <w:rsid w:val="007A20F7"/>
    <w:rsid w:val="007A2580"/>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71BE"/>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71D5"/>
    <w:rsid w:val="00831310"/>
    <w:rsid w:val="00833C11"/>
    <w:rsid w:val="008347B7"/>
    <w:rsid w:val="00834F70"/>
    <w:rsid w:val="00836CC1"/>
    <w:rsid w:val="00837954"/>
    <w:rsid w:val="00837A8A"/>
    <w:rsid w:val="0084007D"/>
    <w:rsid w:val="00841C36"/>
    <w:rsid w:val="008425EC"/>
    <w:rsid w:val="008433B7"/>
    <w:rsid w:val="00844DFC"/>
    <w:rsid w:val="00845692"/>
    <w:rsid w:val="0084577E"/>
    <w:rsid w:val="00847A59"/>
    <w:rsid w:val="008500F8"/>
    <w:rsid w:val="008505E7"/>
    <w:rsid w:val="00851064"/>
    <w:rsid w:val="00851304"/>
    <w:rsid w:val="00851F07"/>
    <w:rsid w:val="008545D4"/>
    <w:rsid w:val="00856E66"/>
    <w:rsid w:val="00857563"/>
    <w:rsid w:val="00857920"/>
    <w:rsid w:val="00861051"/>
    <w:rsid w:val="008659BF"/>
    <w:rsid w:val="00865FB4"/>
    <w:rsid w:val="0087044E"/>
    <w:rsid w:val="0087069F"/>
    <w:rsid w:val="00870B69"/>
    <w:rsid w:val="00872DCA"/>
    <w:rsid w:val="00876695"/>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2CEB"/>
    <w:rsid w:val="008A35CB"/>
    <w:rsid w:val="008A3BB3"/>
    <w:rsid w:val="008A4183"/>
    <w:rsid w:val="008A49B0"/>
    <w:rsid w:val="008A4C8A"/>
    <w:rsid w:val="008A5677"/>
    <w:rsid w:val="008A63F1"/>
    <w:rsid w:val="008A69E3"/>
    <w:rsid w:val="008A6B1E"/>
    <w:rsid w:val="008A7311"/>
    <w:rsid w:val="008A7D63"/>
    <w:rsid w:val="008B123E"/>
    <w:rsid w:val="008B2ADF"/>
    <w:rsid w:val="008B3A2B"/>
    <w:rsid w:val="008B3C3D"/>
    <w:rsid w:val="008B4480"/>
    <w:rsid w:val="008B50B7"/>
    <w:rsid w:val="008B6073"/>
    <w:rsid w:val="008B7156"/>
    <w:rsid w:val="008B71B8"/>
    <w:rsid w:val="008B7E20"/>
    <w:rsid w:val="008C1AAC"/>
    <w:rsid w:val="008C41CF"/>
    <w:rsid w:val="008C5900"/>
    <w:rsid w:val="008C5D7F"/>
    <w:rsid w:val="008C5EA2"/>
    <w:rsid w:val="008C7043"/>
    <w:rsid w:val="008C79F2"/>
    <w:rsid w:val="008D00B9"/>
    <w:rsid w:val="008D0DEE"/>
    <w:rsid w:val="008D49CE"/>
    <w:rsid w:val="008D5CE3"/>
    <w:rsid w:val="008D678F"/>
    <w:rsid w:val="008E2488"/>
    <w:rsid w:val="008E2D6A"/>
    <w:rsid w:val="008E3A23"/>
    <w:rsid w:val="008E40AD"/>
    <w:rsid w:val="008E49EE"/>
    <w:rsid w:val="008E5510"/>
    <w:rsid w:val="008E5639"/>
    <w:rsid w:val="008E6C29"/>
    <w:rsid w:val="008E72AE"/>
    <w:rsid w:val="008E7A2F"/>
    <w:rsid w:val="008F0DFB"/>
    <w:rsid w:val="008F1483"/>
    <w:rsid w:val="008F3066"/>
    <w:rsid w:val="008F46A0"/>
    <w:rsid w:val="008F4741"/>
    <w:rsid w:val="008F50AF"/>
    <w:rsid w:val="008F6205"/>
    <w:rsid w:val="008F6E67"/>
    <w:rsid w:val="008F7FB9"/>
    <w:rsid w:val="00900821"/>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5C10"/>
    <w:rsid w:val="00935D9B"/>
    <w:rsid w:val="00936039"/>
    <w:rsid w:val="00937CED"/>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0AFF"/>
    <w:rsid w:val="00961F40"/>
    <w:rsid w:val="0096263F"/>
    <w:rsid w:val="00963BD9"/>
    <w:rsid w:val="00963F13"/>
    <w:rsid w:val="00966193"/>
    <w:rsid w:val="009724F0"/>
    <w:rsid w:val="00974057"/>
    <w:rsid w:val="009742E3"/>
    <w:rsid w:val="00974309"/>
    <w:rsid w:val="009763FE"/>
    <w:rsid w:val="00976739"/>
    <w:rsid w:val="00976A97"/>
    <w:rsid w:val="009800C8"/>
    <w:rsid w:val="009820C8"/>
    <w:rsid w:val="00982427"/>
    <w:rsid w:val="0098453E"/>
    <w:rsid w:val="00985A01"/>
    <w:rsid w:val="00986F83"/>
    <w:rsid w:val="00987564"/>
    <w:rsid w:val="00987FBE"/>
    <w:rsid w:val="0099128B"/>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54E2"/>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CA"/>
    <w:rsid w:val="00A71971"/>
    <w:rsid w:val="00A7276F"/>
    <w:rsid w:val="00A73DC4"/>
    <w:rsid w:val="00A7407A"/>
    <w:rsid w:val="00A755B3"/>
    <w:rsid w:val="00A75F2D"/>
    <w:rsid w:val="00A77482"/>
    <w:rsid w:val="00A800FE"/>
    <w:rsid w:val="00A81BD9"/>
    <w:rsid w:val="00A81CE0"/>
    <w:rsid w:val="00A81ED3"/>
    <w:rsid w:val="00A82CFD"/>
    <w:rsid w:val="00A847A8"/>
    <w:rsid w:val="00A847E1"/>
    <w:rsid w:val="00A853E1"/>
    <w:rsid w:val="00A867FA"/>
    <w:rsid w:val="00A90190"/>
    <w:rsid w:val="00A905D1"/>
    <w:rsid w:val="00A9179F"/>
    <w:rsid w:val="00A91852"/>
    <w:rsid w:val="00A9187B"/>
    <w:rsid w:val="00A923D2"/>
    <w:rsid w:val="00A92C7A"/>
    <w:rsid w:val="00A971C3"/>
    <w:rsid w:val="00A973FA"/>
    <w:rsid w:val="00A974B4"/>
    <w:rsid w:val="00A976F2"/>
    <w:rsid w:val="00A97772"/>
    <w:rsid w:val="00A97F26"/>
    <w:rsid w:val="00AA039D"/>
    <w:rsid w:val="00AA1E27"/>
    <w:rsid w:val="00AA3324"/>
    <w:rsid w:val="00AA4821"/>
    <w:rsid w:val="00AA4ACC"/>
    <w:rsid w:val="00AA4E84"/>
    <w:rsid w:val="00AA5D49"/>
    <w:rsid w:val="00AB0B91"/>
    <w:rsid w:val="00AB0F14"/>
    <w:rsid w:val="00AB10D0"/>
    <w:rsid w:val="00AB1D69"/>
    <w:rsid w:val="00AB2450"/>
    <w:rsid w:val="00AB34AC"/>
    <w:rsid w:val="00AB3E52"/>
    <w:rsid w:val="00AB639A"/>
    <w:rsid w:val="00AB71A8"/>
    <w:rsid w:val="00AC1810"/>
    <w:rsid w:val="00AC1B9F"/>
    <w:rsid w:val="00AC4B91"/>
    <w:rsid w:val="00AD0057"/>
    <w:rsid w:val="00AD34B0"/>
    <w:rsid w:val="00AD369F"/>
    <w:rsid w:val="00AD3FD3"/>
    <w:rsid w:val="00AD42F1"/>
    <w:rsid w:val="00AD4A16"/>
    <w:rsid w:val="00AD5103"/>
    <w:rsid w:val="00AD52EF"/>
    <w:rsid w:val="00AD6045"/>
    <w:rsid w:val="00AE0403"/>
    <w:rsid w:val="00AE46B9"/>
    <w:rsid w:val="00AE5729"/>
    <w:rsid w:val="00AE5DA4"/>
    <w:rsid w:val="00AE5E0D"/>
    <w:rsid w:val="00AE5E20"/>
    <w:rsid w:val="00AE6312"/>
    <w:rsid w:val="00AE702C"/>
    <w:rsid w:val="00AF0A21"/>
    <w:rsid w:val="00AF1072"/>
    <w:rsid w:val="00AF1347"/>
    <w:rsid w:val="00AF1933"/>
    <w:rsid w:val="00AF2064"/>
    <w:rsid w:val="00AF2E30"/>
    <w:rsid w:val="00AF4EFF"/>
    <w:rsid w:val="00AF51F8"/>
    <w:rsid w:val="00AF628B"/>
    <w:rsid w:val="00AF71DE"/>
    <w:rsid w:val="00AF7493"/>
    <w:rsid w:val="00B00A6B"/>
    <w:rsid w:val="00B0216B"/>
    <w:rsid w:val="00B04027"/>
    <w:rsid w:val="00B046EA"/>
    <w:rsid w:val="00B04F61"/>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D3F"/>
    <w:rsid w:val="00B61F73"/>
    <w:rsid w:val="00B634EA"/>
    <w:rsid w:val="00B64596"/>
    <w:rsid w:val="00B66745"/>
    <w:rsid w:val="00B66AA7"/>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7A9E"/>
    <w:rsid w:val="00BC7B53"/>
    <w:rsid w:val="00BC7EAC"/>
    <w:rsid w:val="00BD0654"/>
    <w:rsid w:val="00BD0AE4"/>
    <w:rsid w:val="00BD0FAB"/>
    <w:rsid w:val="00BD2DF0"/>
    <w:rsid w:val="00BD394F"/>
    <w:rsid w:val="00BD46A4"/>
    <w:rsid w:val="00BD66CA"/>
    <w:rsid w:val="00BD6972"/>
    <w:rsid w:val="00BD717E"/>
    <w:rsid w:val="00BD78DA"/>
    <w:rsid w:val="00BE2379"/>
    <w:rsid w:val="00BE6467"/>
    <w:rsid w:val="00BE792A"/>
    <w:rsid w:val="00BE7D9B"/>
    <w:rsid w:val="00BE7F31"/>
    <w:rsid w:val="00BF0DC1"/>
    <w:rsid w:val="00BF1ED2"/>
    <w:rsid w:val="00BF26C2"/>
    <w:rsid w:val="00BF40BD"/>
    <w:rsid w:val="00BF4717"/>
    <w:rsid w:val="00BF68C4"/>
    <w:rsid w:val="00BF7E9A"/>
    <w:rsid w:val="00C03A91"/>
    <w:rsid w:val="00C04040"/>
    <w:rsid w:val="00C0408D"/>
    <w:rsid w:val="00C059E8"/>
    <w:rsid w:val="00C05FC9"/>
    <w:rsid w:val="00C06EAA"/>
    <w:rsid w:val="00C153E1"/>
    <w:rsid w:val="00C15F46"/>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621B"/>
    <w:rsid w:val="00C66542"/>
    <w:rsid w:val="00C66DB5"/>
    <w:rsid w:val="00C678FC"/>
    <w:rsid w:val="00C7168F"/>
    <w:rsid w:val="00C72E80"/>
    <w:rsid w:val="00C73561"/>
    <w:rsid w:val="00C7511E"/>
    <w:rsid w:val="00C7561B"/>
    <w:rsid w:val="00C75DD9"/>
    <w:rsid w:val="00C77849"/>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9DD"/>
    <w:rsid w:val="00CA5C1C"/>
    <w:rsid w:val="00CA5C67"/>
    <w:rsid w:val="00CA63CF"/>
    <w:rsid w:val="00CA6E1B"/>
    <w:rsid w:val="00CA6E6E"/>
    <w:rsid w:val="00CB12C7"/>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42F2"/>
    <w:rsid w:val="00CD4AEC"/>
    <w:rsid w:val="00CD4D37"/>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5E20"/>
    <w:rsid w:val="00D37B9F"/>
    <w:rsid w:val="00D41D99"/>
    <w:rsid w:val="00D45F10"/>
    <w:rsid w:val="00D4792A"/>
    <w:rsid w:val="00D501EF"/>
    <w:rsid w:val="00D5059D"/>
    <w:rsid w:val="00D5105A"/>
    <w:rsid w:val="00D51169"/>
    <w:rsid w:val="00D51A56"/>
    <w:rsid w:val="00D54450"/>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80"/>
    <w:rsid w:val="00D84C76"/>
    <w:rsid w:val="00D84CD3"/>
    <w:rsid w:val="00D8530E"/>
    <w:rsid w:val="00D856E0"/>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62F7"/>
    <w:rsid w:val="00DB74E4"/>
    <w:rsid w:val="00DB781E"/>
    <w:rsid w:val="00DC217B"/>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E6449"/>
    <w:rsid w:val="00DF1FD9"/>
    <w:rsid w:val="00DF37EC"/>
    <w:rsid w:val="00DF65E1"/>
    <w:rsid w:val="00DF6A95"/>
    <w:rsid w:val="00DF6AC8"/>
    <w:rsid w:val="00E0150A"/>
    <w:rsid w:val="00E0394A"/>
    <w:rsid w:val="00E03986"/>
    <w:rsid w:val="00E129EA"/>
    <w:rsid w:val="00E139D0"/>
    <w:rsid w:val="00E13C30"/>
    <w:rsid w:val="00E13D01"/>
    <w:rsid w:val="00E13F6B"/>
    <w:rsid w:val="00E17664"/>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5256"/>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D98"/>
    <w:rsid w:val="00E943AE"/>
    <w:rsid w:val="00E94755"/>
    <w:rsid w:val="00E94A32"/>
    <w:rsid w:val="00E94B7F"/>
    <w:rsid w:val="00E9508B"/>
    <w:rsid w:val="00EA23BE"/>
    <w:rsid w:val="00EA23ED"/>
    <w:rsid w:val="00EA2A39"/>
    <w:rsid w:val="00EA3D62"/>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921"/>
    <w:rsid w:val="00EE5FB3"/>
    <w:rsid w:val="00EE6390"/>
    <w:rsid w:val="00EE71B8"/>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DF3"/>
    <w:rsid w:val="00F00EF3"/>
    <w:rsid w:val="00F00F2B"/>
    <w:rsid w:val="00F019BD"/>
    <w:rsid w:val="00F0322F"/>
    <w:rsid w:val="00F036B3"/>
    <w:rsid w:val="00F03E3E"/>
    <w:rsid w:val="00F047C6"/>
    <w:rsid w:val="00F04DA2"/>
    <w:rsid w:val="00F053A9"/>
    <w:rsid w:val="00F10924"/>
    <w:rsid w:val="00F111D4"/>
    <w:rsid w:val="00F118D6"/>
    <w:rsid w:val="00F11F16"/>
    <w:rsid w:val="00F12B91"/>
    <w:rsid w:val="00F13B76"/>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F1A"/>
    <w:rsid w:val="00F43559"/>
    <w:rsid w:val="00F43B85"/>
    <w:rsid w:val="00F44FF9"/>
    <w:rsid w:val="00F45E3D"/>
    <w:rsid w:val="00F520B1"/>
    <w:rsid w:val="00F521FE"/>
    <w:rsid w:val="00F52E91"/>
    <w:rsid w:val="00F53902"/>
    <w:rsid w:val="00F55DC6"/>
    <w:rsid w:val="00F56A97"/>
    <w:rsid w:val="00F5739D"/>
    <w:rsid w:val="00F57B99"/>
    <w:rsid w:val="00F60A4C"/>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A5E"/>
    <w:rsid w:val="00FA723D"/>
    <w:rsid w:val="00FB264F"/>
    <w:rsid w:val="00FB3F8A"/>
    <w:rsid w:val="00FB4D48"/>
    <w:rsid w:val="00FB542D"/>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3405C4"/>
    <w:pPr>
      <w:keepNext/>
      <w:spacing w:before="360" w:after="180"/>
      <w:jc w:val="center"/>
      <w:outlineLvl w:val="0"/>
    </w:pPr>
    <w:rPr>
      <w:rFonts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line="276" w:lineRule="auto"/>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outlineLvl w:val="2"/>
    </w:pPr>
    <w:rPr>
      <w:rFonts w:asciiTheme="majorHAnsi" w:eastAsiaTheme="majorEastAsia" w:hAnsiTheme="majorHAnsi" w:cstheme="majorBidi"/>
      <w:color w:val="243F60" w:themeColor="accent1" w:themeShade="7F"/>
      <w:szCs w:val="30"/>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rsid w:val="003405C4"/>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52.emf"/><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image" Target="media/image25.emf"/><Relationship Id="rId68" Type="http://schemas.openxmlformats.org/officeDocument/2006/relationships/oleObject" Target="embeddings/oleObject21.bin"/><Relationship Id="rId84" Type="http://schemas.openxmlformats.org/officeDocument/2006/relationships/oleObject" Target="embeddings/oleObject29.bin"/><Relationship Id="rId89" Type="http://schemas.openxmlformats.org/officeDocument/2006/relationships/image" Target="media/image38.emf"/><Relationship Id="rId112" Type="http://schemas.openxmlformats.org/officeDocument/2006/relationships/oleObject" Target="embeddings/oleObject43.bin"/><Relationship Id="rId133" Type="http://schemas.openxmlformats.org/officeDocument/2006/relationships/image" Target="media/image60.emf"/><Relationship Id="rId138" Type="http://schemas.openxmlformats.org/officeDocument/2006/relationships/image" Target="media/image62.png"/><Relationship Id="rId16" Type="http://schemas.openxmlformats.org/officeDocument/2006/relationships/image" Target="media/image1.jpeg"/><Relationship Id="rId107" Type="http://schemas.openxmlformats.org/officeDocument/2006/relationships/image" Target="media/image47.emf"/><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4.emf"/><Relationship Id="rId74" Type="http://schemas.openxmlformats.org/officeDocument/2006/relationships/oleObject" Target="embeddings/oleObject24.bin"/><Relationship Id="rId79" Type="http://schemas.openxmlformats.org/officeDocument/2006/relationships/image" Target="media/image33.emf"/><Relationship Id="rId102" Type="http://schemas.openxmlformats.org/officeDocument/2006/relationships/oleObject" Target="embeddings/oleObject38.bin"/><Relationship Id="rId123" Type="http://schemas.openxmlformats.org/officeDocument/2006/relationships/image" Target="media/image55.emf"/><Relationship Id="rId128" Type="http://schemas.openxmlformats.org/officeDocument/2006/relationships/oleObject" Target="embeddings/oleObject51.bin"/><Relationship Id="rId144" Type="http://schemas.openxmlformats.org/officeDocument/2006/relationships/image" Target="media/image65.emf"/><Relationship Id="rId149"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oleObject" Target="embeddings/oleObject32.bin"/><Relationship Id="rId95" Type="http://schemas.openxmlformats.org/officeDocument/2006/relationships/image" Target="media/image41.emf"/><Relationship Id="rId22" Type="http://schemas.openxmlformats.org/officeDocument/2006/relationships/image" Target="media/image6.png"/><Relationship Id="rId27" Type="http://schemas.openxmlformats.org/officeDocument/2006/relationships/oleObject" Target="embeddings/oleObject2.bin"/><Relationship Id="rId43" Type="http://schemas.openxmlformats.org/officeDocument/2006/relationships/oleObject" Target="embeddings/oleObject10.bin"/><Relationship Id="rId48" Type="http://schemas.openxmlformats.org/officeDocument/2006/relationships/image" Target="media/image19.emf"/><Relationship Id="rId64" Type="http://schemas.openxmlformats.org/officeDocument/2006/relationships/oleObject" Target="embeddings/oleObject19.bin"/><Relationship Id="rId69" Type="http://schemas.openxmlformats.org/officeDocument/2006/relationships/image" Target="media/image28.emf"/><Relationship Id="rId113" Type="http://schemas.openxmlformats.org/officeDocument/2006/relationships/image" Target="media/image50.emf"/><Relationship Id="rId118" Type="http://schemas.openxmlformats.org/officeDocument/2006/relationships/oleObject" Target="embeddings/oleObject46.bin"/><Relationship Id="rId134" Type="http://schemas.openxmlformats.org/officeDocument/2006/relationships/oleObject" Target="embeddings/oleObject54.bin"/><Relationship Id="rId139" Type="http://schemas.openxmlformats.org/officeDocument/2006/relationships/hyperlink" Target="https://commons.wikimedia.org/wiki/File:Document_icon_(the_Noun_Project_27904).svg" TargetMode="External"/><Relationship Id="rId80" Type="http://schemas.openxmlformats.org/officeDocument/2006/relationships/oleObject" Target="embeddings/oleObject27.bin"/><Relationship Id="rId85" Type="http://schemas.openxmlformats.org/officeDocument/2006/relationships/image" Target="media/image36.emf"/><Relationship Id="rId150" Type="http://schemas.openxmlformats.org/officeDocument/2006/relationships/fontTable" Target="fontTable.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8.bin"/><Relationship Id="rId67" Type="http://schemas.openxmlformats.org/officeDocument/2006/relationships/image" Target="media/image27.emf"/><Relationship Id="rId103" Type="http://schemas.openxmlformats.org/officeDocument/2006/relationships/image" Target="media/image45.emf"/><Relationship Id="rId108" Type="http://schemas.openxmlformats.org/officeDocument/2006/relationships/oleObject" Target="embeddings/oleObject41.bin"/><Relationship Id="rId116" Type="http://schemas.openxmlformats.org/officeDocument/2006/relationships/oleObject" Target="embeddings/oleObject45.bin"/><Relationship Id="rId124" Type="http://schemas.openxmlformats.org/officeDocument/2006/relationships/oleObject" Target="embeddings/oleObject49.bin"/><Relationship Id="rId129" Type="http://schemas.openxmlformats.org/officeDocument/2006/relationships/image" Target="media/image58.emf"/><Relationship Id="rId137" Type="http://schemas.openxmlformats.org/officeDocument/2006/relationships/header" Target="header11.xml"/><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image" Target="media/image22.emf"/><Relationship Id="rId62" Type="http://schemas.openxmlformats.org/officeDocument/2006/relationships/hyperlink" Target="https://github.com/ConsenSys/quorum-examples/tree/master/examples/7nodes" TargetMode="External"/><Relationship Id="rId70" Type="http://schemas.openxmlformats.org/officeDocument/2006/relationships/oleObject" Target="embeddings/oleObject22.bin"/><Relationship Id="rId75" Type="http://schemas.openxmlformats.org/officeDocument/2006/relationships/image" Target="media/image31.emf"/><Relationship Id="rId83" Type="http://schemas.openxmlformats.org/officeDocument/2006/relationships/image" Target="media/image35.emf"/><Relationship Id="rId88" Type="http://schemas.openxmlformats.org/officeDocument/2006/relationships/oleObject" Target="embeddings/oleObject31.bin"/><Relationship Id="rId91" Type="http://schemas.openxmlformats.org/officeDocument/2006/relationships/image" Target="media/image39.emf"/><Relationship Id="rId96" Type="http://schemas.openxmlformats.org/officeDocument/2006/relationships/oleObject" Target="embeddings/oleObject35.bin"/><Relationship Id="rId111" Type="http://schemas.openxmlformats.org/officeDocument/2006/relationships/image" Target="media/image49.emf"/><Relationship Id="rId132" Type="http://schemas.openxmlformats.org/officeDocument/2006/relationships/oleObject" Target="embeddings/oleObject53.bin"/><Relationship Id="rId140" Type="http://schemas.openxmlformats.org/officeDocument/2006/relationships/image" Target="media/image63.png"/><Relationship Id="rId14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oleObject" Target="embeddings/oleObject40.bin"/><Relationship Id="rId114" Type="http://schemas.openxmlformats.org/officeDocument/2006/relationships/oleObject" Target="embeddings/oleObject44.bin"/><Relationship Id="rId119" Type="http://schemas.openxmlformats.org/officeDocument/2006/relationships/image" Target="media/image53.emf"/><Relationship Id="rId127" Type="http://schemas.openxmlformats.org/officeDocument/2006/relationships/image" Target="media/image57.emf"/><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hyperlink" Target="https://remix.ethereum.org/" TargetMode="External"/><Relationship Id="rId65" Type="http://schemas.openxmlformats.org/officeDocument/2006/relationships/image" Target="media/image26.emf"/><Relationship Id="rId73" Type="http://schemas.openxmlformats.org/officeDocument/2006/relationships/image" Target="media/image30.emf"/><Relationship Id="rId78" Type="http://schemas.openxmlformats.org/officeDocument/2006/relationships/oleObject" Target="embeddings/oleObject26.bin"/><Relationship Id="rId81" Type="http://schemas.openxmlformats.org/officeDocument/2006/relationships/image" Target="media/image34.emf"/><Relationship Id="rId86" Type="http://schemas.openxmlformats.org/officeDocument/2006/relationships/oleObject" Target="embeddings/oleObject30.bin"/><Relationship Id="rId94" Type="http://schemas.openxmlformats.org/officeDocument/2006/relationships/oleObject" Target="embeddings/oleObject34.bin"/><Relationship Id="rId99" Type="http://schemas.openxmlformats.org/officeDocument/2006/relationships/image" Target="media/image43.emf"/><Relationship Id="rId101" Type="http://schemas.openxmlformats.org/officeDocument/2006/relationships/image" Target="media/image44.emf"/><Relationship Id="rId122" Type="http://schemas.openxmlformats.org/officeDocument/2006/relationships/oleObject" Target="embeddings/oleObject48.bin"/><Relationship Id="rId130" Type="http://schemas.openxmlformats.org/officeDocument/2006/relationships/oleObject" Target="embeddings/oleObject52.bin"/><Relationship Id="rId135" Type="http://schemas.openxmlformats.org/officeDocument/2006/relationships/image" Target="media/image61.emf"/><Relationship Id="rId143" Type="http://schemas.openxmlformats.org/officeDocument/2006/relationships/hyperlink" Target="https://pixabay.com/en/document-search-icon-symbol-27664/" TargetMode="External"/><Relationship Id="rId148" Type="http://schemas.openxmlformats.org/officeDocument/2006/relationships/image" Target="media/image69.emf"/><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9.xml"/><Relationship Id="rId39" Type="http://schemas.openxmlformats.org/officeDocument/2006/relationships/oleObject" Target="embeddings/oleObject8.bin"/><Relationship Id="rId109" Type="http://schemas.openxmlformats.org/officeDocument/2006/relationships/image" Target="media/image48.emf"/><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6.bin"/><Relationship Id="rId76" Type="http://schemas.openxmlformats.org/officeDocument/2006/relationships/oleObject" Target="embeddings/oleObject25.bin"/><Relationship Id="rId97" Type="http://schemas.openxmlformats.org/officeDocument/2006/relationships/image" Target="media/image42.emf"/><Relationship Id="rId104" Type="http://schemas.openxmlformats.org/officeDocument/2006/relationships/oleObject" Target="embeddings/oleObject39.bin"/><Relationship Id="rId120" Type="http://schemas.openxmlformats.org/officeDocument/2006/relationships/oleObject" Target="embeddings/oleObject47.bin"/><Relationship Id="rId125" Type="http://schemas.openxmlformats.org/officeDocument/2006/relationships/image" Target="media/image56.emf"/><Relationship Id="rId141" Type="http://schemas.openxmlformats.org/officeDocument/2006/relationships/hyperlink" Target="https://pixabay.com/en/doctor-physician-md-1639328/" TargetMode="External"/><Relationship Id="rId14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oleObject" Target="embeddings/oleObject20.bin"/><Relationship Id="rId87" Type="http://schemas.openxmlformats.org/officeDocument/2006/relationships/image" Target="media/image37.emf"/><Relationship Id="rId110" Type="http://schemas.openxmlformats.org/officeDocument/2006/relationships/oleObject" Target="embeddings/oleObject42.bin"/><Relationship Id="rId115" Type="http://schemas.openxmlformats.org/officeDocument/2006/relationships/image" Target="media/image51.emf"/><Relationship Id="rId131" Type="http://schemas.openxmlformats.org/officeDocument/2006/relationships/image" Target="media/image59.emf"/><Relationship Id="rId136" Type="http://schemas.openxmlformats.org/officeDocument/2006/relationships/oleObject" Target="embeddings/oleObject55.bin"/><Relationship Id="rId61" Type="http://schemas.openxmlformats.org/officeDocument/2006/relationships/hyperlink" Target="https://github.com/ConsenSys/quorum" TargetMode="External"/><Relationship Id="rId82" Type="http://schemas.openxmlformats.org/officeDocument/2006/relationships/oleObject" Target="embeddings/oleObject28.bin"/><Relationship Id="rId19" Type="http://schemas.openxmlformats.org/officeDocument/2006/relationships/image" Target="media/image3.emf"/><Relationship Id="rId14" Type="http://schemas.openxmlformats.org/officeDocument/2006/relationships/header" Target="header7.xml"/><Relationship Id="rId30" Type="http://schemas.openxmlformats.org/officeDocument/2006/relationships/image" Target="media/image10.emf"/><Relationship Id="rId35" Type="http://schemas.openxmlformats.org/officeDocument/2006/relationships/oleObject" Target="embeddings/oleObject6.bin"/><Relationship Id="rId56" Type="http://schemas.openxmlformats.org/officeDocument/2006/relationships/image" Target="media/image23.emf"/><Relationship Id="rId77" Type="http://schemas.openxmlformats.org/officeDocument/2006/relationships/image" Target="media/image32.emf"/><Relationship Id="rId100" Type="http://schemas.openxmlformats.org/officeDocument/2006/relationships/oleObject" Target="embeddings/oleObject37.bin"/><Relationship Id="rId105" Type="http://schemas.openxmlformats.org/officeDocument/2006/relationships/image" Target="media/image46.emf"/><Relationship Id="rId126" Type="http://schemas.openxmlformats.org/officeDocument/2006/relationships/oleObject" Target="embeddings/oleObject50.bin"/><Relationship Id="rId147" Type="http://schemas.openxmlformats.org/officeDocument/2006/relationships/image" Target="media/image68.png"/><Relationship Id="rId8" Type="http://schemas.openxmlformats.org/officeDocument/2006/relationships/header" Target="header1.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image" Target="media/image40.emf"/><Relationship Id="rId98" Type="http://schemas.openxmlformats.org/officeDocument/2006/relationships/oleObject" Target="embeddings/oleObject36.bin"/><Relationship Id="rId121" Type="http://schemas.openxmlformats.org/officeDocument/2006/relationships/image" Target="media/image54.emf"/><Relationship Id="rId142" Type="http://schemas.openxmlformats.org/officeDocument/2006/relationships/image" Target="media/image64.png"/><Relationship Id="rId3" Type="http://schemas.openxmlformats.org/officeDocument/2006/relationships/styles" Target="styles.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2</TotalTime>
  <Pages>124</Pages>
  <Words>26799</Words>
  <Characters>152759</Characters>
  <Application>Microsoft Office Word</Application>
  <DocSecurity>0</DocSecurity>
  <Lines>1272</Lines>
  <Paragraphs>35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79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15</cp:revision>
  <cp:lastPrinted>2019-05-15T11:35:00Z</cp:lastPrinted>
  <dcterms:created xsi:type="dcterms:W3CDTF">2021-04-30T09:33:00Z</dcterms:created>
  <dcterms:modified xsi:type="dcterms:W3CDTF">2021-05-2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pringer-vancouver-brackets</vt:lpwstr>
  </property>
</Properties>
</file>